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351544A2" w:rsidR="0080058D" w:rsidRDefault="00A1578F" w:rsidP="00474023">
      <w:pPr>
        <w:pStyle w:val="a6"/>
      </w:pPr>
      <w:r w:rsidRPr="00A1578F">
        <w:t>Activity of Daily Living-aware Elderly Health</w:t>
      </w:r>
      <w:r w:rsidR="001E47A3">
        <w:rPr>
          <w:rFonts w:hint="eastAsia"/>
        </w:rPr>
        <w:t xml:space="preserve"> System</w:t>
      </w:r>
      <w:r w:rsidRPr="00A1578F">
        <w:t xml:space="preserve">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4364703"/>
      <w:r>
        <w:rPr>
          <w:rFonts w:hint="eastAsia"/>
        </w:rPr>
        <w:lastRenderedPageBreak/>
        <w:t>中文摘要</w:t>
      </w:r>
      <w:bookmarkEnd w:id="20"/>
      <w:bookmarkEnd w:id="21"/>
      <w:bookmarkEnd w:id="22"/>
      <w:bookmarkEnd w:id="23"/>
      <w:bookmarkEnd w:id="24"/>
      <w:r>
        <w:rPr>
          <w:rFonts w:hint="eastAsia"/>
        </w:rPr>
        <w:tab/>
      </w:r>
    </w:p>
    <w:p w14:paraId="3416C5F9" w14:textId="1B148EAF" w:rsidR="0080058D" w:rsidRPr="003D28CE" w:rsidRDefault="00E31F58" w:rsidP="0080058D">
      <w:r w:rsidRPr="00E31F58">
        <w:rPr>
          <w:rFonts w:hint="eastAsia"/>
        </w:rPr>
        <w:t>由於醫療進步與致死率降低，人口老化現象逐步加劇，且隨著許多國家伴隨</w:t>
      </w:r>
      <w:proofErr w:type="gramStart"/>
      <w:r w:rsidRPr="00E31F58">
        <w:rPr>
          <w:rFonts w:hint="eastAsia"/>
        </w:rPr>
        <w:t>著少子化</w:t>
      </w:r>
      <w:proofErr w:type="gramEnd"/>
      <w:r w:rsidRPr="00E31F58">
        <w:rPr>
          <w:rFonts w:hint="eastAsia"/>
        </w:rPr>
        <w:t>現象，導致年輕族群將面臨撫養多位長者巨大的壓力。且老年族群若伴隨著不良的生活型態將有較高的致死率，故在非臨床環境下能隨時隨地監測年長的</w:t>
      </w:r>
      <w:proofErr w:type="gramStart"/>
      <w:r w:rsidRPr="00E31F58">
        <w:rPr>
          <w:rFonts w:hint="eastAsia"/>
        </w:rPr>
        <w:t>的</w:t>
      </w:r>
      <w:proofErr w:type="gramEnd"/>
      <w:r w:rsidRPr="00E31F58">
        <w:rPr>
          <w:rFonts w:hint="eastAsia"/>
        </w:rPr>
        <w:t>生理狀態將帶給家屬與醫護人員許多的幫助。故本研究將致力於開發一套具有自動監測環境中長者日常生活活動的智慧環境照護系統，提出</w:t>
      </w:r>
      <w:proofErr w:type="gramStart"/>
      <w:r w:rsidRPr="00E31F58">
        <w:rPr>
          <w:rFonts w:hint="eastAsia"/>
        </w:rPr>
        <w:t>一</w:t>
      </w:r>
      <w:proofErr w:type="gramEnd"/>
      <w:r w:rsidRPr="00E31F58">
        <w:rPr>
          <w:rFonts w:hint="eastAsia"/>
        </w:rPr>
        <w:t>整套創新的非監督式學習活動辨識多階層模型，用以解決以往活動辨識標記活動之困難與適應性功能，能夠隨著長者生活型態改變重建學習模型。也本研究將整合</w:t>
      </w:r>
      <w:proofErr w:type="gramStart"/>
      <w:r w:rsidRPr="00E31F58">
        <w:rPr>
          <w:rFonts w:hint="eastAsia"/>
        </w:rPr>
        <w:t>穿戴式感測</w:t>
      </w:r>
      <w:proofErr w:type="gramEnd"/>
      <w:r w:rsidRPr="00E31F58">
        <w:rPr>
          <w:rFonts w:hint="eastAsia"/>
        </w:rPr>
        <w:t>器與</w:t>
      </w:r>
      <w:r w:rsidRPr="00E31F58">
        <w:rPr>
          <w:rFonts w:hint="eastAsia"/>
        </w:rPr>
        <w:t>Ambient</w:t>
      </w:r>
      <w:r w:rsidRPr="00E31F58">
        <w:rPr>
          <w:rFonts w:hint="eastAsia"/>
        </w:rPr>
        <w:t>感</w:t>
      </w:r>
      <w:proofErr w:type="gramStart"/>
      <w:r w:rsidRPr="00E31F58">
        <w:rPr>
          <w:rFonts w:hint="eastAsia"/>
        </w:rPr>
        <w:t>測器兩類型</w:t>
      </w:r>
      <w:proofErr w:type="gramEnd"/>
      <w:r w:rsidRPr="00E31F58">
        <w:rPr>
          <w:rFonts w:hint="eastAsia"/>
        </w:rPr>
        <w:t>異質感測器整合分析方法，改良以往單種感測器之活動辨識方法，並</w:t>
      </w:r>
      <w:proofErr w:type="gramStart"/>
      <w:r w:rsidRPr="00E31F58">
        <w:rPr>
          <w:rFonts w:hint="eastAsia"/>
        </w:rPr>
        <w:t>與物聯網</w:t>
      </w:r>
      <w:proofErr w:type="gramEnd"/>
      <w:r w:rsidRPr="00E31F58">
        <w:rPr>
          <w:rFonts w:hint="eastAsia"/>
        </w:rPr>
        <w:t>(Internet of Things)</w:t>
      </w:r>
      <w:r w:rsidRPr="00E31F58">
        <w:rPr>
          <w:rFonts w:hint="eastAsia"/>
        </w:rPr>
        <w:t>理念整合，在未來世代將可更全面建置智慧環境，本系統將可輔佐瞭解居住者的生活型態，並可在未來發展用以監測異常狀態或異常生活型態，逐步提升居住者的健康狀態。</w:t>
      </w:r>
    </w:p>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proofErr w:type="gramStart"/>
      <w:r w:rsidR="003856C9">
        <w:rPr>
          <w:rFonts w:hint="eastAsia"/>
        </w:rPr>
        <w:t>物聯網</w:t>
      </w:r>
      <w:proofErr w:type="gramEnd"/>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4364704"/>
      <w:r>
        <w:rPr>
          <w:rFonts w:hint="eastAsia"/>
        </w:rPr>
        <w:lastRenderedPageBreak/>
        <w:t>ABSTRACT</w:t>
      </w:r>
      <w:bookmarkEnd w:id="25"/>
      <w:bookmarkEnd w:id="26"/>
      <w:bookmarkEnd w:id="27"/>
      <w:bookmarkEnd w:id="28"/>
      <w:bookmarkEnd w:id="29"/>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4364705"/>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0A6A0F37" w14:textId="77777777" w:rsidR="0035085A"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4364703" w:history="1">
        <w:r w:rsidR="0035085A" w:rsidRPr="00AC768E">
          <w:rPr>
            <w:rStyle w:val="a7"/>
            <w:rFonts w:hint="eastAsia"/>
          </w:rPr>
          <w:t>中文摘要</w:t>
        </w:r>
        <w:r w:rsidR="0035085A">
          <w:rPr>
            <w:webHidden/>
          </w:rPr>
          <w:tab/>
        </w:r>
        <w:r w:rsidR="0035085A">
          <w:rPr>
            <w:webHidden/>
          </w:rPr>
          <w:fldChar w:fldCharType="begin"/>
        </w:r>
        <w:r w:rsidR="0035085A">
          <w:rPr>
            <w:webHidden/>
          </w:rPr>
          <w:instrText xml:space="preserve"> PAGEREF _Toc424364703 \h </w:instrText>
        </w:r>
        <w:r w:rsidR="0035085A">
          <w:rPr>
            <w:webHidden/>
          </w:rPr>
        </w:r>
        <w:r w:rsidR="0035085A">
          <w:rPr>
            <w:webHidden/>
          </w:rPr>
          <w:fldChar w:fldCharType="separate"/>
        </w:r>
        <w:r w:rsidR="0035085A">
          <w:rPr>
            <w:webHidden/>
          </w:rPr>
          <w:t>i</w:t>
        </w:r>
        <w:r w:rsidR="0035085A">
          <w:rPr>
            <w:webHidden/>
          </w:rPr>
          <w:fldChar w:fldCharType="end"/>
        </w:r>
      </w:hyperlink>
    </w:p>
    <w:p w14:paraId="21D663DC" w14:textId="77777777" w:rsidR="0035085A" w:rsidRDefault="002E3DD2">
      <w:pPr>
        <w:pStyle w:val="52"/>
        <w:rPr>
          <w:rFonts w:asciiTheme="minorHAnsi" w:eastAsiaTheme="minorEastAsia" w:hAnsiTheme="minorHAnsi" w:cstheme="minorBidi"/>
          <w:b w:val="0"/>
          <w:szCs w:val="22"/>
        </w:rPr>
      </w:pPr>
      <w:hyperlink w:anchor="_Toc424364704" w:history="1">
        <w:r w:rsidR="0035085A" w:rsidRPr="00AC768E">
          <w:rPr>
            <w:rStyle w:val="a7"/>
          </w:rPr>
          <w:t>ABSTRACT</w:t>
        </w:r>
        <w:r w:rsidR="0035085A">
          <w:rPr>
            <w:webHidden/>
          </w:rPr>
          <w:tab/>
        </w:r>
        <w:r w:rsidR="0035085A">
          <w:rPr>
            <w:webHidden/>
          </w:rPr>
          <w:fldChar w:fldCharType="begin"/>
        </w:r>
        <w:r w:rsidR="0035085A">
          <w:rPr>
            <w:webHidden/>
          </w:rPr>
          <w:instrText xml:space="preserve"> PAGEREF _Toc424364704 \h </w:instrText>
        </w:r>
        <w:r w:rsidR="0035085A">
          <w:rPr>
            <w:webHidden/>
          </w:rPr>
        </w:r>
        <w:r w:rsidR="0035085A">
          <w:rPr>
            <w:webHidden/>
          </w:rPr>
          <w:fldChar w:fldCharType="separate"/>
        </w:r>
        <w:r w:rsidR="0035085A">
          <w:rPr>
            <w:webHidden/>
          </w:rPr>
          <w:t>ii</w:t>
        </w:r>
        <w:r w:rsidR="0035085A">
          <w:rPr>
            <w:webHidden/>
          </w:rPr>
          <w:fldChar w:fldCharType="end"/>
        </w:r>
      </w:hyperlink>
    </w:p>
    <w:p w14:paraId="38C1AF36" w14:textId="77777777" w:rsidR="0035085A" w:rsidRDefault="002E3DD2">
      <w:pPr>
        <w:pStyle w:val="52"/>
        <w:rPr>
          <w:rFonts w:asciiTheme="minorHAnsi" w:eastAsiaTheme="minorEastAsia" w:hAnsiTheme="minorHAnsi" w:cstheme="minorBidi"/>
          <w:b w:val="0"/>
          <w:szCs w:val="22"/>
        </w:rPr>
      </w:pPr>
      <w:hyperlink w:anchor="_Toc424364705" w:history="1">
        <w:r w:rsidR="0035085A" w:rsidRPr="00AC768E">
          <w:rPr>
            <w:rStyle w:val="a7"/>
          </w:rPr>
          <w:t>Table of Contents</w:t>
        </w:r>
        <w:r w:rsidR="0035085A">
          <w:rPr>
            <w:webHidden/>
          </w:rPr>
          <w:tab/>
        </w:r>
        <w:r w:rsidR="0035085A">
          <w:rPr>
            <w:webHidden/>
          </w:rPr>
          <w:fldChar w:fldCharType="begin"/>
        </w:r>
        <w:r w:rsidR="0035085A">
          <w:rPr>
            <w:webHidden/>
          </w:rPr>
          <w:instrText xml:space="preserve"> PAGEREF _Toc424364705 \h </w:instrText>
        </w:r>
        <w:r w:rsidR="0035085A">
          <w:rPr>
            <w:webHidden/>
          </w:rPr>
        </w:r>
        <w:r w:rsidR="0035085A">
          <w:rPr>
            <w:webHidden/>
          </w:rPr>
          <w:fldChar w:fldCharType="separate"/>
        </w:r>
        <w:r w:rsidR="0035085A">
          <w:rPr>
            <w:webHidden/>
          </w:rPr>
          <w:t>iii</w:t>
        </w:r>
        <w:r w:rsidR="0035085A">
          <w:rPr>
            <w:webHidden/>
          </w:rPr>
          <w:fldChar w:fldCharType="end"/>
        </w:r>
      </w:hyperlink>
    </w:p>
    <w:p w14:paraId="796B7E9C" w14:textId="77777777" w:rsidR="0035085A" w:rsidRDefault="002E3DD2">
      <w:pPr>
        <w:pStyle w:val="52"/>
        <w:rPr>
          <w:rFonts w:asciiTheme="minorHAnsi" w:eastAsiaTheme="minorEastAsia" w:hAnsiTheme="minorHAnsi" w:cstheme="minorBidi"/>
          <w:b w:val="0"/>
          <w:szCs w:val="22"/>
        </w:rPr>
      </w:pPr>
      <w:hyperlink w:anchor="_Toc424364706" w:history="1">
        <w:r w:rsidR="0035085A" w:rsidRPr="00AC768E">
          <w:rPr>
            <w:rStyle w:val="a7"/>
          </w:rPr>
          <w:t>List of Figures</w:t>
        </w:r>
        <w:r w:rsidR="0035085A">
          <w:rPr>
            <w:webHidden/>
          </w:rPr>
          <w:tab/>
        </w:r>
        <w:r w:rsidR="0035085A">
          <w:rPr>
            <w:webHidden/>
          </w:rPr>
          <w:fldChar w:fldCharType="begin"/>
        </w:r>
        <w:r w:rsidR="0035085A">
          <w:rPr>
            <w:webHidden/>
          </w:rPr>
          <w:instrText xml:space="preserve"> PAGEREF _Toc424364706 \h </w:instrText>
        </w:r>
        <w:r w:rsidR="0035085A">
          <w:rPr>
            <w:webHidden/>
          </w:rPr>
        </w:r>
        <w:r w:rsidR="0035085A">
          <w:rPr>
            <w:webHidden/>
          </w:rPr>
          <w:fldChar w:fldCharType="separate"/>
        </w:r>
        <w:r w:rsidR="0035085A">
          <w:rPr>
            <w:webHidden/>
          </w:rPr>
          <w:t>vi</w:t>
        </w:r>
        <w:r w:rsidR="0035085A">
          <w:rPr>
            <w:webHidden/>
          </w:rPr>
          <w:fldChar w:fldCharType="end"/>
        </w:r>
      </w:hyperlink>
    </w:p>
    <w:p w14:paraId="2BE51844" w14:textId="77777777" w:rsidR="0035085A" w:rsidRDefault="002E3DD2">
      <w:pPr>
        <w:pStyle w:val="52"/>
        <w:rPr>
          <w:rFonts w:asciiTheme="minorHAnsi" w:eastAsiaTheme="minorEastAsia" w:hAnsiTheme="minorHAnsi" w:cstheme="minorBidi"/>
          <w:b w:val="0"/>
          <w:szCs w:val="22"/>
        </w:rPr>
      </w:pPr>
      <w:hyperlink w:anchor="_Toc424364707" w:history="1">
        <w:r w:rsidR="0035085A" w:rsidRPr="00AC768E">
          <w:rPr>
            <w:rStyle w:val="a7"/>
          </w:rPr>
          <w:t>List of Tables</w:t>
        </w:r>
        <w:r w:rsidR="0035085A">
          <w:rPr>
            <w:webHidden/>
          </w:rPr>
          <w:tab/>
        </w:r>
        <w:r w:rsidR="0035085A">
          <w:rPr>
            <w:webHidden/>
          </w:rPr>
          <w:fldChar w:fldCharType="begin"/>
        </w:r>
        <w:r w:rsidR="0035085A">
          <w:rPr>
            <w:webHidden/>
          </w:rPr>
          <w:instrText xml:space="preserve"> PAGEREF _Toc424364707 \h </w:instrText>
        </w:r>
        <w:r w:rsidR="0035085A">
          <w:rPr>
            <w:webHidden/>
          </w:rPr>
        </w:r>
        <w:r w:rsidR="0035085A">
          <w:rPr>
            <w:webHidden/>
          </w:rPr>
          <w:fldChar w:fldCharType="separate"/>
        </w:r>
        <w:r w:rsidR="0035085A">
          <w:rPr>
            <w:webHidden/>
          </w:rPr>
          <w:t>viii</w:t>
        </w:r>
        <w:r w:rsidR="0035085A">
          <w:rPr>
            <w:webHidden/>
          </w:rPr>
          <w:fldChar w:fldCharType="end"/>
        </w:r>
      </w:hyperlink>
    </w:p>
    <w:p w14:paraId="0EE0AA45" w14:textId="77777777" w:rsidR="0035085A" w:rsidRDefault="002E3DD2">
      <w:pPr>
        <w:pStyle w:val="11"/>
        <w:rPr>
          <w:rFonts w:asciiTheme="minorHAnsi" w:eastAsiaTheme="minorEastAsia" w:hAnsiTheme="minorHAnsi" w:cstheme="minorBidi"/>
          <w:b w:val="0"/>
          <w:noProof/>
          <w:szCs w:val="22"/>
        </w:rPr>
      </w:pPr>
      <w:hyperlink w:anchor="_Toc424364708" w:history="1">
        <w:r w:rsidR="0035085A" w:rsidRPr="00AC768E">
          <w:rPr>
            <w:rStyle w:val="a7"/>
            <w:noProof/>
          </w:rPr>
          <w:t>Chapter 1</w:t>
        </w:r>
        <w:r w:rsidR="0035085A">
          <w:rPr>
            <w:rFonts w:asciiTheme="minorHAnsi" w:eastAsiaTheme="minorEastAsia" w:hAnsiTheme="minorHAnsi" w:cstheme="minorBidi"/>
            <w:b w:val="0"/>
            <w:noProof/>
            <w:szCs w:val="22"/>
          </w:rPr>
          <w:tab/>
        </w:r>
        <w:r w:rsidR="0035085A" w:rsidRPr="00AC768E">
          <w:rPr>
            <w:rStyle w:val="a7"/>
            <w:noProof/>
          </w:rPr>
          <w:t>Introduction</w:t>
        </w:r>
        <w:r w:rsidR="0035085A">
          <w:rPr>
            <w:noProof/>
            <w:webHidden/>
          </w:rPr>
          <w:tab/>
        </w:r>
        <w:r w:rsidR="0035085A">
          <w:rPr>
            <w:noProof/>
            <w:webHidden/>
          </w:rPr>
          <w:fldChar w:fldCharType="begin"/>
        </w:r>
        <w:r w:rsidR="0035085A">
          <w:rPr>
            <w:noProof/>
            <w:webHidden/>
          </w:rPr>
          <w:instrText xml:space="preserve"> PAGEREF _Toc424364708 \h </w:instrText>
        </w:r>
        <w:r w:rsidR="0035085A">
          <w:rPr>
            <w:noProof/>
            <w:webHidden/>
          </w:rPr>
        </w:r>
        <w:r w:rsidR="0035085A">
          <w:rPr>
            <w:noProof/>
            <w:webHidden/>
          </w:rPr>
          <w:fldChar w:fldCharType="separate"/>
        </w:r>
        <w:r w:rsidR="0035085A">
          <w:rPr>
            <w:noProof/>
            <w:webHidden/>
          </w:rPr>
          <w:t>1</w:t>
        </w:r>
        <w:r w:rsidR="0035085A">
          <w:rPr>
            <w:noProof/>
            <w:webHidden/>
          </w:rPr>
          <w:fldChar w:fldCharType="end"/>
        </w:r>
      </w:hyperlink>
    </w:p>
    <w:p w14:paraId="5BF0CA11" w14:textId="77777777" w:rsidR="0035085A" w:rsidRDefault="002E3DD2">
      <w:pPr>
        <w:pStyle w:val="23"/>
        <w:rPr>
          <w:rFonts w:asciiTheme="minorHAnsi" w:eastAsiaTheme="minorEastAsia" w:hAnsiTheme="minorHAnsi" w:cstheme="minorBidi"/>
          <w:noProof/>
          <w:szCs w:val="22"/>
        </w:rPr>
      </w:pPr>
      <w:hyperlink w:anchor="_Toc424364709" w:history="1">
        <w:r w:rsidR="0035085A" w:rsidRPr="00AC768E">
          <w:rPr>
            <w:rStyle w:val="a7"/>
            <w:noProof/>
          </w:rPr>
          <w:t>1.1</w:t>
        </w:r>
        <w:r w:rsidR="0035085A">
          <w:rPr>
            <w:rFonts w:asciiTheme="minorHAnsi" w:eastAsiaTheme="minorEastAsia" w:hAnsiTheme="minorHAnsi" w:cstheme="minorBidi"/>
            <w:noProof/>
            <w:szCs w:val="22"/>
          </w:rPr>
          <w:tab/>
        </w:r>
        <w:r w:rsidR="0035085A" w:rsidRPr="00AC768E">
          <w:rPr>
            <w:rStyle w:val="a7"/>
            <w:noProof/>
          </w:rPr>
          <w:t>Motivation</w:t>
        </w:r>
        <w:r w:rsidR="0035085A">
          <w:rPr>
            <w:noProof/>
            <w:webHidden/>
          </w:rPr>
          <w:tab/>
        </w:r>
        <w:r w:rsidR="0035085A">
          <w:rPr>
            <w:noProof/>
            <w:webHidden/>
          </w:rPr>
          <w:fldChar w:fldCharType="begin"/>
        </w:r>
        <w:r w:rsidR="0035085A">
          <w:rPr>
            <w:noProof/>
            <w:webHidden/>
          </w:rPr>
          <w:instrText xml:space="preserve"> PAGEREF _Toc424364709 \h </w:instrText>
        </w:r>
        <w:r w:rsidR="0035085A">
          <w:rPr>
            <w:noProof/>
            <w:webHidden/>
          </w:rPr>
        </w:r>
        <w:r w:rsidR="0035085A">
          <w:rPr>
            <w:noProof/>
            <w:webHidden/>
          </w:rPr>
          <w:fldChar w:fldCharType="separate"/>
        </w:r>
        <w:r w:rsidR="0035085A">
          <w:rPr>
            <w:noProof/>
            <w:webHidden/>
          </w:rPr>
          <w:t>1</w:t>
        </w:r>
        <w:r w:rsidR="0035085A">
          <w:rPr>
            <w:noProof/>
            <w:webHidden/>
          </w:rPr>
          <w:fldChar w:fldCharType="end"/>
        </w:r>
      </w:hyperlink>
    </w:p>
    <w:p w14:paraId="3F84E670" w14:textId="77777777" w:rsidR="0035085A" w:rsidRDefault="002E3DD2">
      <w:pPr>
        <w:pStyle w:val="23"/>
        <w:rPr>
          <w:rFonts w:asciiTheme="minorHAnsi" w:eastAsiaTheme="minorEastAsia" w:hAnsiTheme="minorHAnsi" w:cstheme="minorBidi"/>
          <w:noProof/>
          <w:szCs w:val="22"/>
        </w:rPr>
      </w:pPr>
      <w:hyperlink w:anchor="_Toc424364710" w:history="1">
        <w:r w:rsidR="0035085A" w:rsidRPr="00AC768E">
          <w:rPr>
            <w:rStyle w:val="a7"/>
            <w:noProof/>
          </w:rPr>
          <w:t>1.2</w:t>
        </w:r>
        <w:r w:rsidR="0035085A">
          <w:rPr>
            <w:rFonts w:asciiTheme="minorHAnsi" w:eastAsiaTheme="minorEastAsia" w:hAnsiTheme="minorHAnsi" w:cstheme="minorBidi"/>
            <w:noProof/>
            <w:szCs w:val="22"/>
          </w:rPr>
          <w:tab/>
        </w:r>
        <w:r w:rsidR="0035085A" w:rsidRPr="00AC768E">
          <w:rPr>
            <w:rStyle w:val="a7"/>
            <w:noProof/>
          </w:rPr>
          <w:t>Challenges</w:t>
        </w:r>
        <w:r w:rsidR="0035085A">
          <w:rPr>
            <w:noProof/>
            <w:webHidden/>
          </w:rPr>
          <w:tab/>
        </w:r>
        <w:r w:rsidR="0035085A">
          <w:rPr>
            <w:noProof/>
            <w:webHidden/>
          </w:rPr>
          <w:fldChar w:fldCharType="begin"/>
        </w:r>
        <w:r w:rsidR="0035085A">
          <w:rPr>
            <w:noProof/>
            <w:webHidden/>
          </w:rPr>
          <w:instrText xml:space="preserve"> PAGEREF _Toc424364710 \h </w:instrText>
        </w:r>
        <w:r w:rsidR="0035085A">
          <w:rPr>
            <w:noProof/>
            <w:webHidden/>
          </w:rPr>
        </w:r>
        <w:r w:rsidR="0035085A">
          <w:rPr>
            <w:noProof/>
            <w:webHidden/>
          </w:rPr>
          <w:fldChar w:fldCharType="separate"/>
        </w:r>
        <w:r w:rsidR="0035085A">
          <w:rPr>
            <w:noProof/>
            <w:webHidden/>
          </w:rPr>
          <w:t>2</w:t>
        </w:r>
        <w:r w:rsidR="0035085A">
          <w:rPr>
            <w:noProof/>
            <w:webHidden/>
          </w:rPr>
          <w:fldChar w:fldCharType="end"/>
        </w:r>
      </w:hyperlink>
    </w:p>
    <w:p w14:paraId="68891E9E" w14:textId="77777777" w:rsidR="0035085A" w:rsidRDefault="002E3DD2">
      <w:pPr>
        <w:pStyle w:val="33"/>
        <w:tabs>
          <w:tab w:val="left" w:pos="1699"/>
        </w:tabs>
        <w:rPr>
          <w:rFonts w:asciiTheme="minorHAnsi" w:eastAsiaTheme="minorEastAsia" w:hAnsiTheme="minorHAnsi" w:cstheme="minorBidi"/>
          <w:noProof/>
          <w:szCs w:val="22"/>
        </w:rPr>
      </w:pPr>
      <w:hyperlink w:anchor="_Toc424364711" w:history="1">
        <w:r w:rsidR="0035085A" w:rsidRPr="00AC768E">
          <w:rPr>
            <w:rStyle w:val="a7"/>
            <w:noProof/>
          </w:rPr>
          <w:t>1.2.1</w:t>
        </w:r>
        <w:r w:rsidR="0035085A">
          <w:rPr>
            <w:rFonts w:asciiTheme="minorHAnsi" w:eastAsiaTheme="minorEastAsia" w:hAnsiTheme="minorHAnsi" w:cstheme="minorBidi"/>
            <w:noProof/>
            <w:szCs w:val="22"/>
          </w:rPr>
          <w:tab/>
        </w:r>
        <w:r w:rsidR="0035085A" w:rsidRPr="00AC768E">
          <w:rPr>
            <w:rStyle w:val="a7"/>
            <w:noProof/>
          </w:rPr>
          <w:t>Integrating Ambient Sensor Network and Body Sensor Network</w:t>
        </w:r>
        <w:r w:rsidR="0035085A">
          <w:rPr>
            <w:noProof/>
            <w:webHidden/>
          </w:rPr>
          <w:tab/>
        </w:r>
        <w:r w:rsidR="0035085A">
          <w:rPr>
            <w:noProof/>
            <w:webHidden/>
          </w:rPr>
          <w:fldChar w:fldCharType="begin"/>
        </w:r>
        <w:r w:rsidR="0035085A">
          <w:rPr>
            <w:noProof/>
            <w:webHidden/>
          </w:rPr>
          <w:instrText xml:space="preserve"> PAGEREF _Toc424364711 \h </w:instrText>
        </w:r>
        <w:r w:rsidR="0035085A">
          <w:rPr>
            <w:noProof/>
            <w:webHidden/>
          </w:rPr>
        </w:r>
        <w:r w:rsidR="0035085A">
          <w:rPr>
            <w:noProof/>
            <w:webHidden/>
          </w:rPr>
          <w:fldChar w:fldCharType="separate"/>
        </w:r>
        <w:r w:rsidR="0035085A">
          <w:rPr>
            <w:noProof/>
            <w:webHidden/>
          </w:rPr>
          <w:t>3</w:t>
        </w:r>
        <w:r w:rsidR="0035085A">
          <w:rPr>
            <w:noProof/>
            <w:webHidden/>
          </w:rPr>
          <w:fldChar w:fldCharType="end"/>
        </w:r>
      </w:hyperlink>
    </w:p>
    <w:p w14:paraId="6F687B9F" w14:textId="77777777" w:rsidR="0035085A" w:rsidRDefault="002E3DD2">
      <w:pPr>
        <w:pStyle w:val="33"/>
        <w:tabs>
          <w:tab w:val="left" w:pos="1699"/>
        </w:tabs>
        <w:rPr>
          <w:rFonts w:asciiTheme="minorHAnsi" w:eastAsiaTheme="minorEastAsia" w:hAnsiTheme="minorHAnsi" w:cstheme="minorBidi"/>
          <w:noProof/>
          <w:szCs w:val="22"/>
        </w:rPr>
      </w:pPr>
      <w:hyperlink w:anchor="_Toc424364712" w:history="1">
        <w:r w:rsidR="0035085A" w:rsidRPr="00AC768E">
          <w:rPr>
            <w:rStyle w:val="a7"/>
            <w:noProof/>
          </w:rPr>
          <w:t>1.2.2</w:t>
        </w:r>
        <w:r w:rsidR="0035085A">
          <w:rPr>
            <w:rFonts w:asciiTheme="minorHAnsi" w:eastAsiaTheme="minorEastAsia" w:hAnsiTheme="minorHAnsi" w:cstheme="minorBidi"/>
            <w:noProof/>
            <w:szCs w:val="22"/>
          </w:rPr>
          <w:tab/>
        </w:r>
        <w:r w:rsidR="0035085A" w:rsidRPr="00AC768E">
          <w:rPr>
            <w:rStyle w:val="a7"/>
            <w:noProof/>
          </w:rPr>
          <w:t>High Cost on Labeling Activity</w:t>
        </w:r>
        <w:r w:rsidR="0035085A">
          <w:rPr>
            <w:noProof/>
            <w:webHidden/>
          </w:rPr>
          <w:tab/>
        </w:r>
        <w:r w:rsidR="0035085A">
          <w:rPr>
            <w:noProof/>
            <w:webHidden/>
          </w:rPr>
          <w:fldChar w:fldCharType="begin"/>
        </w:r>
        <w:r w:rsidR="0035085A">
          <w:rPr>
            <w:noProof/>
            <w:webHidden/>
          </w:rPr>
          <w:instrText xml:space="preserve"> PAGEREF _Toc424364712 \h </w:instrText>
        </w:r>
        <w:r w:rsidR="0035085A">
          <w:rPr>
            <w:noProof/>
            <w:webHidden/>
          </w:rPr>
        </w:r>
        <w:r w:rsidR="0035085A">
          <w:rPr>
            <w:noProof/>
            <w:webHidden/>
          </w:rPr>
          <w:fldChar w:fldCharType="separate"/>
        </w:r>
        <w:r w:rsidR="0035085A">
          <w:rPr>
            <w:noProof/>
            <w:webHidden/>
          </w:rPr>
          <w:t>4</w:t>
        </w:r>
        <w:r w:rsidR="0035085A">
          <w:rPr>
            <w:noProof/>
            <w:webHidden/>
          </w:rPr>
          <w:fldChar w:fldCharType="end"/>
        </w:r>
      </w:hyperlink>
    </w:p>
    <w:p w14:paraId="165B7601" w14:textId="77777777" w:rsidR="0035085A" w:rsidRDefault="002E3DD2">
      <w:pPr>
        <w:pStyle w:val="33"/>
        <w:tabs>
          <w:tab w:val="left" w:pos="1699"/>
        </w:tabs>
        <w:rPr>
          <w:rFonts w:asciiTheme="minorHAnsi" w:eastAsiaTheme="minorEastAsia" w:hAnsiTheme="minorHAnsi" w:cstheme="minorBidi"/>
          <w:noProof/>
          <w:szCs w:val="22"/>
        </w:rPr>
      </w:pPr>
      <w:hyperlink w:anchor="_Toc424364713" w:history="1">
        <w:r w:rsidR="0035085A" w:rsidRPr="00AC768E">
          <w:rPr>
            <w:rStyle w:val="a7"/>
            <w:noProof/>
          </w:rPr>
          <w:t>1.2.3</w:t>
        </w:r>
        <w:r w:rsidR="0035085A">
          <w:rPr>
            <w:rFonts w:asciiTheme="minorHAnsi" w:eastAsiaTheme="minorEastAsia" w:hAnsiTheme="minorHAnsi" w:cstheme="minorBidi"/>
            <w:noProof/>
            <w:szCs w:val="22"/>
          </w:rPr>
          <w:tab/>
        </w:r>
        <w:r w:rsidR="0035085A" w:rsidRPr="00AC768E">
          <w:rPr>
            <w:rStyle w:val="a7"/>
            <w:noProof/>
          </w:rPr>
          <w:t>Adaptive Learning of Activity Recognition Model</w:t>
        </w:r>
        <w:r w:rsidR="0035085A">
          <w:rPr>
            <w:noProof/>
            <w:webHidden/>
          </w:rPr>
          <w:tab/>
        </w:r>
        <w:r w:rsidR="0035085A">
          <w:rPr>
            <w:noProof/>
            <w:webHidden/>
          </w:rPr>
          <w:fldChar w:fldCharType="begin"/>
        </w:r>
        <w:r w:rsidR="0035085A">
          <w:rPr>
            <w:noProof/>
            <w:webHidden/>
          </w:rPr>
          <w:instrText xml:space="preserve"> PAGEREF _Toc424364713 \h </w:instrText>
        </w:r>
        <w:r w:rsidR="0035085A">
          <w:rPr>
            <w:noProof/>
            <w:webHidden/>
          </w:rPr>
        </w:r>
        <w:r w:rsidR="0035085A">
          <w:rPr>
            <w:noProof/>
            <w:webHidden/>
          </w:rPr>
          <w:fldChar w:fldCharType="separate"/>
        </w:r>
        <w:r w:rsidR="0035085A">
          <w:rPr>
            <w:noProof/>
            <w:webHidden/>
          </w:rPr>
          <w:t>4</w:t>
        </w:r>
        <w:r w:rsidR="0035085A">
          <w:rPr>
            <w:noProof/>
            <w:webHidden/>
          </w:rPr>
          <w:fldChar w:fldCharType="end"/>
        </w:r>
      </w:hyperlink>
    </w:p>
    <w:p w14:paraId="4DCAC5ED" w14:textId="77777777" w:rsidR="0035085A" w:rsidRDefault="002E3DD2">
      <w:pPr>
        <w:pStyle w:val="23"/>
        <w:rPr>
          <w:rFonts w:asciiTheme="minorHAnsi" w:eastAsiaTheme="minorEastAsia" w:hAnsiTheme="minorHAnsi" w:cstheme="minorBidi"/>
          <w:noProof/>
          <w:szCs w:val="22"/>
        </w:rPr>
      </w:pPr>
      <w:hyperlink w:anchor="_Toc424364714" w:history="1">
        <w:r w:rsidR="0035085A" w:rsidRPr="00AC768E">
          <w:rPr>
            <w:rStyle w:val="a7"/>
            <w:noProof/>
          </w:rPr>
          <w:t>1.3</w:t>
        </w:r>
        <w:r w:rsidR="0035085A">
          <w:rPr>
            <w:rFonts w:asciiTheme="minorHAnsi" w:eastAsiaTheme="minorEastAsia" w:hAnsiTheme="minorHAnsi" w:cstheme="minorBidi"/>
            <w:noProof/>
            <w:szCs w:val="22"/>
          </w:rPr>
          <w:tab/>
        </w:r>
        <w:r w:rsidR="0035085A" w:rsidRPr="00AC768E">
          <w:rPr>
            <w:rStyle w:val="a7"/>
            <w:noProof/>
          </w:rPr>
          <w:t>Related Work</w:t>
        </w:r>
        <w:r w:rsidR="0035085A">
          <w:rPr>
            <w:noProof/>
            <w:webHidden/>
          </w:rPr>
          <w:tab/>
        </w:r>
        <w:r w:rsidR="0035085A">
          <w:rPr>
            <w:noProof/>
            <w:webHidden/>
          </w:rPr>
          <w:fldChar w:fldCharType="begin"/>
        </w:r>
        <w:r w:rsidR="0035085A">
          <w:rPr>
            <w:noProof/>
            <w:webHidden/>
          </w:rPr>
          <w:instrText xml:space="preserve"> PAGEREF _Toc424364714 \h </w:instrText>
        </w:r>
        <w:r w:rsidR="0035085A">
          <w:rPr>
            <w:noProof/>
            <w:webHidden/>
          </w:rPr>
        </w:r>
        <w:r w:rsidR="0035085A">
          <w:rPr>
            <w:noProof/>
            <w:webHidden/>
          </w:rPr>
          <w:fldChar w:fldCharType="separate"/>
        </w:r>
        <w:r w:rsidR="0035085A">
          <w:rPr>
            <w:noProof/>
            <w:webHidden/>
          </w:rPr>
          <w:t>5</w:t>
        </w:r>
        <w:r w:rsidR="0035085A">
          <w:rPr>
            <w:noProof/>
            <w:webHidden/>
          </w:rPr>
          <w:fldChar w:fldCharType="end"/>
        </w:r>
      </w:hyperlink>
    </w:p>
    <w:p w14:paraId="7717EC76" w14:textId="77777777" w:rsidR="0035085A" w:rsidRDefault="002E3DD2">
      <w:pPr>
        <w:pStyle w:val="23"/>
        <w:rPr>
          <w:rFonts w:asciiTheme="minorHAnsi" w:eastAsiaTheme="minorEastAsia" w:hAnsiTheme="minorHAnsi" w:cstheme="minorBidi"/>
          <w:noProof/>
          <w:szCs w:val="22"/>
        </w:rPr>
      </w:pPr>
      <w:hyperlink w:anchor="_Toc424364715" w:history="1">
        <w:r w:rsidR="0035085A" w:rsidRPr="00AC768E">
          <w:rPr>
            <w:rStyle w:val="a7"/>
            <w:noProof/>
          </w:rPr>
          <w:t>1.4</w:t>
        </w:r>
        <w:r w:rsidR="0035085A">
          <w:rPr>
            <w:rFonts w:asciiTheme="minorHAnsi" w:eastAsiaTheme="minorEastAsia" w:hAnsiTheme="minorHAnsi" w:cstheme="minorBidi"/>
            <w:noProof/>
            <w:szCs w:val="22"/>
          </w:rPr>
          <w:tab/>
        </w:r>
        <w:r w:rsidR="0035085A" w:rsidRPr="00AC768E">
          <w:rPr>
            <w:rStyle w:val="a7"/>
            <w:noProof/>
          </w:rPr>
          <w:t>Objective</w:t>
        </w:r>
        <w:r w:rsidR="0035085A">
          <w:rPr>
            <w:noProof/>
            <w:webHidden/>
          </w:rPr>
          <w:tab/>
        </w:r>
        <w:r w:rsidR="0035085A">
          <w:rPr>
            <w:noProof/>
            <w:webHidden/>
          </w:rPr>
          <w:fldChar w:fldCharType="begin"/>
        </w:r>
        <w:r w:rsidR="0035085A">
          <w:rPr>
            <w:noProof/>
            <w:webHidden/>
          </w:rPr>
          <w:instrText xml:space="preserve"> PAGEREF _Toc424364715 \h </w:instrText>
        </w:r>
        <w:r w:rsidR="0035085A">
          <w:rPr>
            <w:noProof/>
            <w:webHidden/>
          </w:rPr>
        </w:r>
        <w:r w:rsidR="0035085A">
          <w:rPr>
            <w:noProof/>
            <w:webHidden/>
          </w:rPr>
          <w:fldChar w:fldCharType="separate"/>
        </w:r>
        <w:r w:rsidR="0035085A">
          <w:rPr>
            <w:noProof/>
            <w:webHidden/>
          </w:rPr>
          <w:t>5</w:t>
        </w:r>
        <w:r w:rsidR="0035085A">
          <w:rPr>
            <w:noProof/>
            <w:webHidden/>
          </w:rPr>
          <w:fldChar w:fldCharType="end"/>
        </w:r>
      </w:hyperlink>
    </w:p>
    <w:p w14:paraId="6BD76320" w14:textId="77777777" w:rsidR="0035085A" w:rsidRDefault="002E3DD2">
      <w:pPr>
        <w:pStyle w:val="33"/>
        <w:tabs>
          <w:tab w:val="left" w:pos="1699"/>
        </w:tabs>
        <w:rPr>
          <w:rFonts w:asciiTheme="minorHAnsi" w:eastAsiaTheme="minorEastAsia" w:hAnsiTheme="minorHAnsi" w:cstheme="minorBidi"/>
          <w:noProof/>
          <w:szCs w:val="22"/>
        </w:rPr>
      </w:pPr>
      <w:hyperlink w:anchor="_Toc424364716" w:history="1">
        <w:r w:rsidR="0035085A" w:rsidRPr="00AC768E">
          <w:rPr>
            <w:rStyle w:val="a7"/>
            <w:noProof/>
          </w:rPr>
          <w:t>1.4.1</w:t>
        </w:r>
        <w:r w:rsidR="0035085A">
          <w:rPr>
            <w:rFonts w:asciiTheme="minorHAnsi" w:eastAsiaTheme="minorEastAsia" w:hAnsiTheme="minorHAnsi" w:cstheme="minorBidi"/>
            <w:noProof/>
            <w:szCs w:val="22"/>
          </w:rPr>
          <w:tab/>
        </w:r>
        <w:r w:rsidR="0035085A" w:rsidRPr="00AC768E">
          <w:rPr>
            <w:rStyle w:val="a7"/>
            <w:noProof/>
          </w:rPr>
          <w:t>Better Recognized Performance by Sensors Fusion</w:t>
        </w:r>
        <w:r w:rsidR="0035085A">
          <w:rPr>
            <w:noProof/>
            <w:webHidden/>
          </w:rPr>
          <w:tab/>
        </w:r>
        <w:r w:rsidR="0035085A">
          <w:rPr>
            <w:noProof/>
            <w:webHidden/>
          </w:rPr>
          <w:fldChar w:fldCharType="begin"/>
        </w:r>
        <w:r w:rsidR="0035085A">
          <w:rPr>
            <w:noProof/>
            <w:webHidden/>
          </w:rPr>
          <w:instrText xml:space="preserve"> PAGEREF _Toc424364716 \h </w:instrText>
        </w:r>
        <w:r w:rsidR="0035085A">
          <w:rPr>
            <w:noProof/>
            <w:webHidden/>
          </w:rPr>
        </w:r>
        <w:r w:rsidR="0035085A">
          <w:rPr>
            <w:noProof/>
            <w:webHidden/>
          </w:rPr>
          <w:fldChar w:fldCharType="separate"/>
        </w:r>
        <w:r w:rsidR="0035085A">
          <w:rPr>
            <w:noProof/>
            <w:webHidden/>
          </w:rPr>
          <w:t>6</w:t>
        </w:r>
        <w:r w:rsidR="0035085A">
          <w:rPr>
            <w:noProof/>
            <w:webHidden/>
          </w:rPr>
          <w:fldChar w:fldCharType="end"/>
        </w:r>
      </w:hyperlink>
    </w:p>
    <w:p w14:paraId="4102B0FF" w14:textId="77777777" w:rsidR="0035085A" w:rsidRDefault="002E3DD2">
      <w:pPr>
        <w:pStyle w:val="33"/>
        <w:tabs>
          <w:tab w:val="left" w:pos="1699"/>
        </w:tabs>
        <w:rPr>
          <w:rFonts w:asciiTheme="minorHAnsi" w:eastAsiaTheme="minorEastAsia" w:hAnsiTheme="minorHAnsi" w:cstheme="minorBidi"/>
          <w:noProof/>
          <w:szCs w:val="22"/>
        </w:rPr>
      </w:pPr>
      <w:hyperlink w:anchor="_Toc424364717" w:history="1">
        <w:r w:rsidR="0035085A" w:rsidRPr="00AC768E">
          <w:rPr>
            <w:rStyle w:val="a7"/>
            <w:noProof/>
          </w:rPr>
          <w:t>1.4.2</w:t>
        </w:r>
        <w:r w:rsidR="0035085A">
          <w:rPr>
            <w:rFonts w:asciiTheme="minorHAnsi" w:eastAsiaTheme="minorEastAsia" w:hAnsiTheme="minorHAnsi" w:cstheme="minorBidi"/>
            <w:noProof/>
            <w:szCs w:val="22"/>
          </w:rPr>
          <w:tab/>
        </w:r>
        <w:r w:rsidR="0035085A" w:rsidRPr="00AC768E">
          <w:rPr>
            <w:rStyle w:val="a7"/>
            <w:noProof/>
          </w:rPr>
          <w:t>Facilitated Activity-aware System for Elderly Healthcare</w:t>
        </w:r>
        <w:r w:rsidR="0035085A">
          <w:rPr>
            <w:noProof/>
            <w:webHidden/>
          </w:rPr>
          <w:tab/>
        </w:r>
        <w:r w:rsidR="0035085A">
          <w:rPr>
            <w:noProof/>
            <w:webHidden/>
          </w:rPr>
          <w:fldChar w:fldCharType="begin"/>
        </w:r>
        <w:r w:rsidR="0035085A">
          <w:rPr>
            <w:noProof/>
            <w:webHidden/>
          </w:rPr>
          <w:instrText xml:space="preserve"> PAGEREF _Toc424364717 \h </w:instrText>
        </w:r>
        <w:r w:rsidR="0035085A">
          <w:rPr>
            <w:noProof/>
            <w:webHidden/>
          </w:rPr>
        </w:r>
        <w:r w:rsidR="0035085A">
          <w:rPr>
            <w:noProof/>
            <w:webHidden/>
          </w:rPr>
          <w:fldChar w:fldCharType="separate"/>
        </w:r>
        <w:r w:rsidR="0035085A">
          <w:rPr>
            <w:noProof/>
            <w:webHidden/>
          </w:rPr>
          <w:t>7</w:t>
        </w:r>
        <w:r w:rsidR="0035085A">
          <w:rPr>
            <w:noProof/>
            <w:webHidden/>
          </w:rPr>
          <w:fldChar w:fldCharType="end"/>
        </w:r>
      </w:hyperlink>
    </w:p>
    <w:p w14:paraId="1F4CEF8B" w14:textId="77777777" w:rsidR="0035085A" w:rsidRDefault="002E3DD2">
      <w:pPr>
        <w:pStyle w:val="23"/>
        <w:rPr>
          <w:rFonts w:asciiTheme="minorHAnsi" w:eastAsiaTheme="minorEastAsia" w:hAnsiTheme="minorHAnsi" w:cstheme="minorBidi"/>
          <w:noProof/>
          <w:szCs w:val="22"/>
        </w:rPr>
      </w:pPr>
      <w:hyperlink w:anchor="_Toc424364718" w:history="1">
        <w:r w:rsidR="0035085A" w:rsidRPr="00AC768E">
          <w:rPr>
            <w:rStyle w:val="a7"/>
            <w:noProof/>
          </w:rPr>
          <w:t>1.5</w:t>
        </w:r>
        <w:r w:rsidR="0035085A">
          <w:rPr>
            <w:rFonts w:asciiTheme="minorHAnsi" w:eastAsiaTheme="minorEastAsia" w:hAnsiTheme="minorHAnsi" w:cstheme="minorBidi"/>
            <w:noProof/>
            <w:szCs w:val="22"/>
          </w:rPr>
          <w:tab/>
        </w:r>
        <w:r w:rsidR="0035085A" w:rsidRPr="00AC768E">
          <w:rPr>
            <w:rStyle w:val="a7"/>
            <w:noProof/>
          </w:rPr>
          <w:t>System Overview</w:t>
        </w:r>
        <w:r w:rsidR="0035085A">
          <w:rPr>
            <w:noProof/>
            <w:webHidden/>
          </w:rPr>
          <w:tab/>
        </w:r>
        <w:r w:rsidR="0035085A">
          <w:rPr>
            <w:noProof/>
            <w:webHidden/>
          </w:rPr>
          <w:fldChar w:fldCharType="begin"/>
        </w:r>
        <w:r w:rsidR="0035085A">
          <w:rPr>
            <w:noProof/>
            <w:webHidden/>
          </w:rPr>
          <w:instrText xml:space="preserve"> PAGEREF _Toc424364718 \h </w:instrText>
        </w:r>
        <w:r w:rsidR="0035085A">
          <w:rPr>
            <w:noProof/>
            <w:webHidden/>
          </w:rPr>
        </w:r>
        <w:r w:rsidR="0035085A">
          <w:rPr>
            <w:noProof/>
            <w:webHidden/>
          </w:rPr>
          <w:fldChar w:fldCharType="separate"/>
        </w:r>
        <w:r w:rsidR="0035085A">
          <w:rPr>
            <w:noProof/>
            <w:webHidden/>
          </w:rPr>
          <w:t>9</w:t>
        </w:r>
        <w:r w:rsidR="0035085A">
          <w:rPr>
            <w:noProof/>
            <w:webHidden/>
          </w:rPr>
          <w:fldChar w:fldCharType="end"/>
        </w:r>
      </w:hyperlink>
    </w:p>
    <w:p w14:paraId="658E7738" w14:textId="77777777" w:rsidR="0035085A" w:rsidRDefault="002E3DD2">
      <w:pPr>
        <w:pStyle w:val="23"/>
        <w:rPr>
          <w:rFonts w:asciiTheme="minorHAnsi" w:eastAsiaTheme="minorEastAsia" w:hAnsiTheme="minorHAnsi" w:cstheme="minorBidi"/>
          <w:noProof/>
          <w:szCs w:val="22"/>
        </w:rPr>
      </w:pPr>
      <w:hyperlink w:anchor="_Toc424364719" w:history="1">
        <w:r w:rsidR="0035085A" w:rsidRPr="00AC768E">
          <w:rPr>
            <w:rStyle w:val="a7"/>
            <w:noProof/>
          </w:rPr>
          <w:t>1.6</w:t>
        </w:r>
        <w:r w:rsidR="0035085A">
          <w:rPr>
            <w:rFonts w:asciiTheme="minorHAnsi" w:eastAsiaTheme="minorEastAsia" w:hAnsiTheme="minorHAnsi" w:cstheme="minorBidi"/>
            <w:noProof/>
            <w:szCs w:val="22"/>
          </w:rPr>
          <w:tab/>
        </w:r>
        <w:r w:rsidR="0035085A" w:rsidRPr="00AC768E">
          <w:rPr>
            <w:rStyle w:val="a7"/>
            <w:noProof/>
          </w:rPr>
          <w:t>Thesis Organization</w:t>
        </w:r>
        <w:r w:rsidR="0035085A">
          <w:rPr>
            <w:noProof/>
            <w:webHidden/>
          </w:rPr>
          <w:tab/>
        </w:r>
        <w:r w:rsidR="0035085A">
          <w:rPr>
            <w:noProof/>
            <w:webHidden/>
          </w:rPr>
          <w:fldChar w:fldCharType="begin"/>
        </w:r>
        <w:r w:rsidR="0035085A">
          <w:rPr>
            <w:noProof/>
            <w:webHidden/>
          </w:rPr>
          <w:instrText xml:space="preserve"> PAGEREF _Toc424364719 \h </w:instrText>
        </w:r>
        <w:r w:rsidR="0035085A">
          <w:rPr>
            <w:noProof/>
            <w:webHidden/>
          </w:rPr>
        </w:r>
        <w:r w:rsidR="0035085A">
          <w:rPr>
            <w:noProof/>
            <w:webHidden/>
          </w:rPr>
          <w:fldChar w:fldCharType="separate"/>
        </w:r>
        <w:r w:rsidR="0035085A">
          <w:rPr>
            <w:noProof/>
            <w:webHidden/>
          </w:rPr>
          <w:t>10</w:t>
        </w:r>
        <w:r w:rsidR="0035085A">
          <w:rPr>
            <w:noProof/>
            <w:webHidden/>
          </w:rPr>
          <w:fldChar w:fldCharType="end"/>
        </w:r>
      </w:hyperlink>
    </w:p>
    <w:p w14:paraId="25808360" w14:textId="77777777" w:rsidR="0035085A" w:rsidRDefault="002E3DD2">
      <w:pPr>
        <w:pStyle w:val="11"/>
        <w:rPr>
          <w:rFonts w:asciiTheme="minorHAnsi" w:eastAsiaTheme="minorEastAsia" w:hAnsiTheme="minorHAnsi" w:cstheme="minorBidi"/>
          <w:b w:val="0"/>
          <w:noProof/>
          <w:szCs w:val="22"/>
        </w:rPr>
      </w:pPr>
      <w:hyperlink w:anchor="_Toc424364720" w:history="1">
        <w:r w:rsidR="0035085A" w:rsidRPr="00AC768E">
          <w:rPr>
            <w:rStyle w:val="a7"/>
            <w:noProof/>
          </w:rPr>
          <w:t>Chapter 2</w:t>
        </w:r>
        <w:r w:rsidR="0035085A">
          <w:rPr>
            <w:rFonts w:asciiTheme="minorHAnsi" w:eastAsiaTheme="minorEastAsia" w:hAnsiTheme="minorHAnsi" w:cstheme="minorBidi"/>
            <w:b w:val="0"/>
            <w:noProof/>
            <w:szCs w:val="22"/>
          </w:rPr>
          <w:tab/>
        </w:r>
        <w:r w:rsidR="0035085A" w:rsidRPr="00AC768E">
          <w:rPr>
            <w:rStyle w:val="a7"/>
            <w:noProof/>
          </w:rPr>
          <w:t>P</w:t>
        </w:r>
        <w:r w:rsidR="0035085A" w:rsidRPr="00AC768E">
          <w:rPr>
            <w:rStyle w:val="a7"/>
            <w:noProof/>
          </w:rPr>
          <w:t>relim</w:t>
        </w:r>
        <w:r w:rsidR="0035085A" w:rsidRPr="00AC768E">
          <w:rPr>
            <w:rStyle w:val="a7"/>
            <w:noProof/>
          </w:rPr>
          <w:t>i</w:t>
        </w:r>
        <w:r w:rsidR="0035085A" w:rsidRPr="00AC768E">
          <w:rPr>
            <w:rStyle w:val="a7"/>
            <w:noProof/>
          </w:rPr>
          <w:t>naries</w:t>
        </w:r>
        <w:r w:rsidR="0035085A">
          <w:rPr>
            <w:noProof/>
            <w:webHidden/>
          </w:rPr>
          <w:tab/>
        </w:r>
        <w:r w:rsidR="0035085A">
          <w:rPr>
            <w:noProof/>
            <w:webHidden/>
          </w:rPr>
          <w:fldChar w:fldCharType="begin"/>
        </w:r>
        <w:r w:rsidR="0035085A">
          <w:rPr>
            <w:noProof/>
            <w:webHidden/>
          </w:rPr>
          <w:instrText xml:space="preserve"> PAGEREF _Toc424364720 \h </w:instrText>
        </w:r>
        <w:r w:rsidR="0035085A">
          <w:rPr>
            <w:noProof/>
            <w:webHidden/>
          </w:rPr>
        </w:r>
        <w:r w:rsidR="0035085A">
          <w:rPr>
            <w:noProof/>
            <w:webHidden/>
          </w:rPr>
          <w:fldChar w:fldCharType="separate"/>
        </w:r>
        <w:r w:rsidR="0035085A">
          <w:rPr>
            <w:noProof/>
            <w:webHidden/>
          </w:rPr>
          <w:t>12</w:t>
        </w:r>
        <w:r w:rsidR="0035085A">
          <w:rPr>
            <w:noProof/>
            <w:webHidden/>
          </w:rPr>
          <w:fldChar w:fldCharType="end"/>
        </w:r>
      </w:hyperlink>
    </w:p>
    <w:p w14:paraId="4E3CC028" w14:textId="77777777" w:rsidR="0035085A" w:rsidRDefault="002E3DD2">
      <w:pPr>
        <w:pStyle w:val="23"/>
        <w:rPr>
          <w:rFonts w:asciiTheme="minorHAnsi" w:eastAsiaTheme="minorEastAsia" w:hAnsiTheme="minorHAnsi" w:cstheme="minorBidi"/>
          <w:noProof/>
          <w:szCs w:val="22"/>
        </w:rPr>
      </w:pPr>
      <w:hyperlink w:anchor="_Toc424364721" w:history="1">
        <w:r w:rsidR="0035085A" w:rsidRPr="00AC768E">
          <w:rPr>
            <w:rStyle w:val="a7"/>
            <w:noProof/>
          </w:rPr>
          <w:t>2.1</w:t>
        </w:r>
        <w:r w:rsidR="0035085A">
          <w:rPr>
            <w:rFonts w:asciiTheme="minorHAnsi" w:eastAsiaTheme="minorEastAsia" w:hAnsiTheme="minorHAnsi" w:cstheme="minorBidi"/>
            <w:noProof/>
            <w:szCs w:val="22"/>
          </w:rPr>
          <w:tab/>
        </w:r>
        <w:r w:rsidR="0035085A" w:rsidRPr="00AC768E">
          <w:rPr>
            <w:rStyle w:val="a7"/>
            <w:noProof/>
          </w:rPr>
          <w:t>Pervasive Environment</w:t>
        </w:r>
        <w:r w:rsidR="0035085A">
          <w:rPr>
            <w:noProof/>
            <w:webHidden/>
          </w:rPr>
          <w:tab/>
        </w:r>
        <w:r w:rsidR="0035085A">
          <w:rPr>
            <w:noProof/>
            <w:webHidden/>
          </w:rPr>
          <w:fldChar w:fldCharType="begin"/>
        </w:r>
        <w:r w:rsidR="0035085A">
          <w:rPr>
            <w:noProof/>
            <w:webHidden/>
          </w:rPr>
          <w:instrText xml:space="preserve"> PAGEREF _Toc424364721 \h </w:instrText>
        </w:r>
        <w:r w:rsidR="0035085A">
          <w:rPr>
            <w:noProof/>
            <w:webHidden/>
          </w:rPr>
        </w:r>
        <w:r w:rsidR="0035085A">
          <w:rPr>
            <w:noProof/>
            <w:webHidden/>
          </w:rPr>
          <w:fldChar w:fldCharType="separate"/>
        </w:r>
        <w:r w:rsidR="0035085A">
          <w:rPr>
            <w:noProof/>
            <w:webHidden/>
          </w:rPr>
          <w:t>12</w:t>
        </w:r>
        <w:r w:rsidR="0035085A">
          <w:rPr>
            <w:noProof/>
            <w:webHidden/>
          </w:rPr>
          <w:fldChar w:fldCharType="end"/>
        </w:r>
      </w:hyperlink>
    </w:p>
    <w:p w14:paraId="0BA4A6E9" w14:textId="77777777" w:rsidR="0035085A" w:rsidRDefault="002E3DD2">
      <w:pPr>
        <w:pStyle w:val="23"/>
        <w:rPr>
          <w:rFonts w:asciiTheme="minorHAnsi" w:eastAsiaTheme="minorEastAsia" w:hAnsiTheme="minorHAnsi" w:cstheme="minorBidi"/>
          <w:noProof/>
          <w:szCs w:val="22"/>
        </w:rPr>
      </w:pPr>
      <w:hyperlink w:anchor="_Toc424364722" w:history="1">
        <w:r w:rsidR="0035085A" w:rsidRPr="00AC768E">
          <w:rPr>
            <w:rStyle w:val="a7"/>
            <w:noProof/>
          </w:rPr>
          <w:t>2.2</w:t>
        </w:r>
        <w:r w:rsidR="0035085A">
          <w:rPr>
            <w:rFonts w:asciiTheme="minorHAnsi" w:eastAsiaTheme="minorEastAsia" w:hAnsiTheme="minorHAnsi" w:cstheme="minorBidi"/>
            <w:noProof/>
            <w:szCs w:val="22"/>
          </w:rPr>
          <w:tab/>
        </w:r>
        <w:r w:rsidR="0035085A" w:rsidRPr="00AC768E">
          <w:rPr>
            <w:rStyle w:val="a7"/>
            <w:noProof/>
          </w:rPr>
          <w:t>Non-parametric Statistical Distribution</w:t>
        </w:r>
        <w:r w:rsidR="0035085A">
          <w:rPr>
            <w:noProof/>
            <w:webHidden/>
          </w:rPr>
          <w:tab/>
        </w:r>
        <w:r w:rsidR="0035085A">
          <w:rPr>
            <w:noProof/>
            <w:webHidden/>
          </w:rPr>
          <w:fldChar w:fldCharType="begin"/>
        </w:r>
        <w:r w:rsidR="0035085A">
          <w:rPr>
            <w:noProof/>
            <w:webHidden/>
          </w:rPr>
          <w:instrText xml:space="preserve"> PAGEREF _Toc424364722 \h </w:instrText>
        </w:r>
        <w:r w:rsidR="0035085A">
          <w:rPr>
            <w:noProof/>
            <w:webHidden/>
          </w:rPr>
        </w:r>
        <w:r w:rsidR="0035085A">
          <w:rPr>
            <w:noProof/>
            <w:webHidden/>
          </w:rPr>
          <w:fldChar w:fldCharType="separate"/>
        </w:r>
        <w:r w:rsidR="0035085A">
          <w:rPr>
            <w:noProof/>
            <w:webHidden/>
          </w:rPr>
          <w:t>16</w:t>
        </w:r>
        <w:r w:rsidR="0035085A">
          <w:rPr>
            <w:noProof/>
            <w:webHidden/>
          </w:rPr>
          <w:fldChar w:fldCharType="end"/>
        </w:r>
      </w:hyperlink>
    </w:p>
    <w:p w14:paraId="46A3ED18" w14:textId="77777777" w:rsidR="0035085A" w:rsidRDefault="002E3DD2">
      <w:pPr>
        <w:pStyle w:val="33"/>
        <w:tabs>
          <w:tab w:val="left" w:pos="1699"/>
        </w:tabs>
        <w:rPr>
          <w:rFonts w:asciiTheme="minorHAnsi" w:eastAsiaTheme="minorEastAsia" w:hAnsiTheme="minorHAnsi" w:cstheme="minorBidi"/>
          <w:noProof/>
          <w:szCs w:val="22"/>
        </w:rPr>
      </w:pPr>
      <w:hyperlink w:anchor="_Toc424364723" w:history="1">
        <w:r w:rsidR="0035085A" w:rsidRPr="00AC768E">
          <w:rPr>
            <w:rStyle w:val="a7"/>
            <w:noProof/>
          </w:rPr>
          <w:t>2.2.1</w:t>
        </w:r>
        <w:r w:rsidR="0035085A">
          <w:rPr>
            <w:rFonts w:asciiTheme="minorHAnsi" w:eastAsiaTheme="minorEastAsia" w:hAnsiTheme="minorHAnsi" w:cstheme="minorBidi"/>
            <w:noProof/>
            <w:szCs w:val="22"/>
          </w:rPr>
          <w:tab/>
        </w:r>
        <w:r w:rsidR="0035085A" w:rsidRPr="00AC768E">
          <w:rPr>
            <w:rStyle w:val="a7"/>
            <w:noProof/>
          </w:rPr>
          <w:t>Dirichlet Distribution</w:t>
        </w:r>
        <w:r w:rsidR="0035085A">
          <w:rPr>
            <w:noProof/>
            <w:webHidden/>
          </w:rPr>
          <w:tab/>
        </w:r>
        <w:r w:rsidR="0035085A">
          <w:rPr>
            <w:noProof/>
            <w:webHidden/>
          </w:rPr>
          <w:fldChar w:fldCharType="begin"/>
        </w:r>
        <w:r w:rsidR="0035085A">
          <w:rPr>
            <w:noProof/>
            <w:webHidden/>
          </w:rPr>
          <w:instrText xml:space="preserve"> PAGEREF _Toc424364723 \h </w:instrText>
        </w:r>
        <w:r w:rsidR="0035085A">
          <w:rPr>
            <w:noProof/>
            <w:webHidden/>
          </w:rPr>
        </w:r>
        <w:r w:rsidR="0035085A">
          <w:rPr>
            <w:noProof/>
            <w:webHidden/>
          </w:rPr>
          <w:fldChar w:fldCharType="separate"/>
        </w:r>
        <w:r w:rsidR="0035085A">
          <w:rPr>
            <w:noProof/>
            <w:webHidden/>
          </w:rPr>
          <w:t>17</w:t>
        </w:r>
        <w:r w:rsidR="0035085A">
          <w:rPr>
            <w:noProof/>
            <w:webHidden/>
          </w:rPr>
          <w:fldChar w:fldCharType="end"/>
        </w:r>
      </w:hyperlink>
    </w:p>
    <w:p w14:paraId="19CB9141" w14:textId="77777777" w:rsidR="0035085A" w:rsidRDefault="002E3DD2">
      <w:pPr>
        <w:pStyle w:val="33"/>
        <w:tabs>
          <w:tab w:val="left" w:pos="1699"/>
        </w:tabs>
        <w:rPr>
          <w:rFonts w:asciiTheme="minorHAnsi" w:eastAsiaTheme="minorEastAsia" w:hAnsiTheme="minorHAnsi" w:cstheme="minorBidi"/>
          <w:noProof/>
          <w:szCs w:val="22"/>
        </w:rPr>
      </w:pPr>
      <w:hyperlink w:anchor="_Toc424364724" w:history="1">
        <w:r w:rsidR="0035085A" w:rsidRPr="00AC768E">
          <w:rPr>
            <w:rStyle w:val="a7"/>
            <w:noProof/>
          </w:rPr>
          <w:t>2.2.2</w:t>
        </w:r>
        <w:r w:rsidR="0035085A">
          <w:rPr>
            <w:rFonts w:asciiTheme="minorHAnsi" w:eastAsiaTheme="minorEastAsia" w:hAnsiTheme="minorHAnsi" w:cstheme="minorBidi"/>
            <w:noProof/>
            <w:szCs w:val="22"/>
          </w:rPr>
          <w:tab/>
        </w:r>
        <w:r w:rsidR="0035085A" w:rsidRPr="00AC768E">
          <w:rPr>
            <w:rStyle w:val="a7"/>
            <w:noProof/>
          </w:rPr>
          <w:t>Dirichlet Process</w:t>
        </w:r>
        <w:r w:rsidR="0035085A">
          <w:rPr>
            <w:noProof/>
            <w:webHidden/>
          </w:rPr>
          <w:tab/>
        </w:r>
        <w:r w:rsidR="0035085A">
          <w:rPr>
            <w:noProof/>
            <w:webHidden/>
          </w:rPr>
          <w:fldChar w:fldCharType="begin"/>
        </w:r>
        <w:r w:rsidR="0035085A">
          <w:rPr>
            <w:noProof/>
            <w:webHidden/>
          </w:rPr>
          <w:instrText xml:space="preserve"> PAGEREF _Toc424364724 \h </w:instrText>
        </w:r>
        <w:r w:rsidR="0035085A">
          <w:rPr>
            <w:noProof/>
            <w:webHidden/>
          </w:rPr>
        </w:r>
        <w:r w:rsidR="0035085A">
          <w:rPr>
            <w:noProof/>
            <w:webHidden/>
          </w:rPr>
          <w:fldChar w:fldCharType="separate"/>
        </w:r>
        <w:r w:rsidR="0035085A">
          <w:rPr>
            <w:noProof/>
            <w:webHidden/>
          </w:rPr>
          <w:t>19</w:t>
        </w:r>
        <w:r w:rsidR="0035085A">
          <w:rPr>
            <w:noProof/>
            <w:webHidden/>
          </w:rPr>
          <w:fldChar w:fldCharType="end"/>
        </w:r>
      </w:hyperlink>
    </w:p>
    <w:p w14:paraId="319034CB" w14:textId="77777777" w:rsidR="0035085A" w:rsidRDefault="002E3DD2">
      <w:pPr>
        <w:pStyle w:val="23"/>
        <w:rPr>
          <w:rFonts w:asciiTheme="minorHAnsi" w:eastAsiaTheme="minorEastAsia" w:hAnsiTheme="minorHAnsi" w:cstheme="minorBidi"/>
          <w:noProof/>
          <w:szCs w:val="22"/>
        </w:rPr>
      </w:pPr>
      <w:hyperlink w:anchor="_Toc424364725" w:history="1">
        <w:r w:rsidR="0035085A" w:rsidRPr="00AC768E">
          <w:rPr>
            <w:rStyle w:val="a7"/>
            <w:noProof/>
          </w:rPr>
          <w:t>2.3</w:t>
        </w:r>
        <w:r w:rsidR="0035085A">
          <w:rPr>
            <w:rFonts w:asciiTheme="minorHAnsi" w:eastAsiaTheme="minorEastAsia" w:hAnsiTheme="minorHAnsi" w:cstheme="minorBidi"/>
            <w:noProof/>
            <w:szCs w:val="22"/>
          </w:rPr>
          <w:tab/>
        </w:r>
        <w:r w:rsidR="0035085A" w:rsidRPr="00AC768E">
          <w:rPr>
            <w:rStyle w:val="a7"/>
            <w:noProof/>
          </w:rPr>
          <w:t>Inference Model of Machine Learning Techniques</w:t>
        </w:r>
        <w:r w:rsidR="0035085A">
          <w:rPr>
            <w:noProof/>
            <w:webHidden/>
          </w:rPr>
          <w:tab/>
        </w:r>
        <w:r w:rsidR="0035085A">
          <w:rPr>
            <w:noProof/>
            <w:webHidden/>
          </w:rPr>
          <w:fldChar w:fldCharType="begin"/>
        </w:r>
        <w:r w:rsidR="0035085A">
          <w:rPr>
            <w:noProof/>
            <w:webHidden/>
          </w:rPr>
          <w:instrText xml:space="preserve"> PAGEREF _Toc424364725 \h </w:instrText>
        </w:r>
        <w:r w:rsidR="0035085A">
          <w:rPr>
            <w:noProof/>
            <w:webHidden/>
          </w:rPr>
        </w:r>
        <w:r w:rsidR="0035085A">
          <w:rPr>
            <w:noProof/>
            <w:webHidden/>
          </w:rPr>
          <w:fldChar w:fldCharType="separate"/>
        </w:r>
        <w:r w:rsidR="0035085A">
          <w:rPr>
            <w:noProof/>
            <w:webHidden/>
          </w:rPr>
          <w:t>20</w:t>
        </w:r>
        <w:r w:rsidR="0035085A">
          <w:rPr>
            <w:noProof/>
            <w:webHidden/>
          </w:rPr>
          <w:fldChar w:fldCharType="end"/>
        </w:r>
      </w:hyperlink>
    </w:p>
    <w:p w14:paraId="044622D8" w14:textId="77777777" w:rsidR="0035085A" w:rsidRDefault="002E3DD2">
      <w:pPr>
        <w:pStyle w:val="33"/>
        <w:tabs>
          <w:tab w:val="left" w:pos="1699"/>
        </w:tabs>
        <w:rPr>
          <w:rFonts w:asciiTheme="minorHAnsi" w:eastAsiaTheme="minorEastAsia" w:hAnsiTheme="minorHAnsi" w:cstheme="minorBidi"/>
          <w:noProof/>
          <w:szCs w:val="22"/>
        </w:rPr>
      </w:pPr>
      <w:hyperlink w:anchor="_Toc424364726" w:history="1">
        <w:r w:rsidR="0035085A" w:rsidRPr="00AC768E">
          <w:rPr>
            <w:rStyle w:val="a7"/>
            <w:noProof/>
          </w:rPr>
          <w:t>2.3.1</w:t>
        </w:r>
        <w:r w:rsidR="0035085A">
          <w:rPr>
            <w:rFonts w:asciiTheme="minorHAnsi" w:eastAsiaTheme="minorEastAsia" w:hAnsiTheme="minorHAnsi" w:cstheme="minorBidi"/>
            <w:noProof/>
            <w:szCs w:val="22"/>
          </w:rPr>
          <w:tab/>
        </w:r>
        <w:r w:rsidR="0035085A" w:rsidRPr="00AC768E">
          <w:rPr>
            <w:rStyle w:val="a7"/>
            <w:noProof/>
          </w:rPr>
          <w:t>K-Nearest Neighbors Algorithm</w:t>
        </w:r>
        <w:r w:rsidR="0035085A">
          <w:rPr>
            <w:noProof/>
            <w:webHidden/>
          </w:rPr>
          <w:tab/>
        </w:r>
        <w:r w:rsidR="0035085A">
          <w:rPr>
            <w:noProof/>
            <w:webHidden/>
          </w:rPr>
          <w:fldChar w:fldCharType="begin"/>
        </w:r>
        <w:r w:rsidR="0035085A">
          <w:rPr>
            <w:noProof/>
            <w:webHidden/>
          </w:rPr>
          <w:instrText xml:space="preserve"> PAGEREF _Toc424364726 \h </w:instrText>
        </w:r>
        <w:r w:rsidR="0035085A">
          <w:rPr>
            <w:noProof/>
            <w:webHidden/>
          </w:rPr>
        </w:r>
        <w:r w:rsidR="0035085A">
          <w:rPr>
            <w:noProof/>
            <w:webHidden/>
          </w:rPr>
          <w:fldChar w:fldCharType="separate"/>
        </w:r>
        <w:r w:rsidR="0035085A">
          <w:rPr>
            <w:noProof/>
            <w:webHidden/>
          </w:rPr>
          <w:t>21</w:t>
        </w:r>
        <w:r w:rsidR="0035085A">
          <w:rPr>
            <w:noProof/>
            <w:webHidden/>
          </w:rPr>
          <w:fldChar w:fldCharType="end"/>
        </w:r>
      </w:hyperlink>
    </w:p>
    <w:p w14:paraId="11B37CCE" w14:textId="77777777" w:rsidR="0035085A" w:rsidRDefault="002E3DD2">
      <w:pPr>
        <w:pStyle w:val="33"/>
        <w:tabs>
          <w:tab w:val="left" w:pos="1699"/>
        </w:tabs>
        <w:rPr>
          <w:rFonts w:asciiTheme="minorHAnsi" w:eastAsiaTheme="minorEastAsia" w:hAnsiTheme="minorHAnsi" w:cstheme="minorBidi"/>
          <w:noProof/>
          <w:szCs w:val="22"/>
        </w:rPr>
      </w:pPr>
      <w:hyperlink w:anchor="_Toc424364727" w:history="1">
        <w:r w:rsidR="0035085A" w:rsidRPr="00AC768E">
          <w:rPr>
            <w:rStyle w:val="a7"/>
            <w:noProof/>
          </w:rPr>
          <w:t>2.3.2</w:t>
        </w:r>
        <w:r w:rsidR="0035085A">
          <w:rPr>
            <w:rFonts w:asciiTheme="minorHAnsi" w:eastAsiaTheme="minorEastAsia" w:hAnsiTheme="minorHAnsi" w:cstheme="minorBidi"/>
            <w:noProof/>
            <w:szCs w:val="22"/>
          </w:rPr>
          <w:tab/>
        </w:r>
        <w:r w:rsidR="0035085A" w:rsidRPr="00AC768E">
          <w:rPr>
            <w:rStyle w:val="a7"/>
            <w:noProof/>
          </w:rPr>
          <w:t>Mixture Model</w:t>
        </w:r>
        <w:r w:rsidR="0035085A">
          <w:rPr>
            <w:noProof/>
            <w:webHidden/>
          </w:rPr>
          <w:tab/>
        </w:r>
        <w:r w:rsidR="0035085A">
          <w:rPr>
            <w:noProof/>
            <w:webHidden/>
          </w:rPr>
          <w:fldChar w:fldCharType="begin"/>
        </w:r>
        <w:r w:rsidR="0035085A">
          <w:rPr>
            <w:noProof/>
            <w:webHidden/>
          </w:rPr>
          <w:instrText xml:space="preserve"> PAGEREF _Toc424364727 \h </w:instrText>
        </w:r>
        <w:r w:rsidR="0035085A">
          <w:rPr>
            <w:noProof/>
            <w:webHidden/>
          </w:rPr>
        </w:r>
        <w:r w:rsidR="0035085A">
          <w:rPr>
            <w:noProof/>
            <w:webHidden/>
          </w:rPr>
          <w:fldChar w:fldCharType="separate"/>
        </w:r>
        <w:r w:rsidR="0035085A">
          <w:rPr>
            <w:noProof/>
            <w:webHidden/>
          </w:rPr>
          <w:t>22</w:t>
        </w:r>
        <w:r w:rsidR="0035085A">
          <w:rPr>
            <w:noProof/>
            <w:webHidden/>
          </w:rPr>
          <w:fldChar w:fldCharType="end"/>
        </w:r>
      </w:hyperlink>
    </w:p>
    <w:p w14:paraId="2DC7B77D" w14:textId="77777777" w:rsidR="0035085A" w:rsidRDefault="002E3DD2">
      <w:pPr>
        <w:pStyle w:val="33"/>
        <w:tabs>
          <w:tab w:val="left" w:pos="1699"/>
        </w:tabs>
        <w:rPr>
          <w:rFonts w:asciiTheme="minorHAnsi" w:eastAsiaTheme="minorEastAsia" w:hAnsiTheme="minorHAnsi" w:cstheme="minorBidi"/>
          <w:noProof/>
          <w:szCs w:val="22"/>
        </w:rPr>
      </w:pPr>
      <w:hyperlink w:anchor="_Toc424364728" w:history="1">
        <w:r w:rsidR="0035085A" w:rsidRPr="00AC768E">
          <w:rPr>
            <w:rStyle w:val="a7"/>
            <w:noProof/>
          </w:rPr>
          <w:t>2.3.3</w:t>
        </w:r>
        <w:r w:rsidR="0035085A">
          <w:rPr>
            <w:rFonts w:asciiTheme="minorHAnsi" w:eastAsiaTheme="minorEastAsia" w:hAnsiTheme="minorHAnsi" w:cstheme="minorBidi"/>
            <w:noProof/>
            <w:szCs w:val="22"/>
          </w:rPr>
          <w:tab/>
        </w:r>
        <w:r w:rsidR="0035085A" w:rsidRPr="00AC768E">
          <w:rPr>
            <w:rStyle w:val="a7"/>
            <w:noProof/>
          </w:rPr>
          <w:t>Dynamic Bayesian Network</w:t>
        </w:r>
        <w:r w:rsidR="0035085A">
          <w:rPr>
            <w:noProof/>
            <w:webHidden/>
          </w:rPr>
          <w:tab/>
        </w:r>
        <w:r w:rsidR="0035085A">
          <w:rPr>
            <w:noProof/>
            <w:webHidden/>
          </w:rPr>
          <w:fldChar w:fldCharType="begin"/>
        </w:r>
        <w:r w:rsidR="0035085A">
          <w:rPr>
            <w:noProof/>
            <w:webHidden/>
          </w:rPr>
          <w:instrText xml:space="preserve"> PAGEREF _Toc424364728 \h </w:instrText>
        </w:r>
        <w:r w:rsidR="0035085A">
          <w:rPr>
            <w:noProof/>
            <w:webHidden/>
          </w:rPr>
        </w:r>
        <w:r w:rsidR="0035085A">
          <w:rPr>
            <w:noProof/>
            <w:webHidden/>
          </w:rPr>
          <w:fldChar w:fldCharType="separate"/>
        </w:r>
        <w:r w:rsidR="0035085A">
          <w:rPr>
            <w:noProof/>
            <w:webHidden/>
          </w:rPr>
          <w:t>24</w:t>
        </w:r>
        <w:r w:rsidR="0035085A">
          <w:rPr>
            <w:noProof/>
            <w:webHidden/>
          </w:rPr>
          <w:fldChar w:fldCharType="end"/>
        </w:r>
      </w:hyperlink>
    </w:p>
    <w:p w14:paraId="61D70947" w14:textId="77777777" w:rsidR="0035085A" w:rsidRDefault="002E3DD2">
      <w:pPr>
        <w:pStyle w:val="11"/>
        <w:rPr>
          <w:rFonts w:asciiTheme="minorHAnsi" w:eastAsiaTheme="minorEastAsia" w:hAnsiTheme="minorHAnsi" w:cstheme="minorBidi"/>
          <w:b w:val="0"/>
          <w:noProof/>
          <w:szCs w:val="22"/>
        </w:rPr>
      </w:pPr>
      <w:hyperlink w:anchor="_Toc424364729" w:history="1">
        <w:r w:rsidR="0035085A" w:rsidRPr="00AC768E">
          <w:rPr>
            <w:rStyle w:val="a7"/>
            <w:noProof/>
          </w:rPr>
          <w:t>Chapter 3</w:t>
        </w:r>
        <w:r w:rsidR="0035085A">
          <w:rPr>
            <w:rFonts w:asciiTheme="minorHAnsi" w:eastAsiaTheme="minorEastAsia" w:hAnsiTheme="minorHAnsi" w:cstheme="minorBidi"/>
            <w:b w:val="0"/>
            <w:noProof/>
            <w:szCs w:val="22"/>
          </w:rPr>
          <w:tab/>
        </w:r>
        <w:r w:rsidR="0035085A" w:rsidRPr="00AC768E">
          <w:rPr>
            <w:rStyle w:val="a7"/>
            <w:noProof/>
          </w:rPr>
          <w:t>Activity Recognition Model by Ambient and Vital Sign Fusion</w:t>
        </w:r>
        <w:r w:rsidR="0035085A">
          <w:rPr>
            <w:noProof/>
            <w:webHidden/>
          </w:rPr>
          <w:tab/>
        </w:r>
        <w:r w:rsidR="0035085A">
          <w:rPr>
            <w:noProof/>
            <w:webHidden/>
          </w:rPr>
          <w:fldChar w:fldCharType="begin"/>
        </w:r>
        <w:r w:rsidR="0035085A">
          <w:rPr>
            <w:noProof/>
            <w:webHidden/>
          </w:rPr>
          <w:instrText xml:space="preserve"> PAGEREF _Toc424364729 \h </w:instrText>
        </w:r>
        <w:r w:rsidR="0035085A">
          <w:rPr>
            <w:noProof/>
            <w:webHidden/>
          </w:rPr>
        </w:r>
        <w:r w:rsidR="0035085A">
          <w:rPr>
            <w:noProof/>
            <w:webHidden/>
          </w:rPr>
          <w:fldChar w:fldCharType="separate"/>
        </w:r>
        <w:r w:rsidR="0035085A">
          <w:rPr>
            <w:noProof/>
            <w:webHidden/>
          </w:rPr>
          <w:t>27</w:t>
        </w:r>
        <w:r w:rsidR="0035085A">
          <w:rPr>
            <w:noProof/>
            <w:webHidden/>
          </w:rPr>
          <w:fldChar w:fldCharType="end"/>
        </w:r>
      </w:hyperlink>
    </w:p>
    <w:p w14:paraId="118BE4F4" w14:textId="77777777" w:rsidR="0035085A" w:rsidRDefault="002E3DD2">
      <w:pPr>
        <w:pStyle w:val="23"/>
        <w:rPr>
          <w:rFonts w:asciiTheme="minorHAnsi" w:eastAsiaTheme="minorEastAsia" w:hAnsiTheme="minorHAnsi" w:cstheme="minorBidi"/>
          <w:noProof/>
          <w:szCs w:val="22"/>
        </w:rPr>
      </w:pPr>
      <w:hyperlink w:anchor="_Toc424364730" w:history="1">
        <w:r w:rsidR="0035085A" w:rsidRPr="00AC768E">
          <w:rPr>
            <w:rStyle w:val="a7"/>
            <w:noProof/>
          </w:rPr>
          <w:t>3.1</w:t>
        </w:r>
        <w:r w:rsidR="0035085A">
          <w:rPr>
            <w:rFonts w:asciiTheme="minorHAnsi" w:eastAsiaTheme="minorEastAsia" w:hAnsiTheme="minorHAnsi" w:cstheme="minorBidi"/>
            <w:noProof/>
            <w:szCs w:val="22"/>
          </w:rPr>
          <w:tab/>
        </w:r>
        <w:r w:rsidR="0035085A" w:rsidRPr="00AC768E">
          <w:rPr>
            <w:rStyle w:val="a7"/>
            <w:noProof/>
          </w:rPr>
          <w:t>The Architecture of Activity Recognition Model</w:t>
        </w:r>
        <w:r w:rsidR="0035085A">
          <w:rPr>
            <w:noProof/>
            <w:webHidden/>
          </w:rPr>
          <w:tab/>
        </w:r>
        <w:r w:rsidR="0035085A">
          <w:rPr>
            <w:noProof/>
            <w:webHidden/>
          </w:rPr>
          <w:fldChar w:fldCharType="begin"/>
        </w:r>
        <w:r w:rsidR="0035085A">
          <w:rPr>
            <w:noProof/>
            <w:webHidden/>
          </w:rPr>
          <w:instrText xml:space="preserve"> PAGEREF _Toc424364730 \h </w:instrText>
        </w:r>
        <w:r w:rsidR="0035085A">
          <w:rPr>
            <w:noProof/>
            <w:webHidden/>
          </w:rPr>
        </w:r>
        <w:r w:rsidR="0035085A">
          <w:rPr>
            <w:noProof/>
            <w:webHidden/>
          </w:rPr>
          <w:fldChar w:fldCharType="separate"/>
        </w:r>
        <w:r w:rsidR="0035085A">
          <w:rPr>
            <w:noProof/>
            <w:webHidden/>
          </w:rPr>
          <w:t>27</w:t>
        </w:r>
        <w:r w:rsidR="0035085A">
          <w:rPr>
            <w:noProof/>
            <w:webHidden/>
          </w:rPr>
          <w:fldChar w:fldCharType="end"/>
        </w:r>
      </w:hyperlink>
    </w:p>
    <w:p w14:paraId="3EDB174B" w14:textId="77777777" w:rsidR="0035085A" w:rsidRDefault="002E3DD2">
      <w:pPr>
        <w:pStyle w:val="23"/>
        <w:rPr>
          <w:rFonts w:asciiTheme="minorHAnsi" w:eastAsiaTheme="minorEastAsia" w:hAnsiTheme="minorHAnsi" w:cstheme="minorBidi"/>
          <w:noProof/>
          <w:szCs w:val="22"/>
        </w:rPr>
      </w:pPr>
      <w:hyperlink w:anchor="_Toc424364731" w:history="1">
        <w:r w:rsidR="0035085A" w:rsidRPr="00AC768E">
          <w:rPr>
            <w:rStyle w:val="a7"/>
            <w:noProof/>
          </w:rPr>
          <w:t>3.2</w:t>
        </w:r>
        <w:r w:rsidR="0035085A">
          <w:rPr>
            <w:rFonts w:asciiTheme="minorHAnsi" w:eastAsiaTheme="minorEastAsia" w:hAnsiTheme="minorHAnsi" w:cstheme="minorBidi"/>
            <w:noProof/>
            <w:szCs w:val="22"/>
          </w:rPr>
          <w:tab/>
        </w:r>
        <w:r w:rsidR="0035085A" w:rsidRPr="00AC768E">
          <w:rPr>
            <w:rStyle w:val="a7"/>
            <w:noProof/>
          </w:rPr>
          <w:t>Activity Recognition Model of Training Mode</w:t>
        </w:r>
        <w:r w:rsidR="0035085A">
          <w:rPr>
            <w:noProof/>
            <w:webHidden/>
          </w:rPr>
          <w:tab/>
        </w:r>
        <w:r w:rsidR="0035085A">
          <w:rPr>
            <w:noProof/>
            <w:webHidden/>
          </w:rPr>
          <w:fldChar w:fldCharType="begin"/>
        </w:r>
        <w:r w:rsidR="0035085A">
          <w:rPr>
            <w:noProof/>
            <w:webHidden/>
          </w:rPr>
          <w:instrText xml:space="preserve"> PAGEREF _Toc424364731 \h </w:instrText>
        </w:r>
        <w:r w:rsidR="0035085A">
          <w:rPr>
            <w:noProof/>
            <w:webHidden/>
          </w:rPr>
        </w:r>
        <w:r w:rsidR="0035085A">
          <w:rPr>
            <w:noProof/>
            <w:webHidden/>
          </w:rPr>
          <w:fldChar w:fldCharType="separate"/>
        </w:r>
        <w:r w:rsidR="0035085A">
          <w:rPr>
            <w:noProof/>
            <w:webHidden/>
          </w:rPr>
          <w:t>30</w:t>
        </w:r>
        <w:r w:rsidR="0035085A">
          <w:rPr>
            <w:noProof/>
            <w:webHidden/>
          </w:rPr>
          <w:fldChar w:fldCharType="end"/>
        </w:r>
      </w:hyperlink>
    </w:p>
    <w:p w14:paraId="761969FD" w14:textId="77777777" w:rsidR="0035085A" w:rsidRDefault="002E3DD2">
      <w:pPr>
        <w:pStyle w:val="33"/>
        <w:tabs>
          <w:tab w:val="left" w:pos="1699"/>
        </w:tabs>
        <w:rPr>
          <w:rFonts w:asciiTheme="minorHAnsi" w:eastAsiaTheme="minorEastAsia" w:hAnsiTheme="minorHAnsi" w:cstheme="minorBidi"/>
          <w:noProof/>
          <w:szCs w:val="22"/>
        </w:rPr>
      </w:pPr>
      <w:hyperlink w:anchor="_Toc424364732" w:history="1">
        <w:r w:rsidR="0035085A" w:rsidRPr="00AC768E">
          <w:rPr>
            <w:rStyle w:val="a7"/>
            <w:noProof/>
          </w:rPr>
          <w:t>3.2.1</w:t>
        </w:r>
        <w:r w:rsidR="0035085A">
          <w:rPr>
            <w:rFonts w:asciiTheme="minorHAnsi" w:eastAsiaTheme="minorEastAsia" w:hAnsiTheme="minorHAnsi" w:cstheme="minorBidi"/>
            <w:noProof/>
            <w:szCs w:val="22"/>
          </w:rPr>
          <w:tab/>
        </w:r>
        <w:r w:rsidR="0035085A" w:rsidRPr="00AC768E">
          <w:rPr>
            <w:rStyle w:val="a7"/>
            <w:noProof/>
          </w:rPr>
          <w:t>Activity Recognition Model of Ambient Part</w:t>
        </w:r>
        <w:r w:rsidR="0035085A">
          <w:rPr>
            <w:noProof/>
            <w:webHidden/>
          </w:rPr>
          <w:tab/>
        </w:r>
        <w:r w:rsidR="0035085A">
          <w:rPr>
            <w:noProof/>
            <w:webHidden/>
          </w:rPr>
          <w:fldChar w:fldCharType="begin"/>
        </w:r>
        <w:r w:rsidR="0035085A">
          <w:rPr>
            <w:noProof/>
            <w:webHidden/>
          </w:rPr>
          <w:instrText xml:space="preserve"> PAGEREF _Toc424364732 \h </w:instrText>
        </w:r>
        <w:r w:rsidR="0035085A">
          <w:rPr>
            <w:noProof/>
            <w:webHidden/>
          </w:rPr>
        </w:r>
        <w:r w:rsidR="0035085A">
          <w:rPr>
            <w:noProof/>
            <w:webHidden/>
          </w:rPr>
          <w:fldChar w:fldCharType="separate"/>
        </w:r>
        <w:r w:rsidR="0035085A">
          <w:rPr>
            <w:noProof/>
            <w:webHidden/>
          </w:rPr>
          <w:t>31</w:t>
        </w:r>
        <w:r w:rsidR="0035085A">
          <w:rPr>
            <w:noProof/>
            <w:webHidden/>
          </w:rPr>
          <w:fldChar w:fldCharType="end"/>
        </w:r>
      </w:hyperlink>
    </w:p>
    <w:p w14:paraId="480415A2" w14:textId="77777777" w:rsidR="0035085A" w:rsidRDefault="002E3DD2">
      <w:pPr>
        <w:pStyle w:val="33"/>
        <w:tabs>
          <w:tab w:val="left" w:pos="1699"/>
        </w:tabs>
        <w:rPr>
          <w:rFonts w:asciiTheme="minorHAnsi" w:eastAsiaTheme="minorEastAsia" w:hAnsiTheme="minorHAnsi" w:cstheme="minorBidi"/>
          <w:noProof/>
          <w:szCs w:val="22"/>
        </w:rPr>
      </w:pPr>
      <w:hyperlink w:anchor="_Toc424364733" w:history="1">
        <w:r w:rsidR="0035085A" w:rsidRPr="00AC768E">
          <w:rPr>
            <w:rStyle w:val="a7"/>
            <w:noProof/>
          </w:rPr>
          <w:t>3.2.2</w:t>
        </w:r>
        <w:r w:rsidR="0035085A">
          <w:rPr>
            <w:rFonts w:asciiTheme="minorHAnsi" w:eastAsiaTheme="minorEastAsia" w:hAnsiTheme="minorHAnsi" w:cstheme="minorBidi"/>
            <w:noProof/>
            <w:szCs w:val="22"/>
          </w:rPr>
          <w:tab/>
        </w:r>
        <w:r w:rsidR="0035085A" w:rsidRPr="00AC768E">
          <w:rPr>
            <w:rStyle w:val="a7"/>
            <w:noProof/>
          </w:rPr>
          <w:t>Activity Recognition Model of Vital Sign Part</w:t>
        </w:r>
        <w:r w:rsidR="0035085A">
          <w:rPr>
            <w:noProof/>
            <w:webHidden/>
          </w:rPr>
          <w:tab/>
        </w:r>
        <w:r w:rsidR="0035085A">
          <w:rPr>
            <w:noProof/>
            <w:webHidden/>
          </w:rPr>
          <w:fldChar w:fldCharType="begin"/>
        </w:r>
        <w:r w:rsidR="0035085A">
          <w:rPr>
            <w:noProof/>
            <w:webHidden/>
          </w:rPr>
          <w:instrText xml:space="preserve"> PAGEREF _Toc424364733 \h </w:instrText>
        </w:r>
        <w:r w:rsidR="0035085A">
          <w:rPr>
            <w:noProof/>
            <w:webHidden/>
          </w:rPr>
        </w:r>
        <w:r w:rsidR="0035085A">
          <w:rPr>
            <w:noProof/>
            <w:webHidden/>
          </w:rPr>
          <w:fldChar w:fldCharType="separate"/>
        </w:r>
        <w:r w:rsidR="0035085A">
          <w:rPr>
            <w:noProof/>
            <w:webHidden/>
          </w:rPr>
          <w:t>34</w:t>
        </w:r>
        <w:r w:rsidR="0035085A">
          <w:rPr>
            <w:noProof/>
            <w:webHidden/>
          </w:rPr>
          <w:fldChar w:fldCharType="end"/>
        </w:r>
      </w:hyperlink>
    </w:p>
    <w:p w14:paraId="5FBEB21B" w14:textId="77777777" w:rsidR="0035085A" w:rsidRDefault="002E3DD2">
      <w:pPr>
        <w:pStyle w:val="33"/>
        <w:tabs>
          <w:tab w:val="left" w:pos="1699"/>
        </w:tabs>
        <w:rPr>
          <w:rFonts w:asciiTheme="minorHAnsi" w:eastAsiaTheme="minorEastAsia" w:hAnsiTheme="minorHAnsi" w:cstheme="minorBidi"/>
          <w:noProof/>
          <w:szCs w:val="22"/>
        </w:rPr>
      </w:pPr>
      <w:hyperlink w:anchor="_Toc424364734" w:history="1">
        <w:r w:rsidR="0035085A" w:rsidRPr="00AC768E">
          <w:rPr>
            <w:rStyle w:val="a7"/>
            <w:noProof/>
          </w:rPr>
          <w:t>3.2.3</w:t>
        </w:r>
        <w:r w:rsidR="0035085A">
          <w:rPr>
            <w:rFonts w:asciiTheme="minorHAnsi" w:eastAsiaTheme="minorEastAsia" w:hAnsiTheme="minorHAnsi" w:cstheme="minorBidi"/>
            <w:noProof/>
            <w:szCs w:val="22"/>
          </w:rPr>
          <w:tab/>
        </w:r>
        <w:r w:rsidR="0035085A" w:rsidRPr="00AC768E">
          <w:rPr>
            <w:rStyle w:val="a7"/>
            <w:noProof/>
          </w:rPr>
          <w:t>Activity Recognition Model of Ambient and Vital Sign Fusion</w:t>
        </w:r>
        <w:r w:rsidR="0035085A">
          <w:rPr>
            <w:noProof/>
            <w:webHidden/>
          </w:rPr>
          <w:tab/>
        </w:r>
        <w:r w:rsidR="0035085A">
          <w:rPr>
            <w:noProof/>
            <w:webHidden/>
          </w:rPr>
          <w:fldChar w:fldCharType="begin"/>
        </w:r>
        <w:r w:rsidR="0035085A">
          <w:rPr>
            <w:noProof/>
            <w:webHidden/>
          </w:rPr>
          <w:instrText xml:space="preserve"> PAGEREF _Toc424364734 \h </w:instrText>
        </w:r>
        <w:r w:rsidR="0035085A">
          <w:rPr>
            <w:noProof/>
            <w:webHidden/>
          </w:rPr>
        </w:r>
        <w:r w:rsidR="0035085A">
          <w:rPr>
            <w:noProof/>
            <w:webHidden/>
          </w:rPr>
          <w:fldChar w:fldCharType="separate"/>
        </w:r>
        <w:r w:rsidR="0035085A">
          <w:rPr>
            <w:noProof/>
            <w:webHidden/>
          </w:rPr>
          <w:t>40</w:t>
        </w:r>
        <w:r w:rsidR="0035085A">
          <w:rPr>
            <w:noProof/>
            <w:webHidden/>
          </w:rPr>
          <w:fldChar w:fldCharType="end"/>
        </w:r>
      </w:hyperlink>
    </w:p>
    <w:p w14:paraId="31C38FE0" w14:textId="77777777" w:rsidR="0035085A" w:rsidRDefault="002E3DD2">
      <w:pPr>
        <w:pStyle w:val="23"/>
        <w:rPr>
          <w:rFonts w:asciiTheme="minorHAnsi" w:eastAsiaTheme="minorEastAsia" w:hAnsiTheme="minorHAnsi" w:cstheme="minorBidi"/>
          <w:noProof/>
          <w:szCs w:val="22"/>
        </w:rPr>
      </w:pPr>
      <w:hyperlink w:anchor="_Toc424364735" w:history="1">
        <w:r w:rsidR="0035085A" w:rsidRPr="00AC768E">
          <w:rPr>
            <w:rStyle w:val="a7"/>
            <w:noProof/>
          </w:rPr>
          <w:t>3.3</w:t>
        </w:r>
        <w:r w:rsidR="0035085A">
          <w:rPr>
            <w:rFonts w:asciiTheme="minorHAnsi" w:eastAsiaTheme="minorEastAsia" w:hAnsiTheme="minorHAnsi" w:cstheme="minorBidi"/>
            <w:noProof/>
            <w:szCs w:val="22"/>
          </w:rPr>
          <w:tab/>
        </w:r>
        <w:r w:rsidR="0035085A" w:rsidRPr="00AC768E">
          <w:rPr>
            <w:rStyle w:val="a7"/>
            <w:noProof/>
          </w:rPr>
          <w:t>Activity Recognition Model of Online Mode</w:t>
        </w:r>
        <w:r w:rsidR="0035085A">
          <w:rPr>
            <w:noProof/>
            <w:webHidden/>
          </w:rPr>
          <w:tab/>
        </w:r>
        <w:r w:rsidR="0035085A">
          <w:rPr>
            <w:noProof/>
            <w:webHidden/>
          </w:rPr>
          <w:fldChar w:fldCharType="begin"/>
        </w:r>
        <w:r w:rsidR="0035085A">
          <w:rPr>
            <w:noProof/>
            <w:webHidden/>
          </w:rPr>
          <w:instrText xml:space="preserve"> PAGEREF _Toc424364735 \h </w:instrText>
        </w:r>
        <w:r w:rsidR="0035085A">
          <w:rPr>
            <w:noProof/>
            <w:webHidden/>
          </w:rPr>
        </w:r>
        <w:r w:rsidR="0035085A">
          <w:rPr>
            <w:noProof/>
            <w:webHidden/>
          </w:rPr>
          <w:fldChar w:fldCharType="separate"/>
        </w:r>
        <w:r w:rsidR="0035085A">
          <w:rPr>
            <w:noProof/>
            <w:webHidden/>
          </w:rPr>
          <w:t>44</w:t>
        </w:r>
        <w:r w:rsidR="0035085A">
          <w:rPr>
            <w:noProof/>
            <w:webHidden/>
          </w:rPr>
          <w:fldChar w:fldCharType="end"/>
        </w:r>
      </w:hyperlink>
    </w:p>
    <w:p w14:paraId="36734497" w14:textId="77777777" w:rsidR="0035085A" w:rsidRDefault="002E3DD2">
      <w:pPr>
        <w:pStyle w:val="11"/>
        <w:rPr>
          <w:rFonts w:asciiTheme="minorHAnsi" w:eastAsiaTheme="minorEastAsia" w:hAnsiTheme="minorHAnsi" w:cstheme="minorBidi"/>
          <w:b w:val="0"/>
          <w:noProof/>
          <w:szCs w:val="22"/>
        </w:rPr>
      </w:pPr>
      <w:hyperlink w:anchor="_Toc424364736" w:history="1">
        <w:r w:rsidR="0035085A" w:rsidRPr="00AC768E">
          <w:rPr>
            <w:rStyle w:val="a7"/>
            <w:noProof/>
          </w:rPr>
          <w:t>Chapter 4</w:t>
        </w:r>
        <w:r w:rsidR="0035085A">
          <w:rPr>
            <w:rFonts w:asciiTheme="minorHAnsi" w:eastAsiaTheme="minorEastAsia" w:hAnsiTheme="minorHAnsi" w:cstheme="minorBidi"/>
            <w:b w:val="0"/>
            <w:noProof/>
            <w:szCs w:val="22"/>
          </w:rPr>
          <w:tab/>
        </w:r>
        <w:r w:rsidR="0035085A" w:rsidRPr="00AC768E">
          <w:rPr>
            <w:rStyle w:val="a7"/>
            <w:noProof/>
          </w:rPr>
          <w:t>Activity of Daily Living-aware Elderly Healthcare System</w:t>
        </w:r>
        <w:r w:rsidR="0035085A">
          <w:rPr>
            <w:noProof/>
            <w:webHidden/>
          </w:rPr>
          <w:tab/>
        </w:r>
        <w:r w:rsidR="0035085A">
          <w:rPr>
            <w:noProof/>
            <w:webHidden/>
          </w:rPr>
          <w:fldChar w:fldCharType="begin"/>
        </w:r>
        <w:r w:rsidR="0035085A">
          <w:rPr>
            <w:noProof/>
            <w:webHidden/>
          </w:rPr>
          <w:instrText xml:space="preserve"> PAGEREF _Toc424364736 \h </w:instrText>
        </w:r>
        <w:r w:rsidR="0035085A">
          <w:rPr>
            <w:noProof/>
            <w:webHidden/>
          </w:rPr>
        </w:r>
        <w:r w:rsidR="0035085A">
          <w:rPr>
            <w:noProof/>
            <w:webHidden/>
          </w:rPr>
          <w:fldChar w:fldCharType="separate"/>
        </w:r>
        <w:r w:rsidR="0035085A">
          <w:rPr>
            <w:noProof/>
            <w:webHidden/>
          </w:rPr>
          <w:t>47</w:t>
        </w:r>
        <w:r w:rsidR="0035085A">
          <w:rPr>
            <w:noProof/>
            <w:webHidden/>
          </w:rPr>
          <w:fldChar w:fldCharType="end"/>
        </w:r>
      </w:hyperlink>
    </w:p>
    <w:p w14:paraId="7F1B21E1" w14:textId="77777777" w:rsidR="0035085A" w:rsidRDefault="002E3DD2">
      <w:pPr>
        <w:pStyle w:val="23"/>
        <w:rPr>
          <w:rFonts w:asciiTheme="minorHAnsi" w:eastAsiaTheme="minorEastAsia" w:hAnsiTheme="minorHAnsi" w:cstheme="minorBidi"/>
          <w:noProof/>
          <w:szCs w:val="22"/>
        </w:rPr>
      </w:pPr>
      <w:hyperlink w:anchor="_Toc424364737" w:history="1">
        <w:r w:rsidR="0035085A" w:rsidRPr="00AC768E">
          <w:rPr>
            <w:rStyle w:val="a7"/>
            <w:noProof/>
          </w:rPr>
          <w:t>4.1</w:t>
        </w:r>
        <w:r w:rsidR="0035085A">
          <w:rPr>
            <w:rFonts w:asciiTheme="minorHAnsi" w:eastAsiaTheme="minorEastAsia" w:hAnsiTheme="minorHAnsi" w:cstheme="minorBidi"/>
            <w:noProof/>
            <w:szCs w:val="22"/>
          </w:rPr>
          <w:tab/>
        </w:r>
        <w:r w:rsidR="0035085A" w:rsidRPr="00AC768E">
          <w:rPr>
            <w:rStyle w:val="a7"/>
            <w:noProof/>
          </w:rPr>
          <w:t>System Overview</w:t>
        </w:r>
        <w:r w:rsidR="0035085A">
          <w:rPr>
            <w:noProof/>
            <w:webHidden/>
          </w:rPr>
          <w:tab/>
        </w:r>
        <w:r w:rsidR="0035085A">
          <w:rPr>
            <w:noProof/>
            <w:webHidden/>
          </w:rPr>
          <w:fldChar w:fldCharType="begin"/>
        </w:r>
        <w:r w:rsidR="0035085A">
          <w:rPr>
            <w:noProof/>
            <w:webHidden/>
          </w:rPr>
          <w:instrText xml:space="preserve"> PAGEREF _Toc424364737 \h </w:instrText>
        </w:r>
        <w:r w:rsidR="0035085A">
          <w:rPr>
            <w:noProof/>
            <w:webHidden/>
          </w:rPr>
        </w:r>
        <w:r w:rsidR="0035085A">
          <w:rPr>
            <w:noProof/>
            <w:webHidden/>
          </w:rPr>
          <w:fldChar w:fldCharType="separate"/>
        </w:r>
        <w:r w:rsidR="0035085A">
          <w:rPr>
            <w:noProof/>
            <w:webHidden/>
          </w:rPr>
          <w:t>47</w:t>
        </w:r>
        <w:r w:rsidR="0035085A">
          <w:rPr>
            <w:noProof/>
            <w:webHidden/>
          </w:rPr>
          <w:fldChar w:fldCharType="end"/>
        </w:r>
      </w:hyperlink>
    </w:p>
    <w:p w14:paraId="4EEFAA73" w14:textId="77777777" w:rsidR="0035085A" w:rsidRDefault="002E3DD2">
      <w:pPr>
        <w:pStyle w:val="23"/>
        <w:rPr>
          <w:rFonts w:asciiTheme="minorHAnsi" w:eastAsiaTheme="minorEastAsia" w:hAnsiTheme="minorHAnsi" w:cstheme="minorBidi"/>
          <w:noProof/>
          <w:szCs w:val="22"/>
        </w:rPr>
      </w:pPr>
      <w:hyperlink w:anchor="_Toc424364738" w:history="1">
        <w:r w:rsidR="0035085A" w:rsidRPr="00AC768E">
          <w:rPr>
            <w:rStyle w:val="a7"/>
            <w:noProof/>
          </w:rPr>
          <w:t>4.2</w:t>
        </w:r>
        <w:r w:rsidR="0035085A">
          <w:rPr>
            <w:rFonts w:asciiTheme="minorHAnsi" w:eastAsiaTheme="minorEastAsia" w:hAnsiTheme="minorHAnsi" w:cstheme="minorBidi"/>
            <w:noProof/>
            <w:szCs w:val="22"/>
          </w:rPr>
          <w:tab/>
        </w:r>
        <w:r w:rsidR="0035085A" w:rsidRPr="00AC768E">
          <w:rPr>
            <w:rStyle w:val="a7"/>
            <w:noProof/>
          </w:rPr>
          <w:t>Labeling Interface</w:t>
        </w:r>
        <w:r w:rsidR="0035085A">
          <w:rPr>
            <w:noProof/>
            <w:webHidden/>
          </w:rPr>
          <w:tab/>
        </w:r>
        <w:r w:rsidR="0035085A">
          <w:rPr>
            <w:noProof/>
            <w:webHidden/>
          </w:rPr>
          <w:fldChar w:fldCharType="begin"/>
        </w:r>
        <w:r w:rsidR="0035085A">
          <w:rPr>
            <w:noProof/>
            <w:webHidden/>
          </w:rPr>
          <w:instrText xml:space="preserve"> PAGEREF _Toc424364738 \h </w:instrText>
        </w:r>
        <w:r w:rsidR="0035085A">
          <w:rPr>
            <w:noProof/>
            <w:webHidden/>
          </w:rPr>
        </w:r>
        <w:r w:rsidR="0035085A">
          <w:rPr>
            <w:noProof/>
            <w:webHidden/>
          </w:rPr>
          <w:fldChar w:fldCharType="separate"/>
        </w:r>
        <w:r w:rsidR="0035085A">
          <w:rPr>
            <w:noProof/>
            <w:webHidden/>
          </w:rPr>
          <w:t>50</w:t>
        </w:r>
        <w:r w:rsidR="0035085A">
          <w:rPr>
            <w:noProof/>
            <w:webHidden/>
          </w:rPr>
          <w:fldChar w:fldCharType="end"/>
        </w:r>
      </w:hyperlink>
    </w:p>
    <w:p w14:paraId="5B6AE567" w14:textId="77777777" w:rsidR="0035085A" w:rsidRDefault="002E3DD2">
      <w:pPr>
        <w:pStyle w:val="23"/>
        <w:rPr>
          <w:rFonts w:asciiTheme="minorHAnsi" w:eastAsiaTheme="minorEastAsia" w:hAnsiTheme="minorHAnsi" w:cstheme="minorBidi"/>
          <w:noProof/>
          <w:szCs w:val="22"/>
        </w:rPr>
      </w:pPr>
      <w:hyperlink w:anchor="_Toc424364739" w:history="1">
        <w:r w:rsidR="0035085A" w:rsidRPr="00AC768E">
          <w:rPr>
            <w:rStyle w:val="a7"/>
            <w:noProof/>
          </w:rPr>
          <w:t>4.3</w:t>
        </w:r>
        <w:r w:rsidR="0035085A">
          <w:rPr>
            <w:rFonts w:asciiTheme="minorHAnsi" w:eastAsiaTheme="minorEastAsia" w:hAnsiTheme="minorHAnsi" w:cstheme="minorBidi"/>
            <w:noProof/>
            <w:szCs w:val="22"/>
          </w:rPr>
          <w:tab/>
        </w:r>
        <w:r w:rsidR="0035085A" w:rsidRPr="00AC768E">
          <w:rPr>
            <w:rStyle w:val="a7"/>
            <w:noProof/>
          </w:rPr>
          <w:t>Adaptive Learning</w:t>
        </w:r>
        <w:r w:rsidR="0035085A">
          <w:rPr>
            <w:noProof/>
            <w:webHidden/>
          </w:rPr>
          <w:tab/>
        </w:r>
        <w:r w:rsidR="0035085A">
          <w:rPr>
            <w:noProof/>
            <w:webHidden/>
          </w:rPr>
          <w:fldChar w:fldCharType="begin"/>
        </w:r>
        <w:r w:rsidR="0035085A">
          <w:rPr>
            <w:noProof/>
            <w:webHidden/>
          </w:rPr>
          <w:instrText xml:space="preserve"> PAGEREF _Toc424364739 \h </w:instrText>
        </w:r>
        <w:r w:rsidR="0035085A">
          <w:rPr>
            <w:noProof/>
            <w:webHidden/>
          </w:rPr>
        </w:r>
        <w:r w:rsidR="0035085A">
          <w:rPr>
            <w:noProof/>
            <w:webHidden/>
          </w:rPr>
          <w:fldChar w:fldCharType="separate"/>
        </w:r>
        <w:r w:rsidR="0035085A">
          <w:rPr>
            <w:noProof/>
            <w:webHidden/>
          </w:rPr>
          <w:t>52</w:t>
        </w:r>
        <w:r w:rsidR="0035085A">
          <w:rPr>
            <w:noProof/>
            <w:webHidden/>
          </w:rPr>
          <w:fldChar w:fldCharType="end"/>
        </w:r>
      </w:hyperlink>
    </w:p>
    <w:p w14:paraId="2EEF8247" w14:textId="77777777" w:rsidR="0035085A" w:rsidRDefault="002E3DD2">
      <w:pPr>
        <w:pStyle w:val="33"/>
        <w:tabs>
          <w:tab w:val="left" w:pos="1699"/>
        </w:tabs>
        <w:rPr>
          <w:rFonts w:asciiTheme="minorHAnsi" w:eastAsiaTheme="minorEastAsia" w:hAnsiTheme="minorHAnsi" w:cstheme="minorBidi"/>
          <w:noProof/>
          <w:szCs w:val="22"/>
        </w:rPr>
      </w:pPr>
      <w:hyperlink w:anchor="_Toc424364740" w:history="1">
        <w:r w:rsidR="0035085A" w:rsidRPr="00AC768E">
          <w:rPr>
            <w:rStyle w:val="a7"/>
            <w:noProof/>
          </w:rPr>
          <w:t>4.3.1</w:t>
        </w:r>
        <w:r w:rsidR="0035085A">
          <w:rPr>
            <w:rFonts w:asciiTheme="minorHAnsi" w:eastAsiaTheme="minorEastAsia" w:hAnsiTheme="minorHAnsi" w:cstheme="minorBidi"/>
            <w:noProof/>
            <w:szCs w:val="22"/>
          </w:rPr>
          <w:tab/>
        </w:r>
        <w:r w:rsidR="0035085A" w:rsidRPr="00AC768E">
          <w:rPr>
            <w:rStyle w:val="a7"/>
            <w:noProof/>
          </w:rPr>
          <w:t>Similarity Function</w:t>
        </w:r>
        <w:r w:rsidR="0035085A">
          <w:rPr>
            <w:noProof/>
            <w:webHidden/>
          </w:rPr>
          <w:tab/>
        </w:r>
        <w:r w:rsidR="0035085A">
          <w:rPr>
            <w:noProof/>
            <w:webHidden/>
          </w:rPr>
          <w:fldChar w:fldCharType="begin"/>
        </w:r>
        <w:r w:rsidR="0035085A">
          <w:rPr>
            <w:noProof/>
            <w:webHidden/>
          </w:rPr>
          <w:instrText xml:space="preserve"> PAGEREF _Toc424364740 \h </w:instrText>
        </w:r>
        <w:r w:rsidR="0035085A">
          <w:rPr>
            <w:noProof/>
            <w:webHidden/>
          </w:rPr>
        </w:r>
        <w:r w:rsidR="0035085A">
          <w:rPr>
            <w:noProof/>
            <w:webHidden/>
          </w:rPr>
          <w:fldChar w:fldCharType="separate"/>
        </w:r>
        <w:r w:rsidR="0035085A">
          <w:rPr>
            <w:noProof/>
            <w:webHidden/>
          </w:rPr>
          <w:t>52</w:t>
        </w:r>
        <w:r w:rsidR="0035085A">
          <w:rPr>
            <w:noProof/>
            <w:webHidden/>
          </w:rPr>
          <w:fldChar w:fldCharType="end"/>
        </w:r>
      </w:hyperlink>
    </w:p>
    <w:p w14:paraId="356599D0" w14:textId="77777777" w:rsidR="0035085A" w:rsidRDefault="002E3DD2">
      <w:pPr>
        <w:pStyle w:val="33"/>
        <w:tabs>
          <w:tab w:val="left" w:pos="1699"/>
        </w:tabs>
        <w:rPr>
          <w:rFonts w:asciiTheme="minorHAnsi" w:eastAsiaTheme="minorEastAsia" w:hAnsiTheme="minorHAnsi" w:cstheme="minorBidi"/>
          <w:noProof/>
          <w:szCs w:val="22"/>
        </w:rPr>
      </w:pPr>
      <w:hyperlink w:anchor="_Toc424364741" w:history="1">
        <w:r w:rsidR="0035085A" w:rsidRPr="00AC768E">
          <w:rPr>
            <w:rStyle w:val="a7"/>
            <w:noProof/>
          </w:rPr>
          <w:t>4.3.2</w:t>
        </w:r>
        <w:r w:rsidR="0035085A">
          <w:rPr>
            <w:rFonts w:asciiTheme="minorHAnsi" w:eastAsiaTheme="minorEastAsia" w:hAnsiTheme="minorHAnsi" w:cstheme="minorBidi"/>
            <w:noProof/>
            <w:szCs w:val="22"/>
          </w:rPr>
          <w:tab/>
        </w:r>
        <w:r w:rsidR="0035085A" w:rsidRPr="00AC768E">
          <w:rPr>
            <w:rStyle w:val="a7"/>
            <w:noProof/>
          </w:rPr>
          <w:t>Case-based Reasoning Approach</w:t>
        </w:r>
        <w:r w:rsidR="0035085A">
          <w:rPr>
            <w:noProof/>
            <w:webHidden/>
          </w:rPr>
          <w:tab/>
        </w:r>
        <w:r w:rsidR="0035085A">
          <w:rPr>
            <w:noProof/>
            <w:webHidden/>
          </w:rPr>
          <w:fldChar w:fldCharType="begin"/>
        </w:r>
        <w:r w:rsidR="0035085A">
          <w:rPr>
            <w:noProof/>
            <w:webHidden/>
          </w:rPr>
          <w:instrText xml:space="preserve"> PAGEREF _Toc424364741 \h </w:instrText>
        </w:r>
        <w:r w:rsidR="0035085A">
          <w:rPr>
            <w:noProof/>
            <w:webHidden/>
          </w:rPr>
        </w:r>
        <w:r w:rsidR="0035085A">
          <w:rPr>
            <w:noProof/>
            <w:webHidden/>
          </w:rPr>
          <w:fldChar w:fldCharType="separate"/>
        </w:r>
        <w:r w:rsidR="0035085A">
          <w:rPr>
            <w:noProof/>
            <w:webHidden/>
          </w:rPr>
          <w:t>53</w:t>
        </w:r>
        <w:r w:rsidR="0035085A">
          <w:rPr>
            <w:noProof/>
            <w:webHidden/>
          </w:rPr>
          <w:fldChar w:fldCharType="end"/>
        </w:r>
      </w:hyperlink>
    </w:p>
    <w:p w14:paraId="15CA86FF" w14:textId="77777777" w:rsidR="0035085A" w:rsidRDefault="002E3DD2">
      <w:pPr>
        <w:pStyle w:val="11"/>
        <w:rPr>
          <w:rFonts w:asciiTheme="minorHAnsi" w:eastAsiaTheme="minorEastAsia" w:hAnsiTheme="minorHAnsi" w:cstheme="minorBidi"/>
          <w:b w:val="0"/>
          <w:noProof/>
          <w:szCs w:val="22"/>
        </w:rPr>
      </w:pPr>
      <w:hyperlink w:anchor="_Toc424364742" w:history="1">
        <w:r w:rsidR="0035085A" w:rsidRPr="00AC768E">
          <w:rPr>
            <w:rStyle w:val="a7"/>
            <w:noProof/>
          </w:rPr>
          <w:t>Chapter 5</w:t>
        </w:r>
        <w:r w:rsidR="0035085A">
          <w:rPr>
            <w:rFonts w:asciiTheme="minorHAnsi" w:eastAsiaTheme="minorEastAsia" w:hAnsiTheme="minorHAnsi" w:cstheme="minorBidi"/>
            <w:b w:val="0"/>
            <w:noProof/>
            <w:szCs w:val="22"/>
          </w:rPr>
          <w:tab/>
        </w:r>
        <w:r w:rsidR="0035085A" w:rsidRPr="00AC768E">
          <w:rPr>
            <w:rStyle w:val="a7"/>
            <w:noProof/>
          </w:rPr>
          <w:t>System Evaluation</w:t>
        </w:r>
        <w:r w:rsidR="0035085A">
          <w:rPr>
            <w:noProof/>
            <w:webHidden/>
          </w:rPr>
          <w:tab/>
        </w:r>
        <w:r w:rsidR="0035085A">
          <w:rPr>
            <w:noProof/>
            <w:webHidden/>
          </w:rPr>
          <w:fldChar w:fldCharType="begin"/>
        </w:r>
        <w:r w:rsidR="0035085A">
          <w:rPr>
            <w:noProof/>
            <w:webHidden/>
          </w:rPr>
          <w:instrText xml:space="preserve"> PAGEREF _Toc424364742 \h </w:instrText>
        </w:r>
        <w:r w:rsidR="0035085A">
          <w:rPr>
            <w:noProof/>
            <w:webHidden/>
          </w:rPr>
        </w:r>
        <w:r w:rsidR="0035085A">
          <w:rPr>
            <w:noProof/>
            <w:webHidden/>
          </w:rPr>
          <w:fldChar w:fldCharType="separate"/>
        </w:r>
        <w:r w:rsidR="0035085A">
          <w:rPr>
            <w:noProof/>
            <w:webHidden/>
          </w:rPr>
          <w:t>56</w:t>
        </w:r>
        <w:r w:rsidR="0035085A">
          <w:rPr>
            <w:noProof/>
            <w:webHidden/>
          </w:rPr>
          <w:fldChar w:fldCharType="end"/>
        </w:r>
      </w:hyperlink>
    </w:p>
    <w:p w14:paraId="15A9B497" w14:textId="77777777" w:rsidR="0035085A" w:rsidRDefault="002E3DD2">
      <w:pPr>
        <w:pStyle w:val="23"/>
        <w:rPr>
          <w:rFonts w:asciiTheme="minorHAnsi" w:eastAsiaTheme="minorEastAsia" w:hAnsiTheme="minorHAnsi" w:cstheme="minorBidi"/>
          <w:noProof/>
          <w:szCs w:val="22"/>
        </w:rPr>
      </w:pPr>
      <w:hyperlink w:anchor="_Toc424364743" w:history="1">
        <w:r w:rsidR="0035085A" w:rsidRPr="00AC768E">
          <w:rPr>
            <w:rStyle w:val="a7"/>
            <w:noProof/>
          </w:rPr>
          <w:t>5.1</w:t>
        </w:r>
        <w:r w:rsidR="0035085A">
          <w:rPr>
            <w:rFonts w:asciiTheme="minorHAnsi" w:eastAsiaTheme="minorEastAsia" w:hAnsiTheme="minorHAnsi" w:cstheme="minorBidi"/>
            <w:noProof/>
            <w:szCs w:val="22"/>
          </w:rPr>
          <w:tab/>
        </w:r>
        <w:r w:rsidR="0035085A" w:rsidRPr="00AC768E">
          <w:rPr>
            <w:rStyle w:val="a7"/>
            <w:noProof/>
          </w:rPr>
          <w:t>Experimental Environment</w:t>
        </w:r>
        <w:r w:rsidR="0035085A">
          <w:rPr>
            <w:noProof/>
            <w:webHidden/>
          </w:rPr>
          <w:tab/>
        </w:r>
        <w:r w:rsidR="0035085A">
          <w:rPr>
            <w:noProof/>
            <w:webHidden/>
          </w:rPr>
          <w:fldChar w:fldCharType="begin"/>
        </w:r>
        <w:r w:rsidR="0035085A">
          <w:rPr>
            <w:noProof/>
            <w:webHidden/>
          </w:rPr>
          <w:instrText xml:space="preserve"> PAGEREF _Toc424364743 \h </w:instrText>
        </w:r>
        <w:r w:rsidR="0035085A">
          <w:rPr>
            <w:noProof/>
            <w:webHidden/>
          </w:rPr>
        </w:r>
        <w:r w:rsidR="0035085A">
          <w:rPr>
            <w:noProof/>
            <w:webHidden/>
          </w:rPr>
          <w:fldChar w:fldCharType="separate"/>
        </w:r>
        <w:r w:rsidR="0035085A">
          <w:rPr>
            <w:noProof/>
            <w:webHidden/>
          </w:rPr>
          <w:t>56</w:t>
        </w:r>
        <w:r w:rsidR="0035085A">
          <w:rPr>
            <w:noProof/>
            <w:webHidden/>
          </w:rPr>
          <w:fldChar w:fldCharType="end"/>
        </w:r>
      </w:hyperlink>
    </w:p>
    <w:p w14:paraId="2A81B111" w14:textId="77777777" w:rsidR="0035085A" w:rsidRDefault="002E3DD2">
      <w:pPr>
        <w:pStyle w:val="23"/>
        <w:rPr>
          <w:rFonts w:asciiTheme="minorHAnsi" w:eastAsiaTheme="minorEastAsia" w:hAnsiTheme="minorHAnsi" w:cstheme="minorBidi"/>
          <w:noProof/>
          <w:szCs w:val="22"/>
        </w:rPr>
      </w:pPr>
      <w:hyperlink w:anchor="_Toc424364744" w:history="1">
        <w:r w:rsidR="0035085A" w:rsidRPr="00AC768E">
          <w:rPr>
            <w:rStyle w:val="a7"/>
            <w:noProof/>
          </w:rPr>
          <w:t>5.2</w:t>
        </w:r>
        <w:r w:rsidR="0035085A">
          <w:rPr>
            <w:rFonts w:asciiTheme="minorHAnsi" w:eastAsiaTheme="minorEastAsia" w:hAnsiTheme="minorHAnsi" w:cstheme="minorBidi"/>
            <w:noProof/>
            <w:szCs w:val="22"/>
          </w:rPr>
          <w:tab/>
        </w:r>
        <w:r w:rsidR="0035085A" w:rsidRPr="00AC768E">
          <w:rPr>
            <w:rStyle w:val="a7"/>
            <w:noProof/>
          </w:rPr>
          <w:t>Evaluation of Training Mode</w:t>
        </w:r>
        <w:r w:rsidR="0035085A">
          <w:rPr>
            <w:noProof/>
            <w:webHidden/>
          </w:rPr>
          <w:tab/>
        </w:r>
        <w:r w:rsidR="0035085A">
          <w:rPr>
            <w:noProof/>
            <w:webHidden/>
          </w:rPr>
          <w:fldChar w:fldCharType="begin"/>
        </w:r>
        <w:r w:rsidR="0035085A">
          <w:rPr>
            <w:noProof/>
            <w:webHidden/>
          </w:rPr>
          <w:instrText xml:space="preserve"> PAGEREF _Toc424364744 \h </w:instrText>
        </w:r>
        <w:r w:rsidR="0035085A">
          <w:rPr>
            <w:noProof/>
            <w:webHidden/>
          </w:rPr>
        </w:r>
        <w:r w:rsidR="0035085A">
          <w:rPr>
            <w:noProof/>
            <w:webHidden/>
          </w:rPr>
          <w:fldChar w:fldCharType="separate"/>
        </w:r>
        <w:r w:rsidR="0035085A">
          <w:rPr>
            <w:noProof/>
            <w:webHidden/>
          </w:rPr>
          <w:t>59</w:t>
        </w:r>
        <w:r w:rsidR="0035085A">
          <w:rPr>
            <w:noProof/>
            <w:webHidden/>
          </w:rPr>
          <w:fldChar w:fldCharType="end"/>
        </w:r>
      </w:hyperlink>
    </w:p>
    <w:p w14:paraId="4C729318" w14:textId="77777777" w:rsidR="0035085A" w:rsidRDefault="002E3DD2">
      <w:pPr>
        <w:pStyle w:val="33"/>
        <w:tabs>
          <w:tab w:val="left" w:pos="1699"/>
        </w:tabs>
        <w:rPr>
          <w:rFonts w:asciiTheme="minorHAnsi" w:eastAsiaTheme="minorEastAsia" w:hAnsiTheme="minorHAnsi" w:cstheme="minorBidi"/>
          <w:noProof/>
          <w:szCs w:val="22"/>
        </w:rPr>
      </w:pPr>
      <w:hyperlink w:anchor="_Toc424364745" w:history="1">
        <w:r w:rsidR="0035085A" w:rsidRPr="00AC768E">
          <w:rPr>
            <w:rStyle w:val="a7"/>
            <w:noProof/>
          </w:rPr>
          <w:t>5.2.1</w:t>
        </w:r>
        <w:r w:rsidR="0035085A">
          <w:rPr>
            <w:rFonts w:asciiTheme="minorHAnsi" w:eastAsiaTheme="minorEastAsia" w:hAnsiTheme="minorHAnsi" w:cstheme="minorBidi"/>
            <w:noProof/>
            <w:szCs w:val="22"/>
          </w:rPr>
          <w:tab/>
        </w:r>
        <w:r w:rsidR="0035085A" w:rsidRPr="00AC768E">
          <w:rPr>
            <w:rStyle w:val="a7"/>
            <w:noProof/>
          </w:rPr>
          <w:t>Performance on Ambient Model</w:t>
        </w:r>
        <w:r w:rsidR="0035085A">
          <w:rPr>
            <w:noProof/>
            <w:webHidden/>
          </w:rPr>
          <w:tab/>
        </w:r>
        <w:r w:rsidR="0035085A">
          <w:rPr>
            <w:noProof/>
            <w:webHidden/>
          </w:rPr>
          <w:fldChar w:fldCharType="begin"/>
        </w:r>
        <w:r w:rsidR="0035085A">
          <w:rPr>
            <w:noProof/>
            <w:webHidden/>
          </w:rPr>
          <w:instrText xml:space="preserve"> PAGEREF _Toc424364745 \h </w:instrText>
        </w:r>
        <w:r w:rsidR="0035085A">
          <w:rPr>
            <w:noProof/>
            <w:webHidden/>
          </w:rPr>
        </w:r>
        <w:r w:rsidR="0035085A">
          <w:rPr>
            <w:noProof/>
            <w:webHidden/>
          </w:rPr>
          <w:fldChar w:fldCharType="separate"/>
        </w:r>
        <w:r w:rsidR="0035085A">
          <w:rPr>
            <w:noProof/>
            <w:webHidden/>
          </w:rPr>
          <w:t>59</w:t>
        </w:r>
        <w:r w:rsidR="0035085A">
          <w:rPr>
            <w:noProof/>
            <w:webHidden/>
          </w:rPr>
          <w:fldChar w:fldCharType="end"/>
        </w:r>
      </w:hyperlink>
    </w:p>
    <w:p w14:paraId="6281E937" w14:textId="77777777" w:rsidR="0035085A" w:rsidRDefault="002E3DD2">
      <w:pPr>
        <w:pStyle w:val="33"/>
        <w:tabs>
          <w:tab w:val="left" w:pos="1699"/>
        </w:tabs>
        <w:rPr>
          <w:rFonts w:asciiTheme="minorHAnsi" w:eastAsiaTheme="minorEastAsia" w:hAnsiTheme="minorHAnsi" w:cstheme="minorBidi"/>
          <w:noProof/>
          <w:szCs w:val="22"/>
        </w:rPr>
      </w:pPr>
      <w:hyperlink w:anchor="_Toc424364746" w:history="1">
        <w:r w:rsidR="0035085A" w:rsidRPr="00AC768E">
          <w:rPr>
            <w:rStyle w:val="a7"/>
            <w:noProof/>
          </w:rPr>
          <w:t>5.2.2</w:t>
        </w:r>
        <w:r w:rsidR="0035085A">
          <w:rPr>
            <w:rFonts w:asciiTheme="minorHAnsi" w:eastAsiaTheme="minorEastAsia" w:hAnsiTheme="minorHAnsi" w:cstheme="minorBidi"/>
            <w:noProof/>
            <w:szCs w:val="22"/>
          </w:rPr>
          <w:tab/>
        </w:r>
        <w:r w:rsidR="0035085A" w:rsidRPr="00AC768E">
          <w:rPr>
            <w:rStyle w:val="a7"/>
            <w:noProof/>
          </w:rPr>
          <w:t>Performance on Vital Sign Model</w:t>
        </w:r>
        <w:r w:rsidR="0035085A">
          <w:rPr>
            <w:noProof/>
            <w:webHidden/>
          </w:rPr>
          <w:tab/>
        </w:r>
        <w:r w:rsidR="0035085A">
          <w:rPr>
            <w:noProof/>
            <w:webHidden/>
          </w:rPr>
          <w:fldChar w:fldCharType="begin"/>
        </w:r>
        <w:r w:rsidR="0035085A">
          <w:rPr>
            <w:noProof/>
            <w:webHidden/>
          </w:rPr>
          <w:instrText xml:space="preserve"> PAGEREF _Toc424364746 \h </w:instrText>
        </w:r>
        <w:r w:rsidR="0035085A">
          <w:rPr>
            <w:noProof/>
            <w:webHidden/>
          </w:rPr>
        </w:r>
        <w:r w:rsidR="0035085A">
          <w:rPr>
            <w:noProof/>
            <w:webHidden/>
          </w:rPr>
          <w:fldChar w:fldCharType="separate"/>
        </w:r>
        <w:r w:rsidR="0035085A">
          <w:rPr>
            <w:noProof/>
            <w:webHidden/>
          </w:rPr>
          <w:t>61</w:t>
        </w:r>
        <w:r w:rsidR="0035085A">
          <w:rPr>
            <w:noProof/>
            <w:webHidden/>
          </w:rPr>
          <w:fldChar w:fldCharType="end"/>
        </w:r>
      </w:hyperlink>
    </w:p>
    <w:p w14:paraId="2CDCD998" w14:textId="77777777" w:rsidR="0035085A" w:rsidRDefault="002E3DD2">
      <w:pPr>
        <w:pStyle w:val="33"/>
        <w:tabs>
          <w:tab w:val="left" w:pos="1699"/>
        </w:tabs>
        <w:rPr>
          <w:rFonts w:asciiTheme="minorHAnsi" w:eastAsiaTheme="minorEastAsia" w:hAnsiTheme="minorHAnsi" w:cstheme="minorBidi"/>
          <w:noProof/>
          <w:szCs w:val="22"/>
        </w:rPr>
      </w:pPr>
      <w:hyperlink w:anchor="_Toc424364747" w:history="1">
        <w:r w:rsidR="0035085A" w:rsidRPr="00AC768E">
          <w:rPr>
            <w:rStyle w:val="a7"/>
            <w:noProof/>
          </w:rPr>
          <w:t>5.2.3</w:t>
        </w:r>
        <w:r w:rsidR="0035085A">
          <w:rPr>
            <w:rFonts w:asciiTheme="minorHAnsi" w:eastAsiaTheme="minorEastAsia" w:hAnsiTheme="minorHAnsi" w:cstheme="minorBidi"/>
            <w:noProof/>
            <w:szCs w:val="22"/>
          </w:rPr>
          <w:tab/>
        </w:r>
        <w:r w:rsidR="0035085A" w:rsidRPr="00AC768E">
          <w:rPr>
            <w:rStyle w:val="a7"/>
            <w:noProof/>
          </w:rPr>
          <w:t>Performance on Fusion Ambient and Vital Sign Model</w:t>
        </w:r>
        <w:r w:rsidR="0035085A">
          <w:rPr>
            <w:noProof/>
            <w:webHidden/>
          </w:rPr>
          <w:tab/>
        </w:r>
        <w:r w:rsidR="0035085A">
          <w:rPr>
            <w:noProof/>
            <w:webHidden/>
          </w:rPr>
          <w:fldChar w:fldCharType="begin"/>
        </w:r>
        <w:r w:rsidR="0035085A">
          <w:rPr>
            <w:noProof/>
            <w:webHidden/>
          </w:rPr>
          <w:instrText xml:space="preserve"> PAGEREF _Toc424364747 \h </w:instrText>
        </w:r>
        <w:r w:rsidR="0035085A">
          <w:rPr>
            <w:noProof/>
            <w:webHidden/>
          </w:rPr>
        </w:r>
        <w:r w:rsidR="0035085A">
          <w:rPr>
            <w:noProof/>
            <w:webHidden/>
          </w:rPr>
          <w:fldChar w:fldCharType="separate"/>
        </w:r>
        <w:r w:rsidR="0035085A">
          <w:rPr>
            <w:noProof/>
            <w:webHidden/>
          </w:rPr>
          <w:t>66</w:t>
        </w:r>
        <w:r w:rsidR="0035085A">
          <w:rPr>
            <w:noProof/>
            <w:webHidden/>
          </w:rPr>
          <w:fldChar w:fldCharType="end"/>
        </w:r>
      </w:hyperlink>
    </w:p>
    <w:p w14:paraId="2F94644D" w14:textId="77777777" w:rsidR="0035085A" w:rsidRDefault="002E3DD2">
      <w:pPr>
        <w:pStyle w:val="23"/>
        <w:rPr>
          <w:rFonts w:asciiTheme="minorHAnsi" w:eastAsiaTheme="minorEastAsia" w:hAnsiTheme="minorHAnsi" w:cstheme="minorBidi"/>
          <w:noProof/>
          <w:szCs w:val="22"/>
        </w:rPr>
      </w:pPr>
      <w:hyperlink w:anchor="_Toc424364748" w:history="1">
        <w:r w:rsidR="0035085A" w:rsidRPr="00AC768E">
          <w:rPr>
            <w:rStyle w:val="a7"/>
            <w:noProof/>
          </w:rPr>
          <w:t>5.3</w:t>
        </w:r>
        <w:r w:rsidR="0035085A">
          <w:rPr>
            <w:rFonts w:asciiTheme="minorHAnsi" w:eastAsiaTheme="minorEastAsia" w:hAnsiTheme="minorHAnsi" w:cstheme="minorBidi"/>
            <w:noProof/>
            <w:szCs w:val="22"/>
          </w:rPr>
          <w:tab/>
        </w:r>
        <w:r w:rsidR="0035085A" w:rsidRPr="00AC768E">
          <w:rPr>
            <w:rStyle w:val="a7"/>
            <w:noProof/>
          </w:rPr>
          <w:t>Evaluation of Online Mode</w:t>
        </w:r>
        <w:r w:rsidR="0035085A">
          <w:rPr>
            <w:noProof/>
            <w:webHidden/>
          </w:rPr>
          <w:tab/>
        </w:r>
        <w:r w:rsidR="0035085A">
          <w:rPr>
            <w:noProof/>
            <w:webHidden/>
          </w:rPr>
          <w:fldChar w:fldCharType="begin"/>
        </w:r>
        <w:r w:rsidR="0035085A">
          <w:rPr>
            <w:noProof/>
            <w:webHidden/>
          </w:rPr>
          <w:instrText xml:space="preserve"> PAGEREF _Toc424364748 \h </w:instrText>
        </w:r>
        <w:r w:rsidR="0035085A">
          <w:rPr>
            <w:noProof/>
            <w:webHidden/>
          </w:rPr>
        </w:r>
        <w:r w:rsidR="0035085A">
          <w:rPr>
            <w:noProof/>
            <w:webHidden/>
          </w:rPr>
          <w:fldChar w:fldCharType="separate"/>
        </w:r>
        <w:r w:rsidR="0035085A">
          <w:rPr>
            <w:noProof/>
            <w:webHidden/>
          </w:rPr>
          <w:t>70</w:t>
        </w:r>
        <w:r w:rsidR="0035085A">
          <w:rPr>
            <w:noProof/>
            <w:webHidden/>
          </w:rPr>
          <w:fldChar w:fldCharType="end"/>
        </w:r>
      </w:hyperlink>
    </w:p>
    <w:p w14:paraId="6AD8ADC5" w14:textId="77777777" w:rsidR="0035085A" w:rsidRDefault="002E3DD2">
      <w:pPr>
        <w:pStyle w:val="33"/>
        <w:tabs>
          <w:tab w:val="left" w:pos="1699"/>
        </w:tabs>
        <w:rPr>
          <w:rFonts w:asciiTheme="minorHAnsi" w:eastAsiaTheme="minorEastAsia" w:hAnsiTheme="minorHAnsi" w:cstheme="minorBidi"/>
          <w:noProof/>
          <w:szCs w:val="22"/>
        </w:rPr>
      </w:pPr>
      <w:hyperlink w:anchor="_Toc424364749" w:history="1">
        <w:r w:rsidR="0035085A" w:rsidRPr="00AC768E">
          <w:rPr>
            <w:rStyle w:val="a7"/>
            <w:noProof/>
          </w:rPr>
          <w:t>5.3.1</w:t>
        </w:r>
        <w:r w:rsidR="0035085A">
          <w:rPr>
            <w:rFonts w:asciiTheme="minorHAnsi" w:eastAsiaTheme="minorEastAsia" w:hAnsiTheme="minorHAnsi" w:cstheme="minorBidi"/>
            <w:noProof/>
            <w:szCs w:val="22"/>
          </w:rPr>
          <w:tab/>
        </w:r>
        <w:r w:rsidR="0035085A" w:rsidRPr="00AC768E">
          <w:rPr>
            <w:rStyle w:val="a7"/>
            <w:noProof/>
          </w:rPr>
          <w:t>Performance of Discovering New Activity</w:t>
        </w:r>
        <w:r w:rsidR="0035085A">
          <w:rPr>
            <w:noProof/>
            <w:webHidden/>
          </w:rPr>
          <w:tab/>
        </w:r>
        <w:r w:rsidR="0035085A">
          <w:rPr>
            <w:noProof/>
            <w:webHidden/>
          </w:rPr>
          <w:fldChar w:fldCharType="begin"/>
        </w:r>
        <w:r w:rsidR="0035085A">
          <w:rPr>
            <w:noProof/>
            <w:webHidden/>
          </w:rPr>
          <w:instrText xml:space="preserve"> PAGEREF _Toc424364749 \h </w:instrText>
        </w:r>
        <w:r w:rsidR="0035085A">
          <w:rPr>
            <w:noProof/>
            <w:webHidden/>
          </w:rPr>
        </w:r>
        <w:r w:rsidR="0035085A">
          <w:rPr>
            <w:noProof/>
            <w:webHidden/>
          </w:rPr>
          <w:fldChar w:fldCharType="separate"/>
        </w:r>
        <w:r w:rsidR="0035085A">
          <w:rPr>
            <w:noProof/>
            <w:webHidden/>
          </w:rPr>
          <w:t>70</w:t>
        </w:r>
        <w:r w:rsidR="0035085A">
          <w:rPr>
            <w:noProof/>
            <w:webHidden/>
          </w:rPr>
          <w:fldChar w:fldCharType="end"/>
        </w:r>
      </w:hyperlink>
    </w:p>
    <w:p w14:paraId="158F4991" w14:textId="77777777" w:rsidR="0035085A" w:rsidRDefault="002E3DD2">
      <w:pPr>
        <w:pStyle w:val="33"/>
        <w:tabs>
          <w:tab w:val="left" w:pos="1699"/>
        </w:tabs>
        <w:rPr>
          <w:rFonts w:asciiTheme="minorHAnsi" w:eastAsiaTheme="minorEastAsia" w:hAnsiTheme="minorHAnsi" w:cstheme="minorBidi"/>
          <w:noProof/>
          <w:szCs w:val="22"/>
        </w:rPr>
      </w:pPr>
      <w:hyperlink w:anchor="_Toc424364750" w:history="1">
        <w:r w:rsidR="0035085A" w:rsidRPr="00AC768E">
          <w:rPr>
            <w:rStyle w:val="a7"/>
            <w:noProof/>
          </w:rPr>
          <w:t>5.3.2</w:t>
        </w:r>
        <w:r w:rsidR="0035085A">
          <w:rPr>
            <w:rFonts w:asciiTheme="minorHAnsi" w:eastAsiaTheme="minorEastAsia" w:hAnsiTheme="minorHAnsi" w:cstheme="minorBidi"/>
            <w:noProof/>
            <w:szCs w:val="22"/>
          </w:rPr>
          <w:tab/>
        </w:r>
        <w:r w:rsidR="0035085A" w:rsidRPr="00AC768E">
          <w:rPr>
            <w:rStyle w:val="a7"/>
            <w:noProof/>
          </w:rPr>
          <w:t>Performance of Online Activity Recognition Model</w:t>
        </w:r>
        <w:r w:rsidR="0035085A">
          <w:rPr>
            <w:noProof/>
            <w:webHidden/>
          </w:rPr>
          <w:tab/>
        </w:r>
        <w:r w:rsidR="0035085A">
          <w:rPr>
            <w:noProof/>
            <w:webHidden/>
          </w:rPr>
          <w:fldChar w:fldCharType="begin"/>
        </w:r>
        <w:r w:rsidR="0035085A">
          <w:rPr>
            <w:noProof/>
            <w:webHidden/>
          </w:rPr>
          <w:instrText xml:space="preserve"> PAGEREF _Toc424364750 \h </w:instrText>
        </w:r>
        <w:r w:rsidR="0035085A">
          <w:rPr>
            <w:noProof/>
            <w:webHidden/>
          </w:rPr>
        </w:r>
        <w:r w:rsidR="0035085A">
          <w:rPr>
            <w:noProof/>
            <w:webHidden/>
          </w:rPr>
          <w:fldChar w:fldCharType="separate"/>
        </w:r>
        <w:r w:rsidR="0035085A">
          <w:rPr>
            <w:noProof/>
            <w:webHidden/>
          </w:rPr>
          <w:t>71</w:t>
        </w:r>
        <w:r w:rsidR="0035085A">
          <w:rPr>
            <w:noProof/>
            <w:webHidden/>
          </w:rPr>
          <w:fldChar w:fldCharType="end"/>
        </w:r>
      </w:hyperlink>
    </w:p>
    <w:p w14:paraId="350601D7" w14:textId="77777777" w:rsidR="0035085A" w:rsidRDefault="002E3DD2">
      <w:pPr>
        <w:pStyle w:val="11"/>
        <w:rPr>
          <w:rFonts w:asciiTheme="minorHAnsi" w:eastAsiaTheme="minorEastAsia" w:hAnsiTheme="minorHAnsi" w:cstheme="minorBidi"/>
          <w:b w:val="0"/>
          <w:noProof/>
          <w:szCs w:val="22"/>
        </w:rPr>
      </w:pPr>
      <w:hyperlink w:anchor="_Toc424364751" w:history="1">
        <w:r w:rsidR="0035085A" w:rsidRPr="00AC768E">
          <w:rPr>
            <w:rStyle w:val="a7"/>
            <w:noProof/>
          </w:rPr>
          <w:t>Chapter 6</w:t>
        </w:r>
        <w:r w:rsidR="0035085A">
          <w:rPr>
            <w:rFonts w:asciiTheme="minorHAnsi" w:eastAsiaTheme="minorEastAsia" w:hAnsiTheme="minorHAnsi" w:cstheme="minorBidi"/>
            <w:b w:val="0"/>
            <w:noProof/>
            <w:szCs w:val="22"/>
          </w:rPr>
          <w:tab/>
        </w:r>
        <w:r w:rsidR="0035085A" w:rsidRPr="00AC768E">
          <w:rPr>
            <w:rStyle w:val="a7"/>
            <w:noProof/>
          </w:rPr>
          <w:t>Conclusion</w:t>
        </w:r>
        <w:r w:rsidR="0035085A">
          <w:rPr>
            <w:noProof/>
            <w:webHidden/>
          </w:rPr>
          <w:tab/>
        </w:r>
        <w:r w:rsidR="0035085A">
          <w:rPr>
            <w:noProof/>
            <w:webHidden/>
          </w:rPr>
          <w:fldChar w:fldCharType="begin"/>
        </w:r>
        <w:r w:rsidR="0035085A">
          <w:rPr>
            <w:noProof/>
            <w:webHidden/>
          </w:rPr>
          <w:instrText xml:space="preserve"> PAGEREF _Toc424364751 \h </w:instrText>
        </w:r>
        <w:r w:rsidR="0035085A">
          <w:rPr>
            <w:noProof/>
            <w:webHidden/>
          </w:rPr>
        </w:r>
        <w:r w:rsidR="0035085A">
          <w:rPr>
            <w:noProof/>
            <w:webHidden/>
          </w:rPr>
          <w:fldChar w:fldCharType="separate"/>
        </w:r>
        <w:r w:rsidR="0035085A">
          <w:rPr>
            <w:noProof/>
            <w:webHidden/>
          </w:rPr>
          <w:t>73</w:t>
        </w:r>
        <w:r w:rsidR="0035085A">
          <w:rPr>
            <w:noProof/>
            <w:webHidden/>
          </w:rPr>
          <w:fldChar w:fldCharType="end"/>
        </w:r>
      </w:hyperlink>
    </w:p>
    <w:p w14:paraId="4281577E" w14:textId="77777777" w:rsidR="0035085A" w:rsidRDefault="002E3DD2">
      <w:pPr>
        <w:pStyle w:val="23"/>
        <w:rPr>
          <w:rFonts w:asciiTheme="minorHAnsi" w:eastAsiaTheme="minorEastAsia" w:hAnsiTheme="minorHAnsi" w:cstheme="minorBidi"/>
          <w:noProof/>
          <w:szCs w:val="22"/>
        </w:rPr>
      </w:pPr>
      <w:hyperlink w:anchor="_Toc424364752" w:history="1">
        <w:r w:rsidR="0035085A" w:rsidRPr="00AC768E">
          <w:rPr>
            <w:rStyle w:val="a7"/>
            <w:noProof/>
          </w:rPr>
          <w:t>6.1</w:t>
        </w:r>
        <w:r w:rsidR="0035085A">
          <w:rPr>
            <w:rFonts w:asciiTheme="minorHAnsi" w:eastAsiaTheme="minorEastAsia" w:hAnsiTheme="minorHAnsi" w:cstheme="minorBidi"/>
            <w:noProof/>
            <w:szCs w:val="22"/>
          </w:rPr>
          <w:tab/>
        </w:r>
        <w:r w:rsidR="0035085A" w:rsidRPr="00AC768E">
          <w:rPr>
            <w:rStyle w:val="a7"/>
            <w:noProof/>
          </w:rPr>
          <w:t>Summary</w:t>
        </w:r>
        <w:r w:rsidR="0035085A">
          <w:rPr>
            <w:noProof/>
            <w:webHidden/>
          </w:rPr>
          <w:tab/>
        </w:r>
        <w:r w:rsidR="0035085A">
          <w:rPr>
            <w:noProof/>
            <w:webHidden/>
          </w:rPr>
          <w:fldChar w:fldCharType="begin"/>
        </w:r>
        <w:r w:rsidR="0035085A">
          <w:rPr>
            <w:noProof/>
            <w:webHidden/>
          </w:rPr>
          <w:instrText xml:space="preserve"> PAGEREF _Toc424364752 \h </w:instrText>
        </w:r>
        <w:r w:rsidR="0035085A">
          <w:rPr>
            <w:noProof/>
            <w:webHidden/>
          </w:rPr>
        </w:r>
        <w:r w:rsidR="0035085A">
          <w:rPr>
            <w:noProof/>
            <w:webHidden/>
          </w:rPr>
          <w:fldChar w:fldCharType="separate"/>
        </w:r>
        <w:r w:rsidR="0035085A">
          <w:rPr>
            <w:noProof/>
            <w:webHidden/>
          </w:rPr>
          <w:t>73</w:t>
        </w:r>
        <w:r w:rsidR="0035085A">
          <w:rPr>
            <w:noProof/>
            <w:webHidden/>
          </w:rPr>
          <w:fldChar w:fldCharType="end"/>
        </w:r>
      </w:hyperlink>
    </w:p>
    <w:p w14:paraId="77065410" w14:textId="77777777" w:rsidR="0035085A" w:rsidRDefault="002E3DD2">
      <w:pPr>
        <w:pStyle w:val="23"/>
        <w:rPr>
          <w:rFonts w:asciiTheme="minorHAnsi" w:eastAsiaTheme="minorEastAsia" w:hAnsiTheme="minorHAnsi" w:cstheme="minorBidi"/>
          <w:noProof/>
          <w:szCs w:val="22"/>
        </w:rPr>
      </w:pPr>
      <w:hyperlink w:anchor="_Toc424364753" w:history="1">
        <w:r w:rsidR="0035085A" w:rsidRPr="00AC768E">
          <w:rPr>
            <w:rStyle w:val="a7"/>
            <w:noProof/>
          </w:rPr>
          <w:t>6.2</w:t>
        </w:r>
        <w:r w:rsidR="0035085A">
          <w:rPr>
            <w:rFonts w:asciiTheme="minorHAnsi" w:eastAsiaTheme="minorEastAsia" w:hAnsiTheme="minorHAnsi" w:cstheme="minorBidi"/>
            <w:noProof/>
            <w:szCs w:val="22"/>
          </w:rPr>
          <w:tab/>
        </w:r>
        <w:r w:rsidR="0035085A" w:rsidRPr="00AC768E">
          <w:rPr>
            <w:rStyle w:val="a7"/>
            <w:noProof/>
          </w:rPr>
          <w:t>Future Work</w:t>
        </w:r>
        <w:r w:rsidR="0035085A">
          <w:rPr>
            <w:noProof/>
            <w:webHidden/>
          </w:rPr>
          <w:tab/>
        </w:r>
        <w:r w:rsidR="0035085A">
          <w:rPr>
            <w:noProof/>
            <w:webHidden/>
          </w:rPr>
          <w:fldChar w:fldCharType="begin"/>
        </w:r>
        <w:r w:rsidR="0035085A">
          <w:rPr>
            <w:noProof/>
            <w:webHidden/>
          </w:rPr>
          <w:instrText xml:space="preserve"> PAGEREF _Toc424364753 \h </w:instrText>
        </w:r>
        <w:r w:rsidR="0035085A">
          <w:rPr>
            <w:noProof/>
            <w:webHidden/>
          </w:rPr>
        </w:r>
        <w:r w:rsidR="0035085A">
          <w:rPr>
            <w:noProof/>
            <w:webHidden/>
          </w:rPr>
          <w:fldChar w:fldCharType="separate"/>
        </w:r>
        <w:r w:rsidR="0035085A">
          <w:rPr>
            <w:noProof/>
            <w:webHidden/>
          </w:rPr>
          <w:t>74</w:t>
        </w:r>
        <w:r w:rsidR="0035085A">
          <w:rPr>
            <w:noProof/>
            <w:webHidden/>
          </w:rPr>
          <w:fldChar w:fldCharType="end"/>
        </w:r>
      </w:hyperlink>
    </w:p>
    <w:p w14:paraId="48D3DB1B" w14:textId="77777777" w:rsidR="0035085A" w:rsidRDefault="002E3DD2">
      <w:pPr>
        <w:pStyle w:val="11"/>
        <w:rPr>
          <w:rFonts w:asciiTheme="minorHAnsi" w:eastAsiaTheme="minorEastAsia" w:hAnsiTheme="minorHAnsi" w:cstheme="minorBidi"/>
          <w:b w:val="0"/>
          <w:noProof/>
          <w:szCs w:val="22"/>
        </w:rPr>
      </w:pPr>
      <w:hyperlink w:anchor="_Toc424364754" w:history="1">
        <w:r w:rsidR="0035085A" w:rsidRPr="00AC768E">
          <w:rPr>
            <w:rStyle w:val="a7"/>
            <w:noProof/>
          </w:rPr>
          <w:t>REFERENCE</w:t>
        </w:r>
        <w:r w:rsidR="0035085A">
          <w:rPr>
            <w:noProof/>
            <w:webHidden/>
          </w:rPr>
          <w:tab/>
        </w:r>
        <w:r w:rsidR="0035085A">
          <w:rPr>
            <w:noProof/>
            <w:webHidden/>
          </w:rPr>
          <w:fldChar w:fldCharType="begin"/>
        </w:r>
        <w:r w:rsidR="0035085A">
          <w:rPr>
            <w:noProof/>
            <w:webHidden/>
          </w:rPr>
          <w:instrText xml:space="preserve"> PAGEREF _Toc424364754 \h </w:instrText>
        </w:r>
        <w:r w:rsidR="0035085A">
          <w:rPr>
            <w:noProof/>
            <w:webHidden/>
          </w:rPr>
        </w:r>
        <w:r w:rsidR="0035085A">
          <w:rPr>
            <w:noProof/>
            <w:webHidden/>
          </w:rPr>
          <w:fldChar w:fldCharType="separate"/>
        </w:r>
        <w:r w:rsidR="0035085A">
          <w:rPr>
            <w:noProof/>
            <w:webHidden/>
          </w:rPr>
          <w:t>75</w:t>
        </w:r>
        <w:r w:rsidR="0035085A">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6" w:name="_Toc195365884"/>
      <w:bookmarkStart w:id="37" w:name="_Toc324807790"/>
      <w:bookmarkStart w:id="38" w:name="_Toc324808677"/>
      <w:bookmarkStart w:id="39" w:name="_Toc324809294"/>
      <w:bookmarkStart w:id="40" w:name="_Toc324809319"/>
      <w:bookmarkStart w:id="41" w:name="_Toc424364706"/>
      <w:r w:rsidR="00A74038">
        <w:rPr>
          <w:rFonts w:hint="eastAsia"/>
        </w:rPr>
        <w:t>List of</w:t>
      </w:r>
      <w:r w:rsidR="0080058D">
        <w:rPr>
          <w:rFonts w:hint="eastAsia"/>
        </w:rPr>
        <w:t xml:space="preserve"> F</w:t>
      </w:r>
      <w:bookmarkEnd w:id="36"/>
      <w:bookmarkEnd w:id="37"/>
      <w:bookmarkEnd w:id="38"/>
      <w:bookmarkEnd w:id="39"/>
      <w:bookmarkEnd w:id="40"/>
      <w:r w:rsidR="00A74038">
        <w:rPr>
          <w:rFonts w:hint="eastAsia"/>
        </w:rPr>
        <w:t>igures</w:t>
      </w:r>
      <w:bookmarkEnd w:id="41"/>
    </w:p>
    <w:p w14:paraId="1213CC15" w14:textId="77777777" w:rsidR="0080058D" w:rsidRPr="003D28CE" w:rsidRDefault="0080058D" w:rsidP="0080058D"/>
    <w:p w14:paraId="62628EBD" w14:textId="77777777" w:rsidR="0035085A"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4364755" w:history="1">
        <w:r w:rsidR="0035085A" w:rsidRPr="001C53F5">
          <w:rPr>
            <w:rStyle w:val="a7"/>
            <w:noProof/>
          </w:rPr>
          <w:t>Fig. 1</w:t>
        </w:r>
        <w:r w:rsidR="0035085A" w:rsidRPr="001C53F5">
          <w:rPr>
            <w:rStyle w:val="a7"/>
            <w:noProof/>
          </w:rPr>
          <w:noBreakHyphen/>
          <w:t>1 System Overview of Training Mode</w:t>
        </w:r>
        <w:r w:rsidR="0035085A">
          <w:rPr>
            <w:noProof/>
            <w:webHidden/>
          </w:rPr>
          <w:tab/>
        </w:r>
        <w:r w:rsidR="0035085A">
          <w:rPr>
            <w:noProof/>
            <w:webHidden/>
          </w:rPr>
          <w:fldChar w:fldCharType="begin"/>
        </w:r>
        <w:r w:rsidR="0035085A">
          <w:rPr>
            <w:noProof/>
            <w:webHidden/>
          </w:rPr>
          <w:instrText xml:space="preserve"> PAGEREF _Toc424364755 \h </w:instrText>
        </w:r>
        <w:r w:rsidR="0035085A">
          <w:rPr>
            <w:noProof/>
            <w:webHidden/>
          </w:rPr>
        </w:r>
        <w:r w:rsidR="0035085A">
          <w:rPr>
            <w:noProof/>
            <w:webHidden/>
          </w:rPr>
          <w:fldChar w:fldCharType="separate"/>
        </w:r>
        <w:r w:rsidR="0035085A">
          <w:rPr>
            <w:noProof/>
            <w:webHidden/>
          </w:rPr>
          <w:t>9</w:t>
        </w:r>
        <w:r w:rsidR="0035085A">
          <w:rPr>
            <w:noProof/>
            <w:webHidden/>
          </w:rPr>
          <w:fldChar w:fldCharType="end"/>
        </w:r>
      </w:hyperlink>
    </w:p>
    <w:p w14:paraId="7A0ACD5C" w14:textId="77777777" w:rsidR="0035085A" w:rsidRDefault="002E3DD2">
      <w:pPr>
        <w:pStyle w:val="ab"/>
        <w:rPr>
          <w:rFonts w:asciiTheme="minorHAnsi" w:eastAsiaTheme="minorEastAsia" w:hAnsiTheme="minorHAnsi" w:cstheme="minorBidi"/>
          <w:noProof/>
          <w:szCs w:val="22"/>
        </w:rPr>
      </w:pPr>
      <w:hyperlink w:anchor="_Toc424364756" w:history="1">
        <w:r w:rsidR="0035085A" w:rsidRPr="001C53F5">
          <w:rPr>
            <w:rStyle w:val="a7"/>
            <w:noProof/>
          </w:rPr>
          <w:t>Fig. 1</w:t>
        </w:r>
        <w:r w:rsidR="0035085A" w:rsidRPr="001C53F5">
          <w:rPr>
            <w:rStyle w:val="a7"/>
            <w:noProof/>
          </w:rPr>
          <w:noBreakHyphen/>
          <w:t>2 System Overview of Online Mode</w:t>
        </w:r>
        <w:r w:rsidR="0035085A">
          <w:rPr>
            <w:noProof/>
            <w:webHidden/>
          </w:rPr>
          <w:tab/>
        </w:r>
        <w:r w:rsidR="0035085A">
          <w:rPr>
            <w:noProof/>
            <w:webHidden/>
          </w:rPr>
          <w:fldChar w:fldCharType="begin"/>
        </w:r>
        <w:r w:rsidR="0035085A">
          <w:rPr>
            <w:noProof/>
            <w:webHidden/>
          </w:rPr>
          <w:instrText xml:space="preserve"> PAGEREF _Toc424364756 \h </w:instrText>
        </w:r>
        <w:r w:rsidR="0035085A">
          <w:rPr>
            <w:noProof/>
            <w:webHidden/>
          </w:rPr>
        </w:r>
        <w:r w:rsidR="0035085A">
          <w:rPr>
            <w:noProof/>
            <w:webHidden/>
          </w:rPr>
          <w:fldChar w:fldCharType="separate"/>
        </w:r>
        <w:r w:rsidR="0035085A">
          <w:rPr>
            <w:noProof/>
            <w:webHidden/>
          </w:rPr>
          <w:t>9</w:t>
        </w:r>
        <w:r w:rsidR="0035085A">
          <w:rPr>
            <w:noProof/>
            <w:webHidden/>
          </w:rPr>
          <w:fldChar w:fldCharType="end"/>
        </w:r>
      </w:hyperlink>
    </w:p>
    <w:p w14:paraId="0B75476C" w14:textId="77777777" w:rsidR="0035085A" w:rsidRDefault="002E3DD2">
      <w:pPr>
        <w:pStyle w:val="ab"/>
        <w:rPr>
          <w:rFonts w:asciiTheme="minorHAnsi" w:eastAsiaTheme="minorEastAsia" w:hAnsiTheme="minorHAnsi" w:cstheme="minorBidi"/>
          <w:noProof/>
          <w:szCs w:val="22"/>
        </w:rPr>
      </w:pPr>
      <w:hyperlink w:anchor="_Toc424364757" w:history="1">
        <w:r w:rsidR="0035085A" w:rsidRPr="001C53F5">
          <w:rPr>
            <w:rStyle w:val="a7"/>
            <w:noProof/>
          </w:rPr>
          <w:t>Fig. 2</w:t>
        </w:r>
        <w:r w:rsidR="0035085A" w:rsidRPr="001C53F5">
          <w:rPr>
            <w:rStyle w:val="a7"/>
            <w:noProof/>
          </w:rPr>
          <w:noBreakHyphen/>
          <w:t>1 The 2D ichnography of the smart home in BL 313</w:t>
        </w:r>
        <w:r w:rsidR="0035085A">
          <w:rPr>
            <w:noProof/>
            <w:webHidden/>
          </w:rPr>
          <w:tab/>
        </w:r>
        <w:r w:rsidR="0035085A">
          <w:rPr>
            <w:noProof/>
            <w:webHidden/>
          </w:rPr>
          <w:fldChar w:fldCharType="begin"/>
        </w:r>
        <w:r w:rsidR="0035085A">
          <w:rPr>
            <w:noProof/>
            <w:webHidden/>
          </w:rPr>
          <w:instrText xml:space="preserve"> PAGEREF _Toc424364757 \h </w:instrText>
        </w:r>
        <w:r w:rsidR="0035085A">
          <w:rPr>
            <w:noProof/>
            <w:webHidden/>
          </w:rPr>
        </w:r>
        <w:r w:rsidR="0035085A">
          <w:rPr>
            <w:noProof/>
            <w:webHidden/>
          </w:rPr>
          <w:fldChar w:fldCharType="separate"/>
        </w:r>
        <w:r w:rsidR="0035085A">
          <w:rPr>
            <w:noProof/>
            <w:webHidden/>
          </w:rPr>
          <w:t>14</w:t>
        </w:r>
        <w:r w:rsidR="0035085A">
          <w:rPr>
            <w:noProof/>
            <w:webHidden/>
          </w:rPr>
          <w:fldChar w:fldCharType="end"/>
        </w:r>
      </w:hyperlink>
    </w:p>
    <w:p w14:paraId="2D41BD99" w14:textId="77777777" w:rsidR="0035085A" w:rsidRDefault="002E3DD2">
      <w:pPr>
        <w:pStyle w:val="ab"/>
        <w:rPr>
          <w:rFonts w:asciiTheme="minorHAnsi" w:eastAsiaTheme="minorEastAsia" w:hAnsiTheme="minorHAnsi" w:cstheme="minorBidi"/>
          <w:noProof/>
          <w:szCs w:val="22"/>
        </w:rPr>
      </w:pPr>
      <w:hyperlink w:anchor="_Toc424364758" w:history="1">
        <w:r w:rsidR="0035085A" w:rsidRPr="001C53F5">
          <w:rPr>
            <w:rStyle w:val="a7"/>
            <w:noProof/>
          </w:rPr>
          <w:t>Fig. 2</w:t>
        </w:r>
        <w:r w:rsidR="0035085A" w:rsidRPr="001C53F5">
          <w:rPr>
            <w:rStyle w:val="a7"/>
            <w:noProof/>
          </w:rPr>
          <w:noBreakHyphen/>
          <w:t>2 The sensor deployed in the home environment</w:t>
        </w:r>
        <w:r w:rsidR="0035085A">
          <w:rPr>
            <w:noProof/>
            <w:webHidden/>
          </w:rPr>
          <w:tab/>
        </w:r>
        <w:r w:rsidR="0035085A">
          <w:rPr>
            <w:noProof/>
            <w:webHidden/>
          </w:rPr>
          <w:fldChar w:fldCharType="begin"/>
        </w:r>
        <w:r w:rsidR="0035085A">
          <w:rPr>
            <w:noProof/>
            <w:webHidden/>
          </w:rPr>
          <w:instrText xml:space="preserve"> PAGEREF _Toc424364758 \h </w:instrText>
        </w:r>
        <w:r w:rsidR="0035085A">
          <w:rPr>
            <w:noProof/>
            <w:webHidden/>
          </w:rPr>
        </w:r>
        <w:r w:rsidR="0035085A">
          <w:rPr>
            <w:noProof/>
            <w:webHidden/>
          </w:rPr>
          <w:fldChar w:fldCharType="separate"/>
        </w:r>
        <w:r w:rsidR="0035085A">
          <w:rPr>
            <w:noProof/>
            <w:webHidden/>
          </w:rPr>
          <w:t>15</w:t>
        </w:r>
        <w:r w:rsidR="0035085A">
          <w:rPr>
            <w:noProof/>
            <w:webHidden/>
          </w:rPr>
          <w:fldChar w:fldCharType="end"/>
        </w:r>
      </w:hyperlink>
    </w:p>
    <w:p w14:paraId="4E13555F" w14:textId="77777777" w:rsidR="0035085A" w:rsidRDefault="002E3DD2">
      <w:pPr>
        <w:pStyle w:val="ab"/>
        <w:rPr>
          <w:rFonts w:asciiTheme="minorHAnsi" w:eastAsiaTheme="minorEastAsia" w:hAnsiTheme="minorHAnsi" w:cstheme="minorBidi"/>
          <w:noProof/>
          <w:szCs w:val="22"/>
        </w:rPr>
      </w:pPr>
      <w:hyperlink w:anchor="_Toc424364759" w:history="1">
        <w:r w:rsidR="0035085A" w:rsidRPr="001C53F5">
          <w:rPr>
            <w:rStyle w:val="a7"/>
            <w:noProof/>
          </w:rPr>
          <w:t>Fig. 2</w:t>
        </w:r>
        <w:r w:rsidR="0035085A" w:rsidRPr="001C53F5">
          <w:rPr>
            <w:rStyle w:val="a7"/>
            <w:noProof/>
          </w:rPr>
          <w:noBreakHyphen/>
          <w:t>3 The graph structure of Simple DBN</w:t>
        </w:r>
        <w:r w:rsidR="0035085A">
          <w:rPr>
            <w:noProof/>
            <w:webHidden/>
          </w:rPr>
          <w:tab/>
        </w:r>
        <w:r w:rsidR="0035085A">
          <w:rPr>
            <w:noProof/>
            <w:webHidden/>
          </w:rPr>
          <w:fldChar w:fldCharType="begin"/>
        </w:r>
        <w:r w:rsidR="0035085A">
          <w:rPr>
            <w:noProof/>
            <w:webHidden/>
          </w:rPr>
          <w:instrText xml:space="preserve"> PAGEREF _Toc424364759 \h </w:instrText>
        </w:r>
        <w:r w:rsidR="0035085A">
          <w:rPr>
            <w:noProof/>
            <w:webHidden/>
          </w:rPr>
        </w:r>
        <w:r w:rsidR="0035085A">
          <w:rPr>
            <w:noProof/>
            <w:webHidden/>
          </w:rPr>
          <w:fldChar w:fldCharType="separate"/>
        </w:r>
        <w:r w:rsidR="0035085A">
          <w:rPr>
            <w:noProof/>
            <w:webHidden/>
          </w:rPr>
          <w:t>26</w:t>
        </w:r>
        <w:r w:rsidR="0035085A">
          <w:rPr>
            <w:noProof/>
            <w:webHidden/>
          </w:rPr>
          <w:fldChar w:fldCharType="end"/>
        </w:r>
      </w:hyperlink>
    </w:p>
    <w:p w14:paraId="56BEFF97" w14:textId="77777777" w:rsidR="0035085A" w:rsidRDefault="002E3DD2">
      <w:pPr>
        <w:pStyle w:val="ab"/>
        <w:rPr>
          <w:rFonts w:asciiTheme="minorHAnsi" w:eastAsiaTheme="minorEastAsia" w:hAnsiTheme="minorHAnsi" w:cstheme="minorBidi"/>
          <w:noProof/>
          <w:szCs w:val="22"/>
        </w:rPr>
      </w:pPr>
      <w:hyperlink w:anchor="_Toc424364760" w:history="1">
        <w:r w:rsidR="0035085A" w:rsidRPr="001C53F5">
          <w:rPr>
            <w:rStyle w:val="a7"/>
            <w:noProof/>
          </w:rPr>
          <w:t>Fig. 3</w:t>
        </w:r>
        <w:r w:rsidR="0035085A" w:rsidRPr="001C53F5">
          <w:rPr>
            <w:rStyle w:val="a7"/>
            <w:noProof/>
          </w:rPr>
          <w:noBreakHyphen/>
          <w:t>1 Flowchart of Training Mode</w:t>
        </w:r>
        <w:r w:rsidR="0035085A">
          <w:rPr>
            <w:noProof/>
            <w:webHidden/>
          </w:rPr>
          <w:tab/>
        </w:r>
        <w:r w:rsidR="0035085A">
          <w:rPr>
            <w:noProof/>
            <w:webHidden/>
          </w:rPr>
          <w:fldChar w:fldCharType="begin"/>
        </w:r>
        <w:r w:rsidR="0035085A">
          <w:rPr>
            <w:noProof/>
            <w:webHidden/>
          </w:rPr>
          <w:instrText xml:space="preserve"> PAGEREF _Toc424364760 \h </w:instrText>
        </w:r>
        <w:r w:rsidR="0035085A">
          <w:rPr>
            <w:noProof/>
            <w:webHidden/>
          </w:rPr>
        </w:r>
        <w:r w:rsidR="0035085A">
          <w:rPr>
            <w:noProof/>
            <w:webHidden/>
          </w:rPr>
          <w:fldChar w:fldCharType="separate"/>
        </w:r>
        <w:r w:rsidR="0035085A">
          <w:rPr>
            <w:noProof/>
            <w:webHidden/>
          </w:rPr>
          <w:t>28</w:t>
        </w:r>
        <w:r w:rsidR="0035085A">
          <w:rPr>
            <w:noProof/>
            <w:webHidden/>
          </w:rPr>
          <w:fldChar w:fldCharType="end"/>
        </w:r>
      </w:hyperlink>
    </w:p>
    <w:p w14:paraId="78603B23" w14:textId="77777777" w:rsidR="0035085A" w:rsidRDefault="002E3DD2">
      <w:pPr>
        <w:pStyle w:val="ab"/>
        <w:rPr>
          <w:rFonts w:asciiTheme="minorHAnsi" w:eastAsiaTheme="minorEastAsia" w:hAnsiTheme="minorHAnsi" w:cstheme="minorBidi"/>
          <w:noProof/>
          <w:szCs w:val="22"/>
        </w:rPr>
      </w:pPr>
      <w:hyperlink w:anchor="_Toc424364761" w:history="1">
        <w:r w:rsidR="0035085A" w:rsidRPr="001C53F5">
          <w:rPr>
            <w:rStyle w:val="a7"/>
            <w:noProof/>
          </w:rPr>
          <w:t>Fig. 3</w:t>
        </w:r>
        <w:r w:rsidR="0035085A" w:rsidRPr="001C53F5">
          <w:rPr>
            <w:rStyle w:val="a7"/>
            <w:noProof/>
          </w:rPr>
          <w:noBreakHyphen/>
          <w:t>2 Flowchart of Online Mode</w:t>
        </w:r>
        <w:r w:rsidR="0035085A">
          <w:rPr>
            <w:noProof/>
            <w:webHidden/>
          </w:rPr>
          <w:tab/>
        </w:r>
        <w:r w:rsidR="0035085A">
          <w:rPr>
            <w:noProof/>
            <w:webHidden/>
          </w:rPr>
          <w:fldChar w:fldCharType="begin"/>
        </w:r>
        <w:r w:rsidR="0035085A">
          <w:rPr>
            <w:noProof/>
            <w:webHidden/>
          </w:rPr>
          <w:instrText xml:space="preserve"> PAGEREF _Toc424364761 \h </w:instrText>
        </w:r>
        <w:r w:rsidR="0035085A">
          <w:rPr>
            <w:noProof/>
            <w:webHidden/>
          </w:rPr>
        </w:r>
        <w:r w:rsidR="0035085A">
          <w:rPr>
            <w:noProof/>
            <w:webHidden/>
          </w:rPr>
          <w:fldChar w:fldCharType="separate"/>
        </w:r>
        <w:r w:rsidR="0035085A">
          <w:rPr>
            <w:noProof/>
            <w:webHidden/>
          </w:rPr>
          <w:t>29</w:t>
        </w:r>
        <w:r w:rsidR="0035085A">
          <w:rPr>
            <w:noProof/>
            <w:webHidden/>
          </w:rPr>
          <w:fldChar w:fldCharType="end"/>
        </w:r>
      </w:hyperlink>
    </w:p>
    <w:p w14:paraId="1EC9B483" w14:textId="77777777" w:rsidR="0035085A" w:rsidRDefault="002E3DD2">
      <w:pPr>
        <w:pStyle w:val="ab"/>
        <w:rPr>
          <w:rFonts w:asciiTheme="minorHAnsi" w:eastAsiaTheme="minorEastAsia" w:hAnsiTheme="minorHAnsi" w:cstheme="minorBidi"/>
          <w:noProof/>
          <w:szCs w:val="22"/>
        </w:rPr>
      </w:pPr>
      <w:hyperlink w:anchor="_Toc424364762" w:history="1">
        <w:r w:rsidR="0035085A" w:rsidRPr="001C53F5">
          <w:rPr>
            <w:rStyle w:val="a7"/>
            <w:noProof/>
          </w:rPr>
          <w:t>Fig. 3</w:t>
        </w:r>
        <w:r w:rsidR="0035085A" w:rsidRPr="001C53F5">
          <w:rPr>
            <w:rStyle w:val="a7"/>
            <w:noProof/>
          </w:rPr>
          <w:noBreakHyphen/>
          <w:t>3 The Pith and Roll of a smart watch</w:t>
        </w:r>
        <w:r w:rsidR="0035085A">
          <w:rPr>
            <w:noProof/>
            <w:webHidden/>
          </w:rPr>
          <w:tab/>
        </w:r>
        <w:r w:rsidR="0035085A">
          <w:rPr>
            <w:noProof/>
            <w:webHidden/>
          </w:rPr>
          <w:fldChar w:fldCharType="begin"/>
        </w:r>
        <w:r w:rsidR="0035085A">
          <w:rPr>
            <w:noProof/>
            <w:webHidden/>
          </w:rPr>
          <w:instrText xml:space="preserve"> PAGEREF _Toc424364762 \h </w:instrText>
        </w:r>
        <w:r w:rsidR="0035085A">
          <w:rPr>
            <w:noProof/>
            <w:webHidden/>
          </w:rPr>
        </w:r>
        <w:r w:rsidR="0035085A">
          <w:rPr>
            <w:noProof/>
            <w:webHidden/>
          </w:rPr>
          <w:fldChar w:fldCharType="separate"/>
        </w:r>
        <w:r w:rsidR="0035085A">
          <w:rPr>
            <w:noProof/>
            <w:webHidden/>
          </w:rPr>
          <w:t>35</w:t>
        </w:r>
        <w:r w:rsidR="0035085A">
          <w:rPr>
            <w:noProof/>
            <w:webHidden/>
          </w:rPr>
          <w:fldChar w:fldCharType="end"/>
        </w:r>
      </w:hyperlink>
    </w:p>
    <w:p w14:paraId="3B1ED6BD" w14:textId="77777777" w:rsidR="0035085A" w:rsidRDefault="002E3DD2">
      <w:pPr>
        <w:pStyle w:val="ab"/>
        <w:rPr>
          <w:rFonts w:asciiTheme="minorHAnsi" w:eastAsiaTheme="minorEastAsia" w:hAnsiTheme="minorHAnsi" w:cstheme="minorBidi"/>
          <w:noProof/>
          <w:szCs w:val="22"/>
        </w:rPr>
      </w:pPr>
      <w:hyperlink w:anchor="_Toc424364763" w:history="1">
        <w:r w:rsidR="0035085A" w:rsidRPr="001C53F5">
          <w:rPr>
            <w:rStyle w:val="a7"/>
            <w:noProof/>
          </w:rPr>
          <w:t>Fig. 3</w:t>
        </w:r>
        <w:r w:rsidR="0035085A" w:rsidRPr="001C53F5">
          <w:rPr>
            <w:rStyle w:val="a7"/>
            <w:noProof/>
          </w:rPr>
          <w:noBreakHyphen/>
          <w:t>4 Four types of activities’ histograms</w:t>
        </w:r>
        <w:r w:rsidR="0035085A">
          <w:rPr>
            <w:noProof/>
            <w:webHidden/>
          </w:rPr>
          <w:tab/>
        </w:r>
        <w:r w:rsidR="0035085A">
          <w:rPr>
            <w:noProof/>
            <w:webHidden/>
          </w:rPr>
          <w:fldChar w:fldCharType="begin"/>
        </w:r>
        <w:r w:rsidR="0035085A">
          <w:rPr>
            <w:noProof/>
            <w:webHidden/>
          </w:rPr>
          <w:instrText xml:space="preserve"> PAGEREF _Toc424364763 \h </w:instrText>
        </w:r>
        <w:r w:rsidR="0035085A">
          <w:rPr>
            <w:noProof/>
            <w:webHidden/>
          </w:rPr>
        </w:r>
        <w:r w:rsidR="0035085A">
          <w:rPr>
            <w:noProof/>
            <w:webHidden/>
          </w:rPr>
          <w:fldChar w:fldCharType="separate"/>
        </w:r>
        <w:r w:rsidR="0035085A">
          <w:rPr>
            <w:noProof/>
            <w:webHidden/>
          </w:rPr>
          <w:t>37</w:t>
        </w:r>
        <w:r w:rsidR="0035085A">
          <w:rPr>
            <w:noProof/>
            <w:webHidden/>
          </w:rPr>
          <w:fldChar w:fldCharType="end"/>
        </w:r>
      </w:hyperlink>
    </w:p>
    <w:p w14:paraId="2920DFA3" w14:textId="77777777" w:rsidR="0035085A" w:rsidRDefault="002E3DD2">
      <w:pPr>
        <w:pStyle w:val="ab"/>
        <w:rPr>
          <w:rFonts w:asciiTheme="minorHAnsi" w:eastAsiaTheme="minorEastAsia" w:hAnsiTheme="minorHAnsi" w:cstheme="minorBidi"/>
          <w:noProof/>
          <w:szCs w:val="22"/>
        </w:rPr>
      </w:pPr>
      <w:hyperlink w:anchor="_Toc424364764" w:history="1">
        <w:r w:rsidR="0035085A" w:rsidRPr="001C53F5">
          <w:rPr>
            <w:rStyle w:val="a7"/>
            <w:noProof/>
          </w:rPr>
          <w:t>Fig. 3</w:t>
        </w:r>
        <w:r w:rsidR="0035085A" w:rsidRPr="001C53F5">
          <w:rPr>
            <w:rStyle w:val="a7"/>
            <w:noProof/>
          </w:rPr>
          <w:noBreakHyphen/>
          <w:t>5 The plate notation of DPMM</w:t>
        </w:r>
        <w:r w:rsidR="0035085A">
          <w:rPr>
            <w:noProof/>
            <w:webHidden/>
          </w:rPr>
          <w:tab/>
        </w:r>
        <w:r w:rsidR="0035085A">
          <w:rPr>
            <w:noProof/>
            <w:webHidden/>
          </w:rPr>
          <w:fldChar w:fldCharType="begin"/>
        </w:r>
        <w:r w:rsidR="0035085A">
          <w:rPr>
            <w:noProof/>
            <w:webHidden/>
          </w:rPr>
          <w:instrText xml:space="preserve"> PAGEREF _Toc424364764 \h </w:instrText>
        </w:r>
        <w:r w:rsidR="0035085A">
          <w:rPr>
            <w:noProof/>
            <w:webHidden/>
          </w:rPr>
        </w:r>
        <w:r w:rsidR="0035085A">
          <w:rPr>
            <w:noProof/>
            <w:webHidden/>
          </w:rPr>
          <w:fldChar w:fldCharType="separate"/>
        </w:r>
        <w:r w:rsidR="0035085A">
          <w:rPr>
            <w:noProof/>
            <w:webHidden/>
          </w:rPr>
          <w:t>40</w:t>
        </w:r>
        <w:r w:rsidR="0035085A">
          <w:rPr>
            <w:noProof/>
            <w:webHidden/>
          </w:rPr>
          <w:fldChar w:fldCharType="end"/>
        </w:r>
      </w:hyperlink>
    </w:p>
    <w:p w14:paraId="6D3034EC" w14:textId="77777777" w:rsidR="0035085A" w:rsidRDefault="002E3DD2">
      <w:pPr>
        <w:pStyle w:val="ab"/>
        <w:rPr>
          <w:rFonts w:asciiTheme="minorHAnsi" w:eastAsiaTheme="minorEastAsia" w:hAnsiTheme="minorHAnsi" w:cstheme="minorBidi"/>
          <w:noProof/>
          <w:szCs w:val="22"/>
        </w:rPr>
      </w:pPr>
      <w:hyperlink w:anchor="_Toc424364765" w:history="1">
        <w:r w:rsidR="0035085A" w:rsidRPr="001C53F5">
          <w:rPr>
            <w:rStyle w:val="a7"/>
            <w:noProof/>
          </w:rPr>
          <w:t>Fig. 3</w:t>
        </w:r>
        <w:r w:rsidR="0035085A" w:rsidRPr="001C53F5">
          <w:rPr>
            <w:rStyle w:val="a7"/>
            <w:noProof/>
          </w:rPr>
          <w:noBreakHyphen/>
          <w:t>6 The feature of 2</w:t>
        </w:r>
        <w:r w:rsidR="0035085A" w:rsidRPr="001C53F5">
          <w:rPr>
            <w:rStyle w:val="a7"/>
            <w:noProof/>
            <w:vertAlign w:val="superscript"/>
          </w:rPr>
          <w:t>nd</w:t>
        </w:r>
        <w:r w:rsidR="0035085A" w:rsidRPr="001C53F5">
          <w:rPr>
            <w:rStyle w:val="a7"/>
            <w:noProof/>
          </w:rPr>
          <w:t xml:space="preserve"> layer HARM</w:t>
        </w:r>
        <w:r w:rsidR="0035085A">
          <w:rPr>
            <w:noProof/>
            <w:webHidden/>
          </w:rPr>
          <w:tab/>
        </w:r>
        <w:r w:rsidR="0035085A">
          <w:rPr>
            <w:noProof/>
            <w:webHidden/>
          </w:rPr>
          <w:fldChar w:fldCharType="begin"/>
        </w:r>
        <w:r w:rsidR="0035085A">
          <w:rPr>
            <w:noProof/>
            <w:webHidden/>
          </w:rPr>
          <w:instrText xml:space="preserve"> PAGEREF _Toc424364765 \h </w:instrText>
        </w:r>
        <w:r w:rsidR="0035085A">
          <w:rPr>
            <w:noProof/>
            <w:webHidden/>
          </w:rPr>
        </w:r>
        <w:r w:rsidR="0035085A">
          <w:rPr>
            <w:noProof/>
            <w:webHidden/>
          </w:rPr>
          <w:fldChar w:fldCharType="separate"/>
        </w:r>
        <w:r w:rsidR="0035085A">
          <w:rPr>
            <w:noProof/>
            <w:webHidden/>
          </w:rPr>
          <w:t>42</w:t>
        </w:r>
        <w:r w:rsidR="0035085A">
          <w:rPr>
            <w:noProof/>
            <w:webHidden/>
          </w:rPr>
          <w:fldChar w:fldCharType="end"/>
        </w:r>
      </w:hyperlink>
    </w:p>
    <w:p w14:paraId="6D6B313A" w14:textId="77777777" w:rsidR="0035085A" w:rsidRDefault="002E3DD2">
      <w:pPr>
        <w:pStyle w:val="ab"/>
        <w:rPr>
          <w:rFonts w:asciiTheme="minorHAnsi" w:eastAsiaTheme="minorEastAsia" w:hAnsiTheme="minorHAnsi" w:cstheme="minorBidi"/>
          <w:noProof/>
          <w:szCs w:val="22"/>
        </w:rPr>
      </w:pPr>
      <w:hyperlink w:anchor="_Toc424364766" w:history="1">
        <w:r w:rsidR="0035085A" w:rsidRPr="001C53F5">
          <w:rPr>
            <w:rStyle w:val="a7"/>
            <w:noProof/>
          </w:rPr>
          <w:t>Fig. 3</w:t>
        </w:r>
        <w:r w:rsidR="0035085A" w:rsidRPr="001C53F5">
          <w:rPr>
            <w:rStyle w:val="a7"/>
            <w:noProof/>
          </w:rPr>
          <w:noBreakHyphen/>
          <w:t>7 The graph structure of online mode</w:t>
        </w:r>
        <w:r w:rsidR="0035085A">
          <w:rPr>
            <w:noProof/>
            <w:webHidden/>
          </w:rPr>
          <w:tab/>
        </w:r>
        <w:r w:rsidR="0035085A">
          <w:rPr>
            <w:noProof/>
            <w:webHidden/>
          </w:rPr>
          <w:fldChar w:fldCharType="begin"/>
        </w:r>
        <w:r w:rsidR="0035085A">
          <w:rPr>
            <w:noProof/>
            <w:webHidden/>
          </w:rPr>
          <w:instrText xml:space="preserve"> PAGEREF _Toc424364766 \h </w:instrText>
        </w:r>
        <w:r w:rsidR="0035085A">
          <w:rPr>
            <w:noProof/>
            <w:webHidden/>
          </w:rPr>
        </w:r>
        <w:r w:rsidR="0035085A">
          <w:rPr>
            <w:noProof/>
            <w:webHidden/>
          </w:rPr>
          <w:fldChar w:fldCharType="separate"/>
        </w:r>
        <w:r w:rsidR="0035085A">
          <w:rPr>
            <w:noProof/>
            <w:webHidden/>
          </w:rPr>
          <w:t>45</w:t>
        </w:r>
        <w:r w:rsidR="0035085A">
          <w:rPr>
            <w:noProof/>
            <w:webHidden/>
          </w:rPr>
          <w:fldChar w:fldCharType="end"/>
        </w:r>
      </w:hyperlink>
    </w:p>
    <w:p w14:paraId="444C62B3" w14:textId="77777777" w:rsidR="0035085A" w:rsidRDefault="002E3DD2">
      <w:pPr>
        <w:pStyle w:val="ab"/>
        <w:rPr>
          <w:rFonts w:asciiTheme="minorHAnsi" w:eastAsiaTheme="minorEastAsia" w:hAnsiTheme="minorHAnsi" w:cstheme="minorBidi"/>
          <w:noProof/>
          <w:szCs w:val="22"/>
        </w:rPr>
      </w:pPr>
      <w:hyperlink w:anchor="_Toc424364767" w:history="1">
        <w:r w:rsidR="0035085A" w:rsidRPr="001C53F5">
          <w:rPr>
            <w:rStyle w:val="a7"/>
            <w:noProof/>
          </w:rPr>
          <w:t>Fig. 4</w:t>
        </w:r>
        <w:r w:rsidR="0035085A" w:rsidRPr="001C53F5">
          <w:rPr>
            <w:rStyle w:val="a7"/>
            <w:noProof/>
          </w:rPr>
          <w:noBreakHyphen/>
          <w:t>1 The flowchart of activity-aware elderly healthcare system</w:t>
        </w:r>
        <w:r w:rsidR="0035085A">
          <w:rPr>
            <w:noProof/>
            <w:webHidden/>
          </w:rPr>
          <w:tab/>
        </w:r>
        <w:r w:rsidR="0035085A">
          <w:rPr>
            <w:noProof/>
            <w:webHidden/>
          </w:rPr>
          <w:fldChar w:fldCharType="begin"/>
        </w:r>
        <w:r w:rsidR="0035085A">
          <w:rPr>
            <w:noProof/>
            <w:webHidden/>
          </w:rPr>
          <w:instrText xml:space="preserve"> PAGEREF _Toc424364767 \h </w:instrText>
        </w:r>
        <w:r w:rsidR="0035085A">
          <w:rPr>
            <w:noProof/>
            <w:webHidden/>
          </w:rPr>
        </w:r>
        <w:r w:rsidR="0035085A">
          <w:rPr>
            <w:noProof/>
            <w:webHidden/>
          </w:rPr>
          <w:fldChar w:fldCharType="separate"/>
        </w:r>
        <w:r w:rsidR="0035085A">
          <w:rPr>
            <w:noProof/>
            <w:webHidden/>
          </w:rPr>
          <w:t>48</w:t>
        </w:r>
        <w:r w:rsidR="0035085A">
          <w:rPr>
            <w:noProof/>
            <w:webHidden/>
          </w:rPr>
          <w:fldChar w:fldCharType="end"/>
        </w:r>
      </w:hyperlink>
    </w:p>
    <w:p w14:paraId="417344C5" w14:textId="77777777" w:rsidR="0035085A" w:rsidRDefault="002E3DD2">
      <w:pPr>
        <w:pStyle w:val="ab"/>
        <w:rPr>
          <w:rFonts w:asciiTheme="minorHAnsi" w:eastAsiaTheme="minorEastAsia" w:hAnsiTheme="minorHAnsi" w:cstheme="minorBidi"/>
          <w:noProof/>
          <w:szCs w:val="22"/>
        </w:rPr>
      </w:pPr>
      <w:hyperlink w:anchor="_Toc424364768" w:history="1">
        <w:r w:rsidR="0035085A" w:rsidRPr="001C53F5">
          <w:rPr>
            <w:rStyle w:val="a7"/>
            <w:noProof/>
          </w:rPr>
          <w:t>Fig. 4</w:t>
        </w:r>
        <w:r w:rsidR="0035085A" w:rsidRPr="001C53F5">
          <w:rPr>
            <w:rStyle w:val="a7"/>
            <w:noProof/>
          </w:rPr>
          <w:noBreakHyphen/>
          <w:t>2 The activity-aware elderly healthcare system overview</w:t>
        </w:r>
        <w:r w:rsidR="0035085A">
          <w:rPr>
            <w:noProof/>
            <w:webHidden/>
          </w:rPr>
          <w:tab/>
        </w:r>
        <w:r w:rsidR="0035085A">
          <w:rPr>
            <w:noProof/>
            <w:webHidden/>
          </w:rPr>
          <w:fldChar w:fldCharType="begin"/>
        </w:r>
        <w:r w:rsidR="0035085A">
          <w:rPr>
            <w:noProof/>
            <w:webHidden/>
          </w:rPr>
          <w:instrText xml:space="preserve"> PAGEREF _Toc424364768 \h </w:instrText>
        </w:r>
        <w:r w:rsidR="0035085A">
          <w:rPr>
            <w:noProof/>
            <w:webHidden/>
          </w:rPr>
        </w:r>
        <w:r w:rsidR="0035085A">
          <w:rPr>
            <w:noProof/>
            <w:webHidden/>
          </w:rPr>
          <w:fldChar w:fldCharType="separate"/>
        </w:r>
        <w:r w:rsidR="0035085A">
          <w:rPr>
            <w:noProof/>
            <w:webHidden/>
          </w:rPr>
          <w:t>49</w:t>
        </w:r>
        <w:r w:rsidR="0035085A">
          <w:rPr>
            <w:noProof/>
            <w:webHidden/>
          </w:rPr>
          <w:fldChar w:fldCharType="end"/>
        </w:r>
      </w:hyperlink>
    </w:p>
    <w:p w14:paraId="7E2207F0" w14:textId="77777777" w:rsidR="0035085A" w:rsidRDefault="002E3DD2">
      <w:pPr>
        <w:pStyle w:val="ab"/>
        <w:rPr>
          <w:rFonts w:asciiTheme="minorHAnsi" w:eastAsiaTheme="minorEastAsia" w:hAnsiTheme="minorHAnsi" w:cstheme="minorBidi"/>
          <w:noProof/>
          <w:szCs w:val="22"/>
        </w:rPr>
      </w:pPr>
      <w:hyperlink w:anchor="_Toc424364769" w:history="1">
        <w:r w:rsidR="0035085A" w:rsidRPr="001C53F5">
          <w:rPr>
            <w:rStyle w:val="a7"/>
            <w:noProof/>
          </w:rPr>
          <w:t>Fig. 4</w:t>
        </w:r>
        <w:r w:rsidR="0035085A" w:rsidRPr="001C53F5">
          <w:rPr>
            <w:rStyle w:val="a7"/>
            <w:noProof/>
          </w:rPr>
          <w:noBreakHyphen/>
          <w:t>3 A sample of the labeling interface that data are not labeled</w:t>
        </w:r>
        <w:r w:rsidR="0035085A">
          <w:rPr>
            <w:noProof/>
            <w:webHidden/>
          </w:rPr>
          <w:tab/>
        </w:r>
        <w:r w:rsidR="0035085A">
          <w:rPr>
            <w:noProof/>
            <w:webHidden/>
          </w:rPr>
          <w:fldChar w:fldCharType="begin"/>
        </w:r>
        <w:r w:rsidR="0035085A">
          <w:rPr>
            <w:noProof/>
            <w:webHidden/>
          </w:rPr>
          <w:instrText xml:space="preserve"> PAGEREF _Toc424364769 \h </w:instrText>
        </w:r>
        <w:r w:rsidR="0035085A">
          <w:rPr>
            <w:noProof/>
            <w:webHidden/>
          </w:rPr>
        </w:r>
        <w:r w:rsidR="0035085A">
          <w:rPr>
            <w:noProof/>
            <w:webHidden/>
          </w:rPr>
          <w:fldChar w:fldCharType="separate"/>
        </w:r>
        <w:r w:rsidR="0035085A">
          <w:rPr>
            <w:noProof/>
            <w:webHidden/>
          </w:rPr>
          <w:t>50</w:t>
        </w:r>
        <w:r w:rsidR="0035085A">
          <w:rPr>
            <w:noProof/>
            <w:webHidden/>
          </w:rPr>
          <w:fldChar w:fldCharType="end"/>
        </w:r>
      </w:hyperlink>
    </w:p>
    <w:p w14:paraId="7A97823D" w14:textId="77777777" w:rsidR="0035085A" w:rsidRDefault="002E3DD2">
      <w:pPr>
        <w:pStyle w:val="ab"/>
        <w:rPr>
          <w:rFonts w:asciiTheme="minorHAnsi" w:eastAsiaTheme="minorEastAsia" w:hAnsiTheme="minorHAnsi" w:cstheme="minorBidi"/>
          <w:noProof/>
          <w:szCs w:val="22"/>
        </w:rPr>
      </w:pPr>
      <w:hyperlink w:anchor="_Toc424364770" w:history="1">
        <w:r w:rsidR="0035085A" w:rsidRPr="001C53F5">
          <w:rPr>
            <w:rStyle w:val="a7"/>
            <w:noProof/>
          </w:rPr>
          <w:t>Fig. 4</w:t>
        </w:r>
        <w:r w:rsidR="0035085A" w:rsidRPr="001C53F5">
          <w:rPr>
            <w:rStyle w:val="a7"/>
            <w:noProof/>
          </w:rPr>
          <w:noBreakHyphen/>
          <w:t>4 A sample of the labeling interface that clusters are labeled</w:t>
        </w:r>
        <w:r w:rsidR="0035085A">
          <w:rPr>
            <w:noProof/>
            <w:webHidden/>
          </w:rPr>
          <w:tab/>
        </w:r>
        <w:r w:rsidR="0035085A">
          <w:rPr>
            <w:noProof/>
            <w:webHidden/>
          </w:rPr>
          <w:fldChar w:fldCharType="begin"/>
        </w:r>
        <w:r w:rsidR="0035085A">
          <w:rPr>
            <w:noProof/>
            <w:webHidden/>
          </w:rPr>
          <w:instrText xml:space="preserve"> PAGEREF _Toc424364770 \h </w:instrText>
        </w:r>
        <w:r w:rsidR="0035085A">
          <w:rPr>
            <w:noProof/>
            <w:webHidden/>
          </w:rPr>
        </w:r>
        <w:r w:rsidR="0035085A">
          <w:rPr>
            <w:noProof/>
            <w:webHidden/>
          </w:rPr>
          <w:fldChar w:fldCharType="separate"/>
        </w:r>
        <w:r w:rsidR="0035085A">
          <w:rPr>
            <w:noProof/>
            <w:webHidden/>
          </w:rPr>
          <w:t>51</w:t>
        </w:r>
        <w:r w:rsidR="0035085A">
          <w:rPr>
            <w:noProof/>
            <w:webHidden/>
          </w:rPr>
          <w:fldChar w:fldCharType="end"/>
        </w:r>
      </w:hyperlink>
    </w:p>
    <w:p w14:paraId="216C4856" w14:textId="77777777" w:rsidR="0035085A" w:rsidRDefault="002E3DD2">
      <w:pPr>
        <w:pStyle w:val="ab"/>
        <w:rPr>
          <w:rFonts w:asciiTheme="minorHAnsi" w:eastAsiaTheme="minorEastAsia" w:hAnsiTheme="minorHAnsi" w:cstheme="minorBidi"/>
          <w:noProof/>
          <w:szCs w:val="22"/>
        </w:rPr>
      </w:pPr>
      <w:hyperlink w:anchor="_Toc424364771" w:history="1">
        <w:r w:rsidR="0035085A" w:rsidRPr="001C53F5">
          <w:rPr>
            <w:rStyle w:val="a7"/>
            <w:noProof/>
          </w:rPr>
          <w:t>Fig. 4</w:t>
        </w:r>
        <w:r w:rsidR="0035085A" w:rsidRPr="001C53F5">
          <w:rPr>
            <w:rStyle w:val="a7"/>
            <w:noProof/>
          </w:rPr>
          <w:noBreakHyphen/>
          <w:t>5 A sample of the labeling interface that requires annotating services</w:t>
        </w:r>
        <w:r w:rsidR="0035085A">
          <w:rPr>
            <w:noProof/>
            <w:webHidden/>
          </w:rPr>
          <w:tab/>
        </w:r>
        <w:r w:rsidR="0035085A">
          <w:rPr>
            <w:noProof/>
            <w:webHidden/>
          </w:rPr>
          <w:fldChar w:fldCharType="begin"/>
        </w:r>
        <w:r w:rsidR="0035085A">
          <w:rPr>
            <w:noProof/>
            <w:webHidden/>
          </w:rPr>
          <w:instrText xml:space="preserve"> PAGEREF _Toc424364771 \h </w:instrText>
        </w:r>
        <w:r w:rsidR="0035085A">
          <w:rPr>
            <w:noProof/>
            <w:webHidden/>
          </w:rPr>
        </w:r>
        <w:r w:rsidR="0035085A">
          <w:rPr>
            <w:noProof/>
            <w:webHidden/>
          </w:rPr>
          <w:fldChar w:fldCharType="separate"/>
        </w:r>
        <w:r w:rsidR="0035085A">
          <w:rPr>
            <w:noProof/>
            <w:webHidden/>
          </w:rPr>
          <w:t>51</w:t>
        </w:r>
        <w:r w:rsidR="0035085A">
          <w:rPr>
            <w:noProof/>
            <w:webHidden/>
          </w:rPr>
          <w:fldChar w:fldCharType="end"/>
        </w:r>
      </w:hyperlink>
    </w:p>
    <w:p w14:paraId="521FCD8E" w14:textId="77777777" w:rsidR="0035085A" w:rsidRDefault="002E3DD2">
      <w:pPr>
        <w:pStyle w:val="ab"/>
        <w:rPr>
          <w:rFonts w:asciiTheme="minorHAnsi" w:eastAsiaTheme="minorEastAsia" w:hAnsiTheme="minorHAnsi" w:cstheme="minorBidi"/>
          <w:noProof/>
          <w:szCs w:val="22"/>
        </w:rPr>
      </w:pPr>
      <w:hyperlink w:anchor="_Toc424364772" w:history="1">
        <w:r w:rsidR="0035085A" w:rsidRPr="001C53F5">
          <w:rPr>
            <w:rStyle w:val="a7"/>
            <w:noProof/>
          </w:rPr>
          <w:t>Fig. 4</w:t>
        </w:r>
        <w:r w:rsidR="0035085A" w:rsidRPr="001C53F5">
          <w:rPr>
            <w:rStyle w:val="a7"/>
            <w:noProof/>
          </w:rPr>
          <w:noBreakHyphen/>
          <w:t>6 The data format of similarity function</w:t>
        </w:r>
        <w:r w:rsidR="0035085A">
          <w:rPr>
            <w:noProof/>
            <w:webHidden/>
          </w:rPr>
          <w:tab/>
        </w:r>
        <w:r w:rsidR="0035085A">
          <w:rPr>
            <w:noProof/>
            <w:webHidden/>
          </w:rPr>
          <w:fldChar w:fldCharType="begin"/>
        </w:r>
        <w:r w:rsidR="0035085A">
          <w:rPr>
            <w:noProof/>
            <w:webHidden/>
          </w:rPr>
          <w:instrText xml:space="preserve"> PAGEREF _Toc424364772 \h </w:instrText>
        </w:r>
        <w:r w:rsidR="0035085A">
          <w:rPr>
            <w:noProof/>
            <w:webHidden/>
          </w:rPr>
        </w:r>
        <w:r w:rsidR="0035085A">
          <w:rPr>
            <w:noProof/>
            <w:webHidden/>
          </w:rPr>
          <w:fldChar w:fldCharType="separate"/>
        </w:r>
        <w:r w:rsidR="0035085A">
          <w:rPr>
            <w:noProof/>
            <w:webHidden/>
          </w:rPr>
          <w:t>53</w:t>
        </w:r>
        <w:r w:rsidR="0035085A">
          <w:rPr>
            <w:noProof/>
            <w:webHidden/>
          </w:rPr>
          <w:fldChar w:fldCharType="end"/>
        </w:r>
      </w:hyperlink>
    </w:p>
    <w:p w14:paraId="291D90E9" w14:textId="77777777" w:rsidR="0035085A" w:rsidRDefault="002E3DD2">
      <w:pPr>
        <w:pStyle w:val="ab"/>
        <w:rPr>
          <w:rFonts w:asciiTheme="minorHAnsi" w:eastAsiaTheme="minorEastAsia" w:hAnsiTheme="minorHAnsi" w:cstheme="minorBidi"/>
          <w:noProof/>
          <w:szCs w:val="22"/>
        </w:rPr>
      </w:pPr>
      <w:hyperlink w:anchor="_Toc424364773" w:history="1">
        <w:r w:rsidR="0035085A" w:rsidRPr="001C53F5">
          <w:rPr>
            <w:rStyle w:val="a7"/>
            <w:noProof/>
          </w:rPr>
          <w:t>Fig. 4</w:t>
        </w:r>
        <w:r w:rsidR="0035085A" w:rsidRPr="001C53F5">
          <w:rPr>
            <w:rStyle w:val="a7"/>
            <w:noProof/>
          </w:rPr>
          <w:noBreakHyphen/>
          <w:t>7 The flowchart of online activity recognition and case-based reasoning</w:t>
        </w:r>
        <w:r w:rsidR="0035085A">
          <w:rPr>
            <w:noProof/>
            <w:webHidden/>
          </w:rPr>
          <w:tab/>
        </w:r>
        <w:r w:rsidR="0035085A">
          <w:rPr>
            <w:noProof/>
            <w:webHidden/>
          </w:rPr>
          <w:fldChar w:fldCharType="begin"/>
        </w:r>
        <w:r w:rsidR="0035085A">
          <w:rPr>
            <w:noProof/>
            <w:webHidden/>
          </w:rPr>
          <w:instrText xml:space="preserve"> PAGEREF _Toc424364773 \h </w:instrText>
        </w:r>
        <w:r w:rsidR="0035085A">
          <w:rPr>
            <w:noProof/>
            <w:webHidden/>
          </w:rPr>
        </w:r>
        <w:r w:rsidR="0035085A">
          <w:rPr>
            <w:noProof/>
            <w:webHidden/>
          </w:rPr>
          <w:fldChar w:fldCharType="separate"/>
        </w:r>
        <w:r w:rsidR="0035085A">
          <w:rPr>
            <w:noProof/>
            <w:webHidden/>
          </w:rPr>
          <w:t>54</w:t>
        </w:r>
        <w:r w:rsidR="0035085A">
          <w:rPr>
            <w:noProof/>
            <w:webHidden/>
          </w:rPr>
          <w:fldChar w:fldCharType="end"/>
        </w:r>
      </w:hyperlink>
    </w:p>
    <w:p w14:paraId="6E4D09B1" w14:textId="77777777" w:rsidR="0035085A" w:rsidRDefault="002E3DD2">
      <w:pPr>
        <w:pStyle w:val="ab"/>
        <w:rPr>
          <w:rFonts w:asciiTheme="minorHAnsi" w:eastAsiaTheme="minorEastAsia" w:hAnsiTheme="minorHAnsi" w:cstheme="minorBidi"/>
          <w:noProof/>
          <w:szCs w:val="22"/>
        </w:rPr>
      </w:pPr>
      <w:hyperlink w:anchor="_Toc424364774" w:history="1">
        <w:r w:rsidR="0035085A" w:rsidRPr="001C53F5">
          <w:rPr>
            <w:rStyle w:val="a7"/>
            <w:noProof/>
          </w:rPr>
          <w:t>Fig. 5</w:t>
        </w:r>
        <w:r w:rsidR="0035085A" w:rsidRPr="001C53F5">
          <w:rPr>
            <w:rStyle w:val="a7"/>
            <w:noProof/>
          </w:rPr>
          <w:noBreakHyphen/>
          <w:t>1 The layout of the simulated home environment</w:t>
        </w:r>
        <w:r w:rsidR="0035085A">
          <w:rPr>
            <w:noProof/>
            <w:webHidden/>
          </w:rPr>
          <w:tab/>
        </w:r>
        <w:r w:rsidR="0035085A">
          <w:rPr>
            <w:noProof/>
            <w:webHidden/>
          </w:rPr>
          <w:fldChar w:fldCharType="begin"/>
        </w:r>
        <w:r w:rsidR="0035085A">
          <w:rPr>
            <w:noProof/>
            <w:webHidden/>
          </w:rPr>
          <w:instrText xml:space="preserve"> PAGEREF _Toc424364774 \h </w:instrText>
        </w:r>
        <w:r w:rsidR="0035085A">
          <w:rPr>
            <w:noProof/>
            <w:webHidden/>
          </w:rPr>
        </w:r>
        <w:r w:rsidR="0035085A">
          <w:rPr>
            <w:noProof/>
            <w:webHidden/>
          </w:rPr>
          <w:fldChar w:fldCharType="separate"/>
        </w:r>
        <w:r w:rsidR="0035085A">
          <w:rPr>
            <w:noProof/>
            <w:webHidden/>
          </w:rPr>
          <w:t>57</w:t>
        </w:r>
        <w:r w:rsidR="0035085A">
          <w:rPr>
            <w:noProof/>
            <w:webHidden/>
          </w:rPr>
          <w:fldChar w:fldCharType="end"/>
        </w:r>
      </w:hyperlink>
    </w:p>
    <w:p w14:paraId="1C79BD58" w14:textId="77777777" w:rsidR="0035085A" w:rsidRDefault="002E3DD2">
      <w:pPr>
        <w:pStyle w:val="ab"/>
        <w:rPr>
          <w:rFonts w:asciiTheme="minorHAnsi" w:eastAsiaTheme="minorEastAsia" w:hAnsiTheme="minorHAnsi" w:cstheme="minorBidi"/>
          <w:noProof/>
          <w:szCs w:val="22"/>
        </w:rPr>
      </w:pPr>
      <w:hyperlink w:anchor="_Toc424364775" w:history="1">
        <w:r w:rsidR="0035085A" w:rsidRPr="001C53F5">
          <w:rPr>
            <w:rStyle w:val="a7"/>
            <w:noProof/>
          </w:rPr>
          <w:t>Fig. 5</w:t>
        </w:r>
        <w:r w:rsidR="0035085A" w:rsidRPr="001C53F5">
          <w:rPr>
            <w:rStyle w:val="a7"/>
            <w:noProof/>
          </w:rPr>
          <w:noBreakHyphen/>
          <w:t>2 The interface of mobile application with Android OS</w:t>
        </w:r>
        <w:r w:rsidR="0035085A">
          <w:rPr>
            <w:noProof/>
            <w:webHidden/>
          </w:rPr>
          <w:tab/>
        </w:r>
        <w:r w:rsidR="0035085A">
          <w:rPr>
            <w:noProof/>
            <w:webHidden/>
          </w:rPr>
          <w:fldChar w:fldCharType="begin"/>
        </w:r>
        <w:r w:rsidR="0035085A">
          <w:rPr>
            <w:noProof/>
            <w:webHidden/>
          </w:rPr>
          <w:instrText xml:space="preserve"> PAGEREF _Toc424364775 \h </w:instrText>
        </w:r>
        <w:r w:rsidR="0035085A">
          <w:rPr>
            <w:noProof/>
            <w:webHidden/>
          </w:rPr>
        </w:r>
        <w:r w:rsidR="0035085A">
          <w:rPr>
            <w:noProof/>
            <w:webHidden/>
          </w:rPr>
          <w:fldChar w:fldCharType="separate"/>
        </w:r>
        <w:r w:rsidR="0035085A">
          <w:rPr>
            <w:noProof/>
            <w:webHidden/>
          </w:rPr>
          <w:t>59</w:t>
        </w:r>
        <w:r w:rsidR="0035085A">
          <w:rPr>
            <w:noProof/>
            <w:webHidden/>
          </w:rPr>
          <w:fldChar w:fldCharType="end"/>
        </w:r>
      </w:hyperlink>
    </w:p>
    <w:p w14:paraId="05619E22" w14:textId="77777777" w:rsidR="0035085A" w:rsidRDefault="002E3DD2">
      <w:pPr>
        <w:pStyle w:val="ab"/>
        <w:rPr>
          <w:rFonts w:asciiTheme="minorHAnsi" w:eastAsiaTheme="minorEastAsia" w:hAnsiTheme="minorHAnsi" w:cstheme="minorBidi"/>
          <w:noProof/>
          <w:szCs w:val="22"/>
        </w:rPr>
      </w:pPr>
      <w:hyperlink w:anchor="_Toc424364776" w:history="1">
        <w:r w:rsidR="0035085A" w:rsidRPr="001C53F5">
          <w:rPr>
            <w:rStyle w:val="a7"/>
            <w:noProof/>
          </w:rPr>
          <w:t>Fig. 5</w:t>
        </w:r>
        <w:r w:rsidR="0035085A" w:rsidRPr="001C53F5">
          <w:rPr>
            <w:rStyle w:val="a7"/>
            <w:noProof/>
          </w:rPr>
          <w:noBreakHyphen/>
          <w:t>3 The data value and features of Y-axis acceleration for four activities</w:t>
        </w:r>
        <w:r w:rsidR="0035085A">
          <w:rPr>
            <w:noProof/>
            <w:webHidden/>
          </w:rPr>
          <w:tab/>
        </w:r>
        <w:r w:rsidR="0035085A">
          <w:rPr>
            <w:noProof/>
            <w:webHidden/>
          </w:rPr>
          <w:fldChar w:fldCharType="begin"/>
        </w:r>
        <w:r w:rsidR="0035085A">
          <w:rPr>
            <w:noProof/>
            <w:webHidden/>
          </w:rPr>
          <w:instrText xml:space="preserve"> PAGEREF _Toc424364776 \h </w:instrText>
        </w:r>
        <w:r w:rsidR="0035085A">
          <w:rPr>
            <w:noProof/>
            <w:webHidden/>
          </w:rPr>
        </w:r>
        <w:r w:rsidR="0035085A">
          <w:rPr>
            <w:noProof/>
            <w:webHidden/>
          </w:rPr>
          <w:fldChar w:fldCharType="separate"/>
        </w:r>
        <w:r w:rsidR="0035085A">
          <w:rPr>
            <w:noProof/>
            <w:webHidden/>
          </w:rPr>
          <w:t>62</w:t>
        </w:r>
        <w:r w:rsidR="0035085A">
          <w:rPr>
            <w:noProof/>
            <w:webHidden/>
          </w:rPr>
          <w:fldChar w:fldCharType="end"/>
        </w:r>
      </w:hyperlink>
    </w:p>
    <w:p w14:paraId="0CFC2492" w14:textId="77777777" w:rsidR="0035085A" w:rsidRDefault="002E3DD2">
      <w:pPr>
        <w:pStyle w:val="ab"/>
        <w:rPr>
          <w:rFonts w:asciiTheme="minorHAnsi" w:eastAsiaTheme="minorEastAsia" w:hAnsiTheme="minorHAnsi" w:cstheme="minorBidi"/>
          <w:noProof/>
          <w:szCs w:val="22"/>
        </w:rPr>
      </w:pPr>
      <w:hyperlink w:anchor="_Toc424364777" w:history="1">
        <w:r w:rsidR="0035085A" w:rsidRPr="001C53F5">
          <w:rPr>
            <w:rStyle w:val="a7"/>
            <w:noProof/>
          </w:rPr>
          <w:t>Fig. 5</w:t>
        </w:r>
        <w:r w:rsidR="0035085A" w:rsidRPr="001C53F5">
          <w:rPr>
            <w:rStyle w:val="a7"/>
            <w:noProof/>
          </w:rPr>
          <w:noBreakHyphen/>
          <w:t>4 The features of SVM and Mean of Pitch for four activities</w:t>
        </w:r>
        <w:r w:rsidR="0035085A">
          <w:rPr>
            <w:noProof/>
            <w:webHidden/>
          </w:rPr>
          <w:tab/>
        </w:r>
        <w:r w:rsidR="0035085A">
          <w:rPr>
            <w:noProof/>
            <w:webHidden/>
          </w:rPr>
          <w:fldChar w:fldCharType="begin"/>
        </w:r>
        <w:r w:rsidR="0035085A">
          <w:rPr>
            <w:noProof/>
            <w:webHidden/>
          </w:rPr>
          <w:instrText xml:space="preserve"> PAGEREF _Toc424364777 \h </w:instrText>
        </w:r>
        <w:r w:rsidR="0035085A">
          <w:rPr>
            <w:noProof/>
            <w:webHidden/>
          </w:rPr>
        </w:r>
        <w:r w:rsidR="0035085A">
          <w:rPr>
            <w:noProof/>
            <w:webHidden/>
          </w:rPr>
          <w:fldChar w:fldCharType="separate"/>
        </w:r>
        <w:r w:rsidR="0035085A">
          <w:rPr>
            <w:noProof/>
            <w:webHidden/>
          </w:rPr>
          <w:t>63</w:t>
        </w:r>
        <w:r w:rsidR="0035085A">
          <w:rPr>
            <w:noProof/>
            <w:webHidden/>
          </w:rPr>
          <w:fldChar w:fldCharType="end"/>
        </w:r>
      </w:hyperlink>
    </w:p>
    <w:p w14:paraId="40139A94" w14:textId="77777777" w:rsidR="0035085A" w:rsidRDefault="002E3DD2">
      <w:pPr>
        <w:pStyle w:val="ab"/>
        <w:rPr>
          <w:rFonts w:asciiTheme="minorHAnsi" w:eastAsiaTheme="minorEastAsia" w:hAnsiTheme="minorHAnsi" w:cstheme="minorBidi"/>
          <w:noProof/>
          <w:szCs w:val="22"/>
        </w:rPr>
      </w:pPr>
      <w:hyperlink w:anchor="_Toc424364778" w:history="1">
        <w:r w:rsidR="0035085A" w:rsidRPr="001C53F5">
          <w:rPr>
            <w:rStyle w:val="a7"/>
            <w:noProof/>
          </w:rPr>
          <w:t>Fig. 5</w:t>
        </w:r>
        <w:r w:rsidR="0035085A" w:rsidRPr="001C53F5">
          <w:rPr>
            <w:rStyle w:val="a7"/>
            <w:noProof/>
          </w:rPr>
          <w:noBreakHyphen/>
          <w:t>5 The predicted results from the 2</w:t>
        </w:r>
        <w:r w:rsidR="0035085A" w:rsidRPr="001C53F5">
          <w:rPr>
            <w:rStyle w:val="a7"/>
            <w:noProof/>
            <w:vertAlign w:val="superscript"/>
          </w:rPr>
          <w:t>nd</w:t>
        </w:r>
        <w:r w:rsidR="0035085A" w:rsidRPr="001C53F5">
          <w:rPr>
            <w:rStyle w:val="a7"/>
            <w:noProof/>
          </w:rPr>
          <w:t xml:space="preserve"> layer 2LDPMM</w:t>
        </w:r>
        <w:r w:rsidR="0035085A">
          <w:rPr>
            <w:noProof/>
            <w:webHidden/>
          </w:rPr>
          <w:tab/>
        </w:r>
        <w:r w:rsidR="0035085A">
          <w:rPr>
            <w:noProof/>
            <w:webHidden/>
          </w:rPr>
          <w:fldChar w:fldCharType="begin"/>
        </w:r>
        <w:r w:rsidR="0035085A">
          <w:rPr>
            <w:noProof/>
            <w:webHidden/>
          </w:rPr>
          <w:instrText xml:space="preserve"> PAGEREF _Toc424364778 \h </w:instrText>
        </w:r>
        <w:r w:rsidR="0035085A">
          <w:rPr>
            <w:noProof/>
            <w:webHidden/>
          </w:rPr>
        </w:r>
        <w:r w:rsidR="0035085A">
          <w:rPr>
            <w:noProof/>
            <w:webHidden/>
          </w:rPr>
          <w:fldChar w:fldCharType="separate"/>
        </w:r>
        <w:r w:rsidR="0035085A">
          <w:rPr>
            <w:noProof/>
            <w:webHidden/>
          </w:rPr>
          <w:t>66</w:t>
        </w:r>
        <w:r w:rsidR="0035085A">
          <w:rPr>
            <w:noProof/>
            <w:webHidden/>
          </w:rPr>
          <w:fldChar w:fldCharType="end"/>
        </w:r>
      </w:hyperlink>
    </w:p>
    <w:p w14:paraId="4B1DF9AE" w14:textId="77777777" w:rsidR="0035085A" w:rsidRDefault="002E3DD2">
      <w:pPr>
        <w:pStyle w:val="ab"/>
        <w:rPr>
          <w:rFonts w:asciiTheme="minorHAnsi" w:eastAsiaTheme="minorEastAsia" w:hAnsiTheme="minorHAnsi" w:cstheme="minorBidi"/>
          <w:noProof/>
          <w:szCs w:val="22"/>
        </w:rPr>
      </w:pPr>
      <w:hyperlink w:anchor="_Toc424364779" w:history="1">
        <w:r w:rsidR="0035085A" w:rsidRPr="001C53F5">
          <w:rPr>
            <w:rStyle w:val="a7"/>
            <w:noProof/>
          </w:rPr>
          <w:t>Fig. 5</w:t>
        </w:r>
        <w:r w:rsidR="0035085A" w:rsidRPr="001C53F5">
          <w:rPr>
            <w:rStyle w:val="a7"/>
            <w:noProof/>
          </w:rPr>
          <w:noBreakHyphen/>
          <w:t>6 The labeling interface of categorized training data</w:t>
        </w:r>
        <w:r w:rsidR="0035085A">
          <w:rPr>
            <w:noProof/>
            <w:webHidden/>
          </w:rPr>
          <w:tab/>
        </w:r>
        <w:r w:rsidR="0035085A">
          <w:rPr>
            <w:noProof/>
            <w:webHidden/>
          </w:rPr>
          <w:fldChar w:fldCharType="begin"/>
        </w:r>
        <w:r w:rsidR="0035085A">
          <w:rPr>
            <w:noProof/>
            <w:webHidden/>
          </w:rPr>
          <w:instrText xml:space="preserve"> PAGEREF _Toc424364779 \h </w:instrText>
        </w:r>
        <w:r w:rsidR="0035085A">
          <w:rPr>
            <w:noProof/>
            <w:webHidden/>
          </w:rPr>
        </w:r>
        <w:r w:rsidR="0035085A">
          <w:rPr>
            <w:noProof/>
            <w:webHidden/>
          </w:rPr>
          <w:fldChar w:fldCharType="separate"/>
        </w:r>
        <w:r w:rsidR="0035085A">
          <w:rPr>
            <w:noProof/>
            <w:webHidden/>
          </w:rPr>
          <w:t>69</w:t>
        </w:r>
        <w:r w:rsidR="0035085A">
          <w:rPr>
            <w:noProof/>
            <w:webHidden/>
          </w:rPr>
          <w:fldChar w:fldCharType="end"/>
        </w:r>
      </w:hyperlink>
    </w:p>
    <w:p w14:paraId="580060DA" w14:textId="77777777" w:rsidR="0035085A" w:rsidRDefault="002E3DD2">
      <w:pPr>
        <w:pStyle w:val="ab"/>
        <w:rPr>
          <w:rFonts w:asciiTheme="minorHAnsi" w:eastAsiaTheme="minorEastAsia" w:hAnsiTheme="minorHAnsi" w:cstheme="minorBidi"/>
          <w:noProof/>
          <w:szCs w:val="22"/>
        </w:rPr>
      </w:pPr>
      <w:hyperlink w:anchor="_Toc424364780" w:history="1">
        <w:r w:rsidR="0035085A" w:rsidRPr="001C53F5">
          <w:rPr>
            <w:rStyle w:val="a7"/>
            <w:noProof/>
          </w:rPr>
          <w:t>Fig. 5</w:t>
        </w:r>
        <w:r w:rsidR="0035085A" w:rsidRPr="001C53F5">
          <w:rPr>
            <w:rStyle w:val="a7"/>
            <w:noProof/>
          </w:rPr>
          <w:noBreakHyphen/>
          <w:t>7 The graph of adaptive activity recognition for each activity</w:t>
        </w:r>
        <w:r w:rsidR="0035085A">
          <w:rPr>
            <w:noProof/>
            <w:webHidden/>
          </w:rPr>
          <w:tab/>
        </w:r>
        <w:r w:rsidR="0035085A">
          <w:rPr>
            <w:noProof/>
            <w:webHidden/>
          </w:rPr>
          <w:fldChar w:fldCharType="begin"/>
        </w:r>
        <w:r w:rsidR="0035085A">
          <w:rPr>
            <w:noProof/>
            <w:webHidden/>
          </w:rPr>
          <w:instrText xml:space="preserve"> PAGEREF _Toc424364780 \h </w:instrText>
        </w:r>
        <w:r w:rsidR="0035085A">
          <w:rPr>
            <w:noProof/>
            <w:webHidden/>
          </w:rPr>
        </w:r>
        <w:r w:rsidR="0035085A">
          <w:rPr>
            <w:noProof/>
            <w:webHidden/>
          </w:rPr>
          <w:fldChar w:fldCharType="separate"/>
        </w:r>
        <w:r w:rsidR="0035085A">
          <w:rPr>
            <w:noProof/>
            <w:webHidden/>
          </w:rPr>
          <w:t>71</w:t>
        </w:r>
        <w:r w:rsidR="0035085A">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2" w:name="_Toc195365885"/>
      <w:bookmarkStart w:id="43" w:name="_Toc324807791"/>
      <w:bookmarkStart w:id="44" w:name="_Toc324808678"/>
      <w:bookmarkStart w:id="45" w:name="_Toc324809295"/>
      <w:bookmarkStart w:id="46" w:name="_Toc324809320"/>
      <w:bookmarkStart w:id="47" w:name="_Toc424364707"/>
      <w:r>
        <w:rPr>
          <w:rFonts w:hint="eastAsia"/>
        </w:rPr>
        <w:lastRenderedPageBreak/>
        <w:t>List of</w:t>
      </w:r>
      <w:r w:rsidR="0080058D">
        <w:rPr>
          <w:rFonts w:hint="eastAsia"/>
        </w:rPr>
        <w:t xml:space="preserve"> T</w:t>
      </w:r>
      <w:bookmarkEnd w:id="42"/>
      <w:bookmarkEnd w:id="43"/>
      <w:bookmarkEnd w:id="44"/>
      <w:bookmarkEnd w:id="45"/>
      <w:bookmarkEnd w:id="46"/>
      <w:r>
        <w:rPr>
          <w:rFonts w:hint="eastAsia"/>
        </w:rPr>
        <w:t>ables</w:t>
      </w:r>
      <w:bookmarkEnd w:id="47"/>
    </w:p>
    <w:p w14:paraId="22407ED0" w14:textId="77777777" w:rsidR="0080058D" w:rsidRPr="003D28CE" w:rsidRDefault="0080058D" w:rsidP="0080058D"/>
    <w:p w14:paraId="6EFA4A41" w14:textId="77777777" w:rsidR="0035085A" w:rsidRDefault="0010391B">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24364781" w:history="1">
        <w:r w:rsidR="0035085A" w:rsidRPr="00BB3629">
          <w:rPr>
            <w:rStyle w:val="a7"/>
            <w:noProof/>
          </w:rPr>
          <w:t>Table 4</w:t>
        </w:r>
        <w:r w:rsidR="0035085A" w:rsidRPr="00BB3629">
          <w:rPr>
            <w:rStyle w:val="a7"/>
            <w:noProof/>
          </w:rPr>
          <w:noBreakHyphen/>
          <w:t>1 The processes of case-based reasoning approach</w:t>
        </w:r>
        <w:r w:rsidR="0035085A">
          <w:rPr>
            <w:noProof/>
            <w:webHidden/>
          </w:rPr>
          <w:tab/>
        </w:r>
        <w:r w:rsidR="0035085A">
          <w:rPr>
            <w:noProof/>
            <w:webHidden/>
          </w:rPr>
          <w:fldChar w:fldCharType="begin"/>
        </w:r>
        <w:r w:rsidR="0035085A">
          <w:rPr>
            <w:noProof/>
            <w:webHidden/>
          </w:rPr>
          <w:instrText xml:space="preserve"> PAGEREF _Toc424364781 \h </w:instrText>
        </w:r>
        <w:r w:rsidR="0035085A">
          <w:rPr>
            <w:noProof/>
            <w:webHidden/>
          </w:rPr>
        </w:r>
        <w:r w:rsidR="0035085A">
          <w:rPr>
            <w:noProof/>
            <w:webHidden/>
          </w:rPr>
          <w:fldChar w:fldCharType="separate"/>
        </w:r>
        <w:r w:rsidR="0035085A">
          <w:rPr>
            <w:noProof/>
            <w:webHidden/>
          </w:rPr>
          <w:t>54</w:t>
        </w:r>
        <w:r w:rsidR="0035085A">
          <w:rPr>
            <w:noProof/>
            <w:webHidden/>
          </w:rPr>
          <w:fldChar w:fldCharType="end"/>
        </w:r>
      </w:hyperlink>
    </w:p>
    <w:p w14:paraId="12FF8299" w14:textId="77777777" w:rsidR="0035085A" w:rsidRDefault="002E3DD2">
      <w:pPr>
        <w:pStyle w:val="ab"/>
        <w:rPr>
          <w:rFonts w:asciiTheme="minorHAnsi" w:eastAsiaTheme="minorEastAsia" w:hAnsiTheme="minorHAnsi" w:cstheme="minorBidi"/>
          <w:noProof/>
          <w:szCs w:val="22"/>
        </w:rPr>
      </w:pPr>
      <w:hyperlink w:anchor="_Toc424364782" w:history="1">
        <w:r w:rsidR="0035085A" w:rsidRPr="00BB3629">
          <w:rPr>
            <w:rStyle w:val="a7"/>
            <w:noProof/>
          </w:rPr>
          <w:t>Table 5</w:t>
        </w:r>
        <w:r w:rsidR="0035085A" w:rsidRPr="00BB3629">
          <w:rPr>
            <w:rStyle w:val="a7"/>
            <w:noProof/>
          </w:rPr>
          <w:noBreakHyphen/>
          <w:t>1  The power consumption of electronic appliances</w:t>
        </w:r>
        <w:r w:rsidR="0035085A">
          <w:rPr>
            <w:noProof/>
            <w:webHidden/>
          </w:rPr>
          <w:tab/>
        </w:r>
        <w:r w:rsidR="0035085A">
          <w:rPr>
            <w:noProof/>
            <w:webHidden/>
          </w:rPr>
          <w:fldChar w:fldCharType="begin"/>
        </w:r>
        <w:r w:rsidR="0035085A">
          <w:rPr>
            <w:noProof/>
            <w:webHidden/>
          </w:rPr>
          <w:instrText xml:space="preserve"> PAGEREF _Toc424364782 \h </w:instrText>
        </w:r>
        <w:r w:rsidR="0035085A">
          <w:rPr>
            <w:noProof/>
            <w:webHidden/>
          </w:rPr>
        </w:r>
        <w:r w:rsidR="0035085A">
          <w:rPr>
            <w:noProof/>
            <w:webHidden/>
          </w:rPr>
          <w:fldChar w:fldCharType="separate"/>
        </w:r>
        <w:r w:rsidR="0035085A">
          <w:rPr>
            <w:noProof/>
            <w:webHidden/>
          </w:rPr>
          <w:t>57</w:t>
        </w:r>
        <w:r w:rsidR="0035085A">
          <w:rPr>
            <w:noProof/>
            <w:webHidden/>
          </w:rPr>
          <w:fldChar w:fldCharType="end"/>
        </w:r>
      </w:hyperlink>
    </w:p>
    <w:p w14:paraId="6F41D91B" w14:textId="77777777" w:rsidR="0035085A" w:rsidRDefault="002E3DD2">
      <w:pPr>
        <w:pStyle w:val="ab"/>
        <w:rPr>
          <w:rFonts w:asciiTheme="minorHAnsi" w:eastAsiaTheme="minorEastAsia" w:hAnsiTheme="minorHAnsi" w:cstheme="minorBidi"/>
          <w:noProof/>
          <w:szCs w:val="22"/>
        </w:rPr>
      </w:pPr>
      <w:hyperlink w:anchor="_Toc424364783" w:history="1">
        <w:r w:rsidR="0035085A" w:rsidRPr="00BB3629">
          <w:rPr>
            <w:rStyle w:val="a7"/>
            <w:noProof/>
          </w:rPr>
          <w:t>Table 5</w:t>
        </w:r>
        <w:r w:rsidR="0035085A" w:rsidRPr="00BB3629">
          <w:rPr>
            <w:rStyle w:val="a7"/>
            <w:noProof/>
          </w:rPr>
          <w:noBreakHyphen/>
          <w:t>2</w:t>
        </w:r>
        <w:r w:rsidR="0035085A">
          <w:rPr>
            <w:rFonts w:asciiTheme="minorHAnsi" w:eastAsiaTheme="minorEastAsia" w:hAnsiTheme="minorHAnsi" w:cstheme="minorBidi"/>
            <w:noProof/>
            <w:szCs w:val="22"/>
          </w:rPr>
          <w:tab/>
        </w:r>
        <w:r w:rsidR="0035085A" w:rsidRPr="00BB3629">
          <w:rPr>
            <w:rStyle w:val="a7"/>
            <w:noProof/>
          </w:rPr>
          <w:t>Activity list in the simulated home</w:t>
        </w:r>
        <w:r w:rsidR="0035085A">
          <w:rPr>
            <w:noProof/>
            <w:webHidden/>
          </w:rPr>
          <w:tab/>
        </w:r>
        <w:r w:rsidR="0035085A">
          <w:rPr>
            <w:noProof/>
            <w:webHidden/>
          </w:rPr>
          <w:fldChar w:fldCharType="begin"/>
        </w:r>
        <w:r w:rsidR="0035085A">
          <w:rPr>
            <w:noProof/>
            <w:webHidden/>
          </w:rPr>
          <w:instrText xml:space="preserve"> PAGEREF _Toc424364783 \h </w:instrText>
        </w:r>
        <w:r w:rsidR="0035085A">
          <w:rPr>
            <w:noProof/>
            <w:webHidden/>
          </w:rPr>
        </w:r>
        <w:r w:rsidR="0035085A">
          <w:rPr>
            <w:noProof/>
            <w:webHidden/>
          </w:rPr>
          <w:fldChar w:fldCharType="separate"/>
        </w:r>
        <w:r w:rsidR="0035085A">
          <w:rPr>
            <w:noProof/>
            <w:webHidden/>
          </w:rPr>
          <w:t>58</w:t>
        </w:r>
        <w:r w:rsidR="0035085A">
          <w:rPr>
            <w:noProof/>
            <w:webHidden/>
          </w:rPr>
          <w:fldChar w:fldCharType="end"/>
        </w:r>
      </w:hyperlink>
    </w:p>
    <w:p w14:paraId="4C32E37C" w14:textId="77777777" w:rsidR="0035085A" w:rsidRDefault="002E3DD2">
      <w:pPr>
        <w:pStyle w:val="ab"/>
        <w:rPr>
          <w:rFonts w:asciiTheme="minorHAnsi" w:eastAsiaTheme="minorEastAsia" w:hAnsiTheme="minorHAnsi" w:cstheme="minorBidi"/>
          <w:noProof/>
          <w:szCs w:val="22"/>
        </w:rPr>
      </w:pPr>
      <w:hyperlink w:anchor="_Toc424364784" w:history="1">
        <w:r w:rsidR="0035085A" w:rsidRPr="00BB3629">
          <w:rPr>
            <w:rStyle w:val="a7"/>
            <w:noProof/>
          </w:rPr>
          <w:t>Table 5</w:t>
        </w:r>
        <w:r w:rsidR="0035085A" w:rsidRPr="00BB3629">
          <w:rPr>
            <w:rStyle w:val="a7"/>
            <w:noProof/>
          </w:rPr>
          <w:noBreakHyphen/>
          <w:t>3</w:t>
        </w:r>
        <w:r w:rsidR="0035085A">
          <w:rPr>
            <w:rFonts w:asciiTheme="minorHAnsi" w:eastAsiaTheme="minorEastAsia" w:hAnsiTheme="minorHAnsi" w:cstheme="minorBidi"/>
            <w:noProof/>
            <w:szCs w:val="22"/>
          </w:rPr>
          <w:tab/>
        </w:r>
        <w:r w:rsidR="0035085A" w:rsidRPr="00BB3629">
          <w:rPr>
            <w:rStyle w:val="a7"/>
            <w:noProof/>
          </w:rPr>
          <w:t>Light and appliance usage states of different activities</w:t>
        </w:r>
        <w:r w:rsidR="0035085A">
          <w:rPr>
            <w:noProof/>
            <w:webHidden/>
          </w:rPr>
          <w:tab/>
        </w:r>
        <w:r w:rsidR="0035085A">
          <w:rPr>
            <w:noProof/>
            <w:webHidden/>
          </w:rPr>
          <w:fldChar w:fldCharType="begin"/>
        </w:r>
        <w:r w:rsidR="0035085A">
          <w:rPr>
            <w:noProof/>
            <w:webHidden/>
          </w:rPr>
          <w:instrText xml:space="preserve"> PAGEREF _Toc424364784 \h </w:instrText>
        </w:r>
        <w:r w:rsidR="0035085A">
          <w:rPr>
            <w:noProof/>
            <w:webHidden/>
          </w:rPr>
        </w:r>
        <w:r w:rsidR="0035085A">
          <w:rPr>
            <w:noProof/>
            <w:webHidden/>
          </w:rPr>
          <w:fldChar w:fldCharType="separate"/>
        </w:r>
        <w:r w:rsidR="0035085A">
          <w:rPr>
            <w:noProof/>
            <w:webHidden/>
          </w:rPr>
          <w:t>60</w:t>
        </w:r>
        <w:r w:rsidR="0035085A">
          <w:rPr>
            <w:noProof/>
            <w:webHidden/>
          </w:rPr>
          <w:fldChar w:fldCharType="end"/>
        </w:r>
      </w:hyperlink>
    </w:p>
    <w:p w14:paraId="574DDD7E" w14:textId="77777777" w:rsidR="0035085A" w:rsidRDefault="002E3DD2">
      <w:pPr>
        <w:pStyle w:val="ab"/>
        <w:rPr>
          <w:rFonts w:asciiTheme="minorHAnsi" w:eastAsiaTheme="minorEastAsia" w:hAnsiTheme="minorHAnsi" w:cstheme="minorBidi"/>
          <w:noProof/>
          <w:szCs w:val="22"/>
        </w:rPr>
      </w:pPr>
      <w:hyperlink w:anchor="_Toc424364785" w:history="1">
        <w:r w:rsidR="0035085A" w:rsidRPr="00BB3629">
          <w:rPr>
            <w:rStyle w:val="a7"/>
            <w:noProof/>
          </w:rPr>
          <w:t>Table 5</w:t>
        </w:r>
        <w:r w:rsidR="0035085A" w:rsidRPr="00BB3629">
          <w:rPr>
            <w:rStyle w:val="a7"/>
            <w:noProof/>
          </w:rPr>
          <w:noBreakHyphen/>
          <w:t>4</w:t>
        </w:r>
        <w:r w:rsidR="0035085A">
          <w:rPr>
            <w:rFonts w:asciiTheme="minorHAnsi" w:eastAsiaTheme="minorEastAsia" w:hAnsiTheme="minorHAnsi" w:cstheme="minorBidi"/>
            <w:noProof/>
            <w:szCs w:val="22"/>
          </w:rPr>
          <w:tab/>
        </w:r>
        <w:r w:rsidR="0035085A" w:rsidRPr="00BB3629">
          <w:rPr>
            <w:rStyle w:val="a7"/>
            <w:noProof/>
          </w:rPr>
          <w:t>Predicted Result of Ambient part AR model</w:t>
        </w:r>
        <w:r w:rsidR="0035085A">
          <w:rPr>
            <w:noProof/>
            <w:webHidden/>
          </w:rPr>
          <w:tab/>
        </w:r>
        <w:r w:rsidR="0035085A">
          <w:rPr>
            <w:noProof/>
            <w:webHidden/>
          </w:rPr>
          <w:fldChar w:fldCharType="begin"/>
        </w:r>
        <w:r w:rsidR="0035085A">
          <w:rPr>
            <w:noProof/>
            <w:webHidden/>
          </w:rPr>
          <w:instrText xml:space="preserve"> PAGEREF _Toc424364785 \h </w:instrText>
        </w:r>
        <w:r w:rsidR="0035085A">
          <w:rPr>
            <w:noProof/>
            <w:webHidden/>
          </w:rPr>
        </w:r>
        <w:r w:rsidR="0035085A">
          <w:rPr>
            <w:noProof/>
            <w:webHidden/>
          </w:rPr>
          <w:fldChar w:fldCharType="separate"/>
        </w:r>
        <w:r w:rsidR="0035085A">
          <w:rPr>
            <w:noProof/>
            <w:webHidden/>
          </w:rPr>
          <w:t>60</w:t>
        </w:r>
        <w:r w:rsidR="0035085A">
          <w:rPr>
            <w:noProof/>
            <w:webHidden/>
          </w:rPr>
          <w:fldChar w:fldCharType="end"/>
        </w:r>
      </w:hyperlink>
    </w:p>
    <w:p w14:paraId="6137159F" w14:textId="77777777" w:rsidR="0035085A" w:rsidRDefault="002E3DD2">
      <w:pPr>
        <w:pStyle w:val="ab"/>
        <w:rPr>
          <w:rFonts w:asciiTheme="minorHAnsi" w:eastAsiaTheme="minorEastAsia" w:hAnsiTheme="minorHAnsi" w:cstheme="minorBidi"/>
          <w:noProof/>
          <w:szCs w:val="22"/>
        </w:rPr>
      </w:pPr>
      <w:hyperlink w:anchor="_Toc424364786" w:history="1">
        <w:r w:rsidR="0035085A" w:rsidRPr="00BB3629">
          <w:rPr>
            <w:rStyle w:val="a7"/>
            <w:noProof/>
          </w:rPr>
          <w:t>Table 5</w:t>
        </w:r>
        <w:r w:rsidR="0035085A" w:rsidRPr="00BB3629">
          <w:rPr>
            <w:rStyle w:val="a7"/>
            <w:noProof/>
          </w:rPr>
          <w:noBreakHyphen/>
          <w:t>5</w:t>
        </w:r>
        <w:r w:rsidR="0035085A">
          <w:rPr>
            <w:rFonts w:asciiTheme="minorHAnsi" w:eastAsiaTheme="minorEastAsia" w:hAnsiTheme="minorHAnsi" w:cstheme="minorBidi"/>
            <w:noProof/>
            <w:szCs w:val="22"/>
          </w:rPr>
          <w:tab/>
        </w:r>
        <w:r w:rsidR="0035085A" w:rsidRPr="00BB3629">
          <w:rPr>
            <w:rStyle w:val="a7"/>
            <w:noProof/>
          </w:rPr>
          <w:t>Predicted Result of 2LDPMM</w:t>
        </w:r>
        <w:r w:rsidR="0035085A">
          <w:rPr>
            <w:noProof/>
            <w:webHidden/>
          </w:rPr>
          <w:tab/>
        </w:r>
        <w:r w:rsidR="0035085A">
          <w:rPr>
            <w:noProof/>
            <w:webHidden/>
          </w:rPr>
          <w:fldChar w:fldCharType="begin"/>
        </w:r>
        <w:r w:rsidR="0035085A">
          <w:rPr>
            <w:noProof/>
            <w:webHidden/>
          </w:rPr>
          <w:instrText xml:space="preserve"> PAGEREF _Toc424364786 \h </w:instrText>
        </w:r>
        <w:r w:rsidR="0035085A">
          <w:rPr>
            <w:noProof/>
            <w:webHidden/>
          </w:rPr>
        </w:r>
        <w:r w:rsidR="0035085A">
          <w:rPr>
            <w:noProof/>
            <w:webHidden/>
          </w:rPr>
          <w:fldChar w:fldCharType="separate"/>
        </w:r>
        <w:r w:rsidR="0035085A">
          <w:rPr>
            <w:noProof/>
            <w:webHidden/>
          </w:rPr>
          <w:t>64</w:t>
        </w:r>
        <w:r w:rsidR="0035085A">
          <w:rPr>
            <w:noProof/>
            <w:webHidden/>
          </w:rPr>
          <w:fldChar w:fldCharType="end"/>
        </w:r>
      </w:hyperlink>
    </w:p>
    <w:p w14:paraId="19454F5A" w14:textId="77777777" w:rsidR="0035085A" w:rsidRDefault="002E3DD2">
      <w:pPr>
        <w:pStyle w:val="ab"/>
        <w:rPr>
          <w:rFonts w:asciiTheme="minorHAnsi" w:eastAsiaTheme="minorEastAsia" w:hAnsiTheme="minorHAnsi" w:cstheme="minorBidi"/>
          <w:noProof/>
          <w:szCs w:val="22"/>
        </w:rPr>
      </w:pPr>
      <w:hyperlink w:anchor="_Toc424364787" w:history="1">
        <w:r w:rsidR="0035085A" w:rsidRPr="00BB3629">
          <w:rPr>
            <w:rStyle w:val="a7"/>
            <w:noProof/>
          </w:rPr>
          <w:t>Table 5</w:t>
        </w:r>
        <w:r w:rsidR="0035085A" w:rsidRPr="00BB3629">
          <w:rPr>
            <w:rStyle w:val="a7"/>
            <w:noProof/>
          </w:rPr>
          <w:noBreakHyphen/>
          <w:t>6</w:t>
        </w:r>
        <w:r w:rsidR="0035085A">
          <w:rPr>
            <w:rFonts w:asciiTheme="minorHAnsi" w:eastAsiaTheme="minorEastAsia" w:hAnsiTheme="minorHAnsi" w:cstheme="minorBidi"/>
            <w:noProof/>
            <w:szCs w:val="22"/>
          </w:rPr>
          <w:tab/>
        </w:r>
        <w:r w:rsidR="0035085A" w:rsidRPr="00BB3629">
          <w:rPr>
            <w:rStyle w:val="a7"/>
            <w:noProof/>
          </w:rPr>
          <w:t>Predicted Result of hand’s behavior in the first layer 2LDPMM</w:t>
        </w:r>
        <w:r w:rsidR="0035085A">
          <w:rPr>
            <w:noProof/>
            <w:webHidden/>
          </w:rPr>
          <w:tab/>
        </w:r>
        <w:r w:rsidR="0035085A">
          <w:rPr>
            <w:noProof/>
            <w:webHidden/>
          </w:rPr>
          <w:fldChar w:fldCharType="begin"/>
        </w:r>
        <w:r w:rsidR="0035085A">
          <w:rPr>
            <w:noProof/>
            <w:webHidden/>
          </w:rPr>
          <w:instrText xml:space="preserve"> PAGEREF _Toc424364787 \h </w:instrText>
        </w:r>
        <w:r w:rsidR="0035085A">
          <w:rPr>
            <w:noProof/>
            <w:webHidden/>
          </w:rPr>
        </w:r>
        <w:r w:rsidR="0035085A">
          <w:rPr>
            <w:noProof/>
            <w:webHidden/>
          </w:rPr>
          <w:fldChar w:fldCharType="separate"/>
        </w:r>
        <w:r w:rsidR="0035085A">
          <w:rPr>
            <w:noProof/>
            <w:webHidden/>
          </w:rPr>
          <w:t>64</w:t>
        </w:r>
        <w:r w:rsidR="0035085A">
          <w:rPr>
            <w:noProof/>
            <w:webHidden/>
          </w:rPr>
          <w:fldChar w:fldCharType="end"/>
        </w:r>
      </w:hyperlink>
    </w:p>
    <w:p w14:paraId="1301FA54" w14:textId="77777777" w:rsidR="0035085A" w:rsidRDefault="002E3DD2">
      <w:pPr>
        <w:pStyle w:val="ab"/>
        <w:rPr>
          <w:rFonts w:asciiTheme="minorHAnsi" w:eastAsiaTheme="minorEastAsia" w:hAnsiTheme="minorHAnsi" w:cstheme="minorBidi"/>
          <w:noProof/>
          <w:szCs w:val="22"/>
        </w:rPr>
      </w:pPr>
      <w:hyperlink w:anchor="_Toc424364788" w:history="1">
        <w:r w:rsidR="0035085A" w:rsidRPr="00BB3629">
          <w:rPr>
            <w:rStyle w:val="a7"/>
            <w:noProof/>
          </w:rPr>
          <w:t>Table 5</w:t>
        </w:r>
        <w:r w:rsidR="0035085A" w:rsidRPr="00BB3629">
          <w:rPr>
            <w:rStyle w:val="a7"/>
            <w:noProof/>
          </w:rPr>
          <w:noBreakHyphen/>
          <w:t>7</w:t>
        </w:r>
        <w:r w:rsidR="0035085A">
          <w:rPr>
            <w:rFonts w:asciiTheme="minorHAnsi" w:eastAsiaTheme="minorEastAsia" w:hAnsiTheme="minorHAnsi" w:cstheme="minorBidi"/>
            <w:noProof/>
            <w:szCs w:val="22"/>
          </w:rPr>
          <w:tab/>
        </w:r>
        <w:r w:rsidR="0035085A" w:rsidRPr="00BB3629">
          <w:rPr>
            <w:rStyle w:val="a7"/>
            <w:noProof/>
          </w:rPr>
          <w:t>Feature of the 2</w:t>
        </w:r>
        <w:r w:rsidR="0035085A" w:rsidRPr="00BB3629">
          <w:rPr>
            <w:rStyle w:val="a7"/>
            <w:noProof/>
            <w:vertAlign w:val="superscript"/>
          </w:rPr>
          <w:t>nd</w:t>
        </w:r>
        <w:r w:rsidR="0035085A" w:rsidRPr="00BB3629">
          <w:rPr>
            <w:rStyle w:val="a7"/>
            <w:noProof/>
          </w:rPr>
          <w:t xml:space="preserve"> layer NHARM for a sequence of activity “Watch TV”</w:t>
        </w:r>
        <w:r w:rsidR="0035085A">
          <w:rPr>
            <w:noProof/>
            <w:webHidden/>
          </w:rPr>
          <w:tab/>
        </w:r>
        <w:r w:rsidR="0035085A">
          <w:rPr>
            <w:noProof/>
            <w:webHidden/>
          </w:rPr>
          <w:fldChar w:fldCharType="begin"/>
        </w:r>
        <w:r w:rsidR="0035085A">
          <w:rPr>
            <w:noProof/>
            <w:webHidden/>
          </w:rPr>
          <w:instrText xml:space="preserve"> PAGEREF _Toc424364788 \h </w:instrText>
        </w:r>
        <w:r w:rsidR="0035085A">
          <w:rPr>
            <w:noProof/>
            <w:webHidden/>
          </w:rPr>
        </w:r>
        <w:r w:rsidR="0035085A">
          <w:rPr>
            <w:noProof/>
            <w:webHidden/>
          </w:rPr>
          <w:fldChar w:fldCharType="separate"/>
        </w:r>
        <w:r w:rsidR="0035085A">
          <w:rPr>
            <w:noProof/>
            <w:webHidden/>
          </w:rPr>
          <w:t>68</w:t>
        </w:r>
        <w:r w:rsidR="0035085A">
          <w:rPr>
            <w:noProof/>
            <w:webHidden/>
          </w:rPr>
          <w:fldChar w:fldCharType="end"/>
        </w:r>
      </w:hyperlink>
    </w:p>
    <w:p w14:paraId="4DED18B2" w14:textId="77777777" w:rsidR="0035085A" w:rsidRDefault="002E3DD2">
      <w:pPr>
        <w:pStyle w:val="ab"/>
        <w:rPr>
          <w:rFonts w:asciiTheme="minorHAnsi" w:eastAsiaTheme="minorEastAsia" w:hAnsiTheme="minorHAnsi" w:cstheme="minorBidi"/>
          <w:noProof/>
          <w:szCs w:val="22"/>
        </w:rPr>
      </w:pPr>
      <w:hyperlink w:anchor="_Toc424364789" w:history="1">
        <w:r w:rsidR="0035085A" w:rsidRPr="00BB3629">
          <w:rPr>
            <w:rStyle w:val="a7"/>
            <w:noProof/>
          </w:rPr>
          <w:t>Table 5</w:t>
        </w:r>
        <w:r w:rsidR="0035085A" w:rsidRPr="00BB3629">
          <w:rPr>
            <w:rStyle w:val="a7"/>
            <w:noProof/>
          </w:rPr>
          <w:noBreakHyphen/>
          <w:t>8</w:t>
        </w:r>
        <w:r w:rsidR="0035085A">
          <w:rPr>
            <w:rFonts w:asciiTheme="minorHAnsi" w:eastAsiaTheme="minorEastAsia" w:hAnsiTheme="minorHAnsi" w:cstheme="minorBidi"/>
            <w:noProof/>
            <w:szCs w:val="22"/>
          </w:rPr>
          <w:tab/>
        </w:r>
        <w:r w:rsidR="0035085A" w:rsidRPr="00BB3629">
          <w:rPr>
            <w:rStyle w:val="a7"/>
            <w:noProof/>
          </w:rPr>
          <w:t>Predicted result of daily living activity in the 2</w:t>
        </w:r>
        <w:r w:rsidR="0035085A" w:rsidRPr="00BB3629">
          <w:rPr>
            <w:rStyle w:val="a7"/>
            <w:noProof/>
            <w:vertAlign w:val="superscript"/>
          </w:rPr>
          <w:t>nd</w:t>
        </w:r>
        <w:r w:rsidR="0035085A" w:rsidRPr="00BB3629">
          <w:rPr>
            <w:rStyle w:val="a7"/>
            <w:noProof/>
          </w:rPr>
          <w:t xml:space="preserve"> layer NHARM</w:t>
        </w:r>
        <w:r w:rsidR="0035085A">
          <w:rPr>
            <w:noProof/>
            <w:webHidden/>
          </w:rPr>
          <w:tab/>
        </w:r>
        <w:r w:rsidR="0035085A">
          <w:rPr>
            <w:noProof/>
            <w:webHidden/>
          </w:rPr>
          <w:fldChar w:fldCharType="begin"/>
        </w:r>
        <w:r w:rsidR="0035085A">
          <w:rPr>
            <w:noProof/>
            <w:webHidden/>
          </w:rPr>
          <w:instrText xml:space="preserve"> PAGEREF _Toc424364789 \h </w:instrText>
        </w:r>
        <w:r w:rsidR="0035085A">
          <w:rPr>
            <w:noProof/>
            <w:webHidden/>
          </w:rPr>
        </w:r>
        <w:r w:rsidR="0035085A">
          <w:rPr>
            <w:noProof/>
            <w:webHidden/>
          </w:rPr>
          <w:fldChar w:fldCharType="separate"/>
        </w:r>
        <w:r w:rsidR="0035085A">
          <w:rPr>
            <w:noProof/>
            <w:webHidden/>
          </w:rPr>
          <w:t>68</w:t>
        </w:r>
        <w:r w:rsidR="0035085A">
          <w:rPr>
            <w:noProof/>
            <w:webHidden/>
          </w:rPr>
          <w:fldChar w:fldCharType="end"/>
        </w:r>
      </w:hyperlink>
    </w:p>
    <w:p w14:paraId="1BD936A3" w14:textId="77777777" w:rsidR="0035085A" w:rsidRDefault="002E3DD2">
      <w:pPr>
        <w:pStyle w:val="ab"/>
        <w:rPr>
          <w:rFonts w:asciiTheme="minorHAnsi" w:eastAsiaTheme="minorEastAsia" w:hAnsiTheme="minorHAnsi" w:cstheme="minorBidi"/>
          <w:noProof/>
          <w:szCs w:val="22"/>
        </w:rPr>
      </w:pPr>
      <w:hyperlink w:anchor="_Toc424364790" w:history="1">
        <w:r w:rsidR="0035085A" w:rsidRPr="00BB3629">
          <w:rPr>
            <w:rStyle w:val="a7"/>
            <w:noProof/>
          </w:rPr>
          <w:t>Table 5</w:t>
        </w:r>
        <w:r w:rsidR="0035085A" w:rsidRPr="00BB3629">
          <w:rPr>
            <w:rStyle w:val="a7"/>
            <w:noProof/>
          </w:rPr>
          <w:noBreakHyphen/>
          <w:t>9 the accuracy of the results from the proposed NHARM</w:t>
        </w:r>
        <w:r w:rsidR="0035085A">
          <w:rPr>
            <w:noProof/>
            <w:webHidden/>
          </w:rPr>
          <w:tab/>
        </w:r>
        <w:r w:rsidR="0035085A">
          <w:rPr>
            <w:noProof/>
            <w:webHidden/>
          </w:rPr>
          <w:fldChar w:fldCharType="begin"/>
        </w:r>
        <w:r w:rsidR="0035085A">
          <w:rPr>
            <w:noProof/>
            <w:webHidden/>
          </w:rPr>
          <w:instrText xml:space="preserve"> PAGEREF _Toc424364790 \h </w:instrText>
        </w:r>
        <w:r w:rsidR="0035085A">
          <w:rPr>
            <w:noProof/>
            <w:webHidden/>
          </w:rPr>
        </w:r>
        <w:r w:rsidR="0035085A">
          <w:rPr>
            <w:noProof/>
            <w:webHidden/>
          </w:rPr>
          <w:fldChar w:fldCharType="separate"/>
        </w:r>
        <w:r w:rsidR="0035085A">
          <w:rPr>
            <w:noProof/>
            <w:webHidden/>
          </w:rPr>
          <w:t>70</w:t>
        </w:r>
        <w:r w:rsidR="0035085A">
          <w:rPr>
            <w:noProof/>
            <w:webHidden/>
          </w:rPr>
          <w:fldChar w:fldCharType="end"/>
        </w:r>
      </w:hyperlink>
    </w:p>
    <w:p w14:paraId="7711DA1C" w14:textId="77777777" w:rsidR="0035085A" w:rsidRDefault="002E3DD2">
      <w:pPr>
        <w:pStyle w:val="ab"/>
        <w:rPr>
          <w:rFonts w:asciiTheme="minorHAnsi" w:eastAsiaTheme="minorEastAsia" w:hAnsiTheme="minorHAnsi" w:cstheme="minorBidi"/>
          <w:noProof/>
          <w:szCs w:val="22"/>
        </w:rPr>
      </w:pPr>
      <w:hyperlink w:anchor="_Toc424364791" w:history="1">
        <w:r w:rsidR="0035085A" w:rsidRPr="00BB3629">
          <w:rPr>
            <w:rStyle w:val="a7"/>
            <w:noProof/>
          </w:rPr>
          <w:t>Table 5</w:t>
        </w:r>
        <w:r w:rsidR="0035085A" w:rsidRPr="00BB3629">
          <w:rPr>
            <w:rStyle w:val="a7"/>
            <w:noProof/>
          </w:rPr>
          <w:noBreakHyphen/>
          <w:t>10 the distances between new activity and exist activities in the dataset</w:t>
        </w:r>
        <w:r w:rsidR="0035085A">
          <w:rPr>
            <w:noProof/>
            <w:webHidden/>
          </w:rPr>
          <w:tab/>
        </w:r>
        <w:r w:rsidR="0035085A">
          <w:rPr>
            <w:noProof/>
            <w:webHidden/>
          </w:rPr>
          <w:fldChar w:fldCharType="begin"/>
        </w:r>
        <w:r w:rsidR="0035085A">
          <w:rPr>
            <w:noProof/>
            <w:webHidden/>
          </w:rPr>
          <w:instrText xml:space="preserve"> PAGEREF _Toc424364791 \h </w:instrText>
        </w:r>
        <w:r w:rsidR="0035085A">
          <w:rPr>
            <w:noProof/>
            <w:webHidden/>
          </w:rPr>
        </w:r>
        <w:r w:rsidR="0035085A">
          <w:rPr>
            <w:noProof/>
            <w:webHidden/>
          </w:rPr>
          <w:fldChar w:fldCharType="separate"/>
        </w:r>
        <w:r w:rsidR="0035085A">
          <w:rPr>
            <w:noProof/>
            <w:webHidden/>
          </w:rPr>
          <w:t>70</w:t>
        </w:r>
        <w:r w:rsidR="0035085A">
          <w:rPr>
            <w:noProof/>
            <w:webHidden/>
          </w:rPr>
          <w:fldChar w:fldCharType="end"/>
        </w:r>
      </w:hyperlink>
    </w:p>
    <w:p w14:paraId="02E96EA5" w14:textId="77777777" w:rsidR="0035085A" w:rsidRDefault="002E3DD2">
      <w:pPr>
        <w:pStyle w:val="ab"/>
        <w:rPr>
          <w:rFonts w:asciiTheme="minorHAnsi" w:eastAsiaTheme="minorEastAsia" w:hAnsiTheme="minorHAnsi" w:cstheme="minorBidi"/>
          <w:noProof/>
          <w:szCs w:val="22"/>
        </w:rPr>
      </w:pPr>
      <w:hyperlink w:anchor="_Toc424364792" w:history="1">
        <w:r w:rsidR="0035085A" w:rsidRPr="00BB3629">
          <w:rPr>
            <w:rStyle w:val="a7"/>
            <w:noProof/>
          </w:rPr>
          <w:t>Table 5</w:t>
        </w:r>
        <w:r w:rsidR="0035085A" w:rsidRPr="00BB3629">
          <w:rPr>
            <w:rStyle w:val="a7"/>
            <w:noProof/>
          </w:rPr>
          <w:noBreakHyphen/>
          <w:t>11 the activity recognition rate of online AR model</w:t>
        </w:r>
        <w:r w:rsidR="0035085A">
          <w:rPr>
            <w:noProof/>
            <w:webHidden/>
          </w:rPr>
          <w:tab/>
        </w:r>
        <w:r w:rsidR="0035085A">
          <w:rPr>
            <w:noProof/>
            <w:webHidden/>
          </w:rPr>
          <w:fldChar w:fldCharType="begin"/>
        </w:r>
        <w:r w:rsidR="0035085A">
          <w:rPr>
            <w:noProof/>
            <w:webHidden/>
          </w:rPr>
          <w:instrText xml:space="preserve"> PAGEREF _Toc424364792 \h </w:instrText>
        </w:r>
        <w:r w:rsidR="0035085A">
          <w:rPr>
            <w:noProof/>
            <w:webHidden/>
          </w:rPr>
        </w:r>
        <w:r w:rsidR="0035085A">
          <w:rPr>
            <w:noProof/>
            <w:webHidden/>
          </w:rPr>
          <w:fldChar w:fldCharType="separate"/>
        </w:r>
        <w:r w:rsidR="0035085A">
          <w:rPr>
            <w:noProof/>
            <w:webHidden/>
          </w:rPr>
          <w:t>72</w:t>
        </w:r>
        <w:r w:rsidR="0035085A">
          <w:rPr>
            <w:noProof/>
            <w:webHidden/>
          </w:rPr>
          <w:fldChar w:fldCharType="end"/>
        </w:r>
      </w:hyperlink>
    </w:p>
    <w:p w14:paraId="7F459339" w14:textId="099F6CD4" w:rsidR="0080058D" w:rsidRDefault="0010391B"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48" w:name="_Toc195365886"/>
      <w:bookmarkStart w:id="49" w:name="_Toc324807792"/>
      <w:bookmarkStart w:id="50" w:name="_Toc324808679"/>
      <w:bookmarkStart w:id="51" w:name="_Toc324809296"/>
      <w:bookmarkStart w:id="52" w:name="_Toc324809321"/>
      <w:r>
        <w:lastRenderedPageBreak/>
        <w:br/>
      </w:r>
      <w:bookmarkStart w:id="53" w:name="_Toc424364708"/>
      <w:r w:rsidR="0080058D" w:rsidRPr="0042574C">
        <w:rPr>
          <w:rFonts w:hint="eastAsia"/>
        </w:rPr>
        <w:t>Introduction</w:t>
      </w:r>
      <w:bookmarkEnd w:id="48"/>
      <w:bookmarkEnd w:id="49"/>
      <w:bookmarkEnd w:id="50"/>
      <w:bookmarkEnd w:id="51"/>
      <w:bookmarkEnd w:id="52"/>
      <w:bookmarkEnd w:id="53"/>
    </w:p>
    <w:p w14:paraId="61F194ED" w14:textId="4F76336C" w:rsidR="00B02C60" w:rsidRDefault="007604CA" w:rsidP="007604CA">
      <w:pPr>
        <w:pStyle w:val="21"/>
      </w:pPr>
      <w:bookmarkStart w:id="54" w:name="_Toc424364709"/>
      <w:r>
        <w:rPr>
          <w:rFonts w:hint="eastAsia"/>
        </w:rPr>
        <w:t>Motivation</w:t>
      </w:r>
      <w:bookmarkEnd w:id="54"/>
    </w:p>
    <w:p w14:paraId="7F8C67F9" w14:textId="1FA12A93"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F23E94">
          <w:rPr>
            <w:noProof/>
          </w:rPr>
          <w:t>1</w:t>
        </w:r>
      </w:hyperlink>
      <w:r>
        <w:rPr>
          <w:noProof/>
        </w:rPr>
        <w:t xml:space="preserve">, </w:t>
      </w:r>
      <w:hyperlink w:anchor="_ENREF_2" w:tooltip="Pantelopoulos, 2010 #13" w:history="1">
        <w:r w:rsidR="00F23E94">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own home. </w:t>
      </w:r>
      <w:r w:rsidR="00A66CFC">
        <w:lastRenderedPageBreak/>
        <w:t xml:space="preserve">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 xml:space="preserve">Activity of daily living (ADL) is an important factor to estimate the independent ability of elders. </w:t>
      </w:r>
      <w:proofErr w:type="spellStart"/>
      <w:r w:rsidRPr="000709EC">
        <w:t>Barthel</w:t>
      </w:r>
      <w:proofErr w:type="spellEnd"/>
      <w:r w:rsidRPr="000709EC">
        <w:t xml:space="preserve">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F23E94"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603320A7"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w:t>
      </w:r>
      <w:proofErr w:type="spellStart"/>
      <w:r w:rsidR="00C52741">
        <w:t>IoT</w:t>
      </w:r>
      <w:proofErr w:type="spellEnd"/>
      <w:r w:rsidR="00C52741">
        <w:t xml:space="preserve">)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F23E94">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w:t>
      </w:r>
      <w:proofErr w:type="spellStart"/>
      <w:r w:rsidR="00C52741">
        <w:t>AmI</w:t>
      </w:r>
      <w:proofErr w:type="spellEnd"/>
      <w:r w:rsidR="00C52741">
        <w:t>)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F23E94">
          <w:rPr>
            <w:noProof/>
          </w:rPr>
          <w:t>5</w:t>
        </w:r>
      </w:hyperlink>
      <w:r w:rsidR="00C52741">
        <w:rPr>
          <w:noProof/>
        </w:rPr>
        <w:t>]</w:t>
      </w:r>
      <w:r w:rsidR="00C52741">
        <w:fldChar w:fldCharType="end"/>
      </w:r>
      <w:r w:rsidR="00C52741">
        <w:t xml:space="preserve">. </w:t>
      </w:r>
      <w:r w:rsidR="00EB5176">
        <w:t>Th</w:t>
      </w:r>
      <w:r w:rsidR="00C52741">
        <w:t xml:space="preserve">e technology of </w:t>
      </w:r>
      <w:proofErr w:type="spellStart"/>
      <w:r w:rsidR="00C52741">
        <w:t>IoT</w:t>
      </w:r>
      <w:proofErr w:type="spellEnd"/>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5" w:name="_Toc323632165"/>
      <w:bookmarkStart w:id="56" w:name="_Toc324265316"/>
      <w:bookmarkStart w:id="57" w:name="_Toc324265366"/>
      <w:bookmarkStart w:id="58" w:name="_Toc424364710"/>
      <w:r>
        <w:t>Challenges</w:t>
      </w:r>
      <w:bookmarkEnd w:id="55"/>
      <w:bookmarkEnd w:id="56"/>
      <w:bookmarkEnd w:id="57"/>
      <w:bookmarkEnd w:id="58"/>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 xml:space="preserve">achieve more activities to recognize with higher resolution of integrating ambient and wearable sensors data. The second challenge is to achieve lower cost on labeling activity </w:t>
      </w:r>
      <w:r w:rsidR="002257DB">
        <w:lastRenderedPageBreak/>
        <w:t>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59" w:name="_Toc424364711"/>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59"/>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The technology of analysis ambient sensors called Ambient Intelligent (</w:t>
      </w:r>
      <w:proofErr w:type="spellStart"/>
      <w:r w:rsidR="007A0DAC">
        <w:t>AmI</w:t>
      </w:r>
      <w:proofErr w:type="spellEnd"/>
      <w:r w:rsidR="007A0DAC">
        <w:t xml:space="preserve">);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w:t>
      </w:r>
      <w:proofErr w:type="spellStart"/>
      <w:r w:rsidR="007F404B">
        <w:t>AmI</w:t>
      </w:r>
      <w:proofErr w:type="spellEnd"/>
      <w:r w:rsidR="007F404B">
        <w:t xml:space="preserve"> and wearable computing. </w:t>
      </w:r>
    </w:p>
    <w:p w14:paraId="74AFA337" w14:textId="77777777" w:rsidR="007A0DAC" w:rsidRDefault="007F404B" w:rsidP="007F404B">
      <w:pPr>
        <w:pStyle w:val="afff5"/>
      </w:pPr>
      <w:r>
        <w:t xml:space="preserve">It’s hard to analyze </w:t>
      </w:r>
      <w:proofErr w:type="spellStart"/>
      <w:r>
        <w:t>AmI</w:t>
      </w:r>
      <w:proofErr w:type="spellEnd"/>
      <w:r>
        <w:t xml:space="preserve">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w:t>
      </w:r>
      <w:proofErr w:type="spellStart"/>
      <w:r>
        <w:t>AmI</w:t>
      </w:r>
      <w:proofErr w:type="spellEnd"/>
      <w:r>
        <w:t xml:space="preserve">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0" w:name="_Toc424364712"/>
      <w:r>
        <w:rPr>
          <w:rFonts w:hint="eastAsia"/>
        </w:rPr>
        <w:lastRenderedPageBreak/>
        <w:t>High Cost on Labeling Activity</w:t>
      </w:r>
      <w:bookmarkEnd w:id="60"/>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CE6CB1">
      <w:pPr>
        <w:pStyle w:val="31"/>
      </w:pPr>
      <w:bookmarkStart w:id="61" w:name="_Toc424364713"/>
      <w:r>
        <w:rPr>
          <w:rFonts w:hint="eastAsia"/>
        </w:rPr>
        <w:t xml:space="preserve">Adaptive Learning </w:t>
      </w:r>
      <w:r>
        <w:t>of Activity Recognition</w:t>
      </w:r>
      <w:r>
        <w:rPr>
          <w:rFonts w:hint="eastAsia"/>
        </w:rPr>
        <w:t xml:space="preserve"> Model</w:t>
      </w:r>
      <w:bookmarkEnd w:id="61"/>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 xml:space="preserve">Adaptive learning is an educational method which uses computers as interactive teaching devices, and to orchestrate the allocation of human and </w:t>
      </w:r>
      <w:r w:rsidR="0076437C" w:rsidRPr="0076437C">
        <w:lastRenderedPageBreak/>
        <w:t>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2" w:name="_Toc323632168"/>
      <w:bookmarkStart w:id="63" w:name="_Toc324265319"/>
      <w:bookmarkStart w:id="64" w:name="_Toc324265369"/>
      <w:bookmarkStart w:id="65" w:name="_Toc424364714"/>
      <w:r>
        <w:t>Related Work</w:t>
      </w:r>
      <w:bookmarkEnd w:id="62"/>
      <w:bookmarkEnd w:id="63"/>
      <w:bookmarkEnd w:id="64"/>
      <w:bookmarkEnd w:id="65"/>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6" w:name="_Toc323632171"/>
      <w:bookmarkStart w:id="67" w:name="_Toc324265322"/>
      <w:bookmarkStart w:id="68" w:name="_Toc324265372"/>
      <w:bookmarkStart w:id="69" w:name="_Toc424364715"/>
      <w:r>
        <w:t>Objective</w:t>
      </w:r>
      <w:bookmarkEnd w:id="66"/>
      <w:bookmarkEnd w:id="67"/>
      <w:bookmarkEnd w:id="68"/>
      <w:bookmarkEnd w:id="69"/>
    </w:p>
    <w:p w14:paraId="4BE611E4" w14:textId="3C6D823C" w:rsidR="00630868" w:rsidRDefault="00C273EB" w:rsidP="00630868">
      <w:pPr>
        <w:ind w:firstLine="480"/>
      </w:pPr>
      <w:r>
        <w:t xml:space="preserve">In this thesis, we try to build a smart home environment based on the technique of </w:t>
      </w:r>
      <w:proofErr w:type="spellStart"/>
      <w:r>
        <w:t>IoT</w:t>
      </w:r>
      <w:proofErr w:type="spellEnd"/>
      <w:r>
        <w:t xml:space="preserve">.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of this thesis are listed as follow:</w:t>
      </w:r>
    </w:p>
    <w:p w14:paraId="3090FF72" w14:textId="378C5958" w:rsidR="00005002" w:rsidRPr="00005002" w:rsidRDefault="00005002" w:rsidP="00005002">
      <w:pPr>
        <w:pStyle w:val="31"/>
      </w:pPr>
      <w:bookmarkStart w:id="70" w:name="_Toc424364716"/>
      <w:r>
        <w:rPr>
          <w:rFonts w:hint="eastAsia"/>
        </w:rPr>
        <w:lastRenderedPageBreak/>
        <w:t>Better Recogni</w:t>
      </w:r>
      <w:r>
        <w:t>zed Performance by Sensors Fusion</w:t>
      </w:r>
      <w:bookmarkEnd w:id="70"/>
    </w:p>
    <w:p w14:paraId="636A2DEF" w14:textId="68BA947A"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w:t>
      </w:r>
      <w:proofErr w:type="spellStart"/>
      <w:r w:rsidR="009305D1">
        <w:t>AmI</w:t>
      </w:r>
      <w:proofErr w:type="spellEnd"/>
      <w:r w:rsidR="009305D1">
        <w:t>)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w:t>
      </w:r>
      <w:proofErr w:type="spellStart"/>
      <w:r>
        <w:t>AmI</w:t>
      </w:r>
      <w:proofErr w:type="spellEnd"/>
      <w:r>
        <w:t xml:space="preserve">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d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w:t>
      </w:r>
      <w:r>
        <w:lastRenderedPageBreak/>
        <w:t>consider meaningful actions based on an unsupervised clustering method</w:t>
      </w:r>
      <w:r>
        <w:rPr>
          <w:rFonts w:eastAsiaTheme="minorEastAsia" w:hint="eastAsia"/>
        </w:rPr>
        <w:t>, named,</w:t>
      </w:r>
      <w:r>
        <w:t xml:space="preserve"> </w:t>
      </w:r>
      <w:proofErr w:type="spellStart"/>
      <w:r>
        <w:t>Dirichlet</w:t>
      </w:r>
      <w:proofErr w:type="spellEnd"/>
      <w:r>
        <w:t xml:space="preserve">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F23E94">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42415C">
      <w:pPr>
        <w:pStyle w:val="31"/>
      </w:pPr>
      <w:bookmarkStart w:id="71" w:name="_Toc424364717"/>
      <w:r>
        <w:t>Facilitated Activity-aware System for Elderly Healthcare</w:t>
      </w:r>
      <w:bookmarkEnd w:id="71"/>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This is the main reason that t</w:t>
      </w:r>
      <w:r w:rsidR="00630868">
        <w:rPr>
          <w:rFonts w:hint="eastAsia"/>
        </w:rPr>
        <w:t xml:space="preserve">he hierarchical AR model </w:t>
      </w:r>
      <w:r w:rsidR="001B227E">
        <w:t xml:space="preserve">adopts unsupervised learning </w:t>
      </w:r>
      <w:r w:rsidR="001B227E">
        <w:lastRenderedPageBreak/>
        <w:t xml:space="preserve">methodology. 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2" w:name="_Toc424364718"/>
      <w:bookmarkStart w:id="73" w:name="_Toc235582413"/>
      <w:bookmarkStart w:id="74" w:name="_Toc231475007"/>
      <w:bookmarkStart w:id="75" w:name="_Toc323632172"/>
      <w:bookmarkStart w:id="76" w:name="_Toc324265323"/>
      <w:bookmarkStart w:id="77" w:name="_Toc324265373"/>
      <w:r>
        <w:rPr>
          <w:rFonts w:hint="eastAsia"/>
        </w:rPr>
        <w:lastRenderedPageBreak/>
        <w:t>System Overview</w:t>
      </w:r>
      <w:bookmarkEnd w:id="72"/>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4AC0A0E" w14:textId="77777777" w:rsidTr="00FC00C8">
        <w:trPr>
          <w:jc w:val="left"/>
        </w:trPr>
        <w:tc>
          <w:tcPr>
            <w:tcW w:w="8504" w:type="dxa"/>
          </w:tcPr>
          <w:p w14:paraId="080A0D47" w14:textId="2EECA93F" w:rsidR="001F17DD" w:rsidRDefault="001F17DD" w:rsidP="0082767B">
            <w:pPr>
              <w:pStyle w:val="afff5"/>
              <w:ind w:firstLine="0"/>
            </w:pPr>
            <w:r>
              <w:rPr>
                <w:noProof/>
              </w:rPr>
              <w:drawing>
                <wp:inline distT="0" distB="0" distL="0" distR="0" wp14:anchorId="48259D71" wp14:editId="5C289BCE">
                  <wp:extent cx="4927600" cy="1150803"/>
                  <wp:effectExtent l="0" t="0" r="635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2799" cy="1152017"/>
                          </a:xfrm>
                          <a:prstGeom prst="rect">
                            <a:avLst/>
                          </a:prstGeom>
                          <a:noFill/>
                        </pic:spPr>
                      </pic:pic>
                    </a:graphicData>
                  </a:graphic>
                </wp:inline>
              </w:drawing>
            </w:r>
          </w:p>
        </w:tc>
      </w:tr>
      <w:tr w:rsidR="001F17DD" w14:paraId="4496EF20" w14:textId="77777777" w:rsidTr="00FC00C8">
        <w:trPr>
          <w:jc w:val="left"/>
        </w:trPr>
        <w:tc>
          <w:tcPr>
            <w:tcW w:w="8504" w:type="dxa"/>
          </w:tcPr>
          <w:p w14:paraId="570A6379" w14:textId="548D9E7C" w:rsidR="001F17DD" w:rsidRDefault="00C05E4F" w:rsidP="001F17DD">
            <w:pPr>
              <w:pStyle w:val="afff5"/>
              <w:ind w:firstLine="0"/>
              <w:jc w:val="center"/>
            </w:pPr>
            <w:bookmarkStart w:id="78" w:name="_Ref423120508"/>
            <w:bookmarkStart w:id="79" w:name="_Toc394850342"/>
            <w:bookmarkStart w:id="80" w:name="_Toc424364755"/>
            <w:r>
              <w:t xml:space="preserve">Fig. </w:t>
            </w:r>
            <w:r w:rsidR="002E3DD2">
              <w:fldChar w:fldCharType="begin"/>
            </w:r>
            <w:r w:rsidR="002E3DD2">
              <w:instrText xml:space="preserve"> STYLEREF 1 \s </w:instrText>
            </w:r>
            <w:r w:rsidR="002E3DD2">
              <w:fldChar w:fldCharType="separate"/>
            </w:r>
            <w:r w:rsidR="0035085A">
              <w:rPr>
                <w:noProof/>
              </w:rPr>
              <w:t>1</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1</w:t>
            </w:r>
            <w:r w:rsidR="002E3DD2">
              <w:rPr>
                <w:noProof/>
              </w:rPr>
              <w:fldChar w:fldCharType="end"/>
            </w:r>
            <w:bookmarkEnd w:id="78"/>
            <w:r w:rsidR="001F17DD">
              <w:rPr>
                <w:rFonts w:hint="eastAsia"/>
              </w:rPr>
              <w:t xml:space="preserve"> System Overview</w:t>
            </w:r>
            <w:bookmarkEnd w:id="79"/>
            <w:r w:rsidR="001F17DD">
              <w:t xml:space="preserve"> of Training Mode</w:t>
            </w:r>
            <w:bookmarkEnd w:id="80"/>
          </w:p>
        </w:tc>
      </w:tr>
      <w:tr w:rsidR="001F17DD" w14:paraId="0D75754E" w14:textId="77777777" w:rsidTr="00FC00C8">
        <w:tblPrEx>
          <w:jc w:val="center"/>
        </w:tblPrEx>
        <w:tc>
          <w:tcPr>
            <w:tcW w:w="8504" w:type="dxa"/>
          </w:tcPr>
          <w:p w14:paraId="49F9C132" w14:textId="3035357D" w:rsidR="001F17DD" w:rsidRDefault="001F17DD" w:rsidP="0082767B">
            <w:pPr>
              <w:pStyle w:val="afff5"/>
              <w:ind w:firstLine="0"/>
            </w:pPr>
            <w:r>
              <w:rPr>
                <w:noProof/>
              </w:rPr>
              <w:drawing>
                <wp:inline distT="0" distB="0" distL="0" distR="0" wp14:anchorId="0451BF7A" wp14:editId="0DDEF0B1">
                  <wp:extent cx="4889500" cy="2075915"/>
                  <wp:effectExtent l="0" t="0" r="635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4551" cy="2082305"/>
                          </a:xfrm>
                          <a:prstGeom prst="rect">
                            <a:avLst/>
                          </a:prstGeom>
                          <a:noFill/>
                        </pic:spPr>
                      </pic:pic>
                    </a:graphicData>
                  </a:graphic>
                </wp:inline>
              </w:drawing>
            </w:r>
          </w:p>
        </w:tc>
      </w:tr>
      <w:tr w:rsidR="001F17DD" w14:paraId="2847CF39" w14:textId="77777777" w:rsidTr="00FC00C8">
        <w:tblPrEx>
          <w:jc w:val="center"/>
        </w:tblPrEx>
        <w:tc>
          <w:tcPr>
            <w:tcW w:w="8504" w:type="dxa"/>
          </w:tcPr>
          <w:p w14:paraId="6E21F884" w14:textId="621A1DCA" w:rsidR="001F17DD" w:rsidRPr="001F17DD" w:rsidRDefault="00C05E4F" w:rsidP="001F17DD">
            <w:pPr>
              <w:pStyle w:val="afff5"/>
              <w:ind w:firstLine="0"/>
              <w:jc w:val="center"/>
            </w:pPr>
            <w:bookmarkStart w:id="81" w:name="_Ref423120513"/>
            <w:bookmarkStart w:id="82" w:name="_Toc424364756"/>
            <w:r>
              <w:t xml:space="preserve">Fig. </w:t>
            </w:r>
            <w:r w:rsidR="002E3DD2">
              <w:fldChar w:fldCharType="begin"/>
            </w:r>
            <w:r w:rsidR="002E3DD2">
              <w:instrText xml:space="preserve"> STYLEREF 1 \s </w:instrText>
            </w:r>
            <w:r w:rsidR="002E3DD2">
              <w:fldChar w:fldCharType="separate"/>
            </w:r>
            <w:r w:rsidR="0035085A">
              <w:rPr>
                <w:noProof/>
              </w:rPr>
              <w:t>1</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2</w:t>
            </w:r>
            <w:r w:rsidR="002E3DD2">
              <w:rPr>
                <w:noProof/>
              </w:rPr>
              <w:fldChar w:fldCharType="end"/>
            </w:r>
            <w:bookmarkEnd w:id="81"/>
            <w:r w:rsidR="001F17DD">
              <w:rPr>
                <w:rFonts w:hint="eastAsia"/>
              </w:rPr>
              <w:t xml:space="preserve"> System Overview</w:t>
            </w:r>
            <w:r w:rsidR="001F17DD">
              <w:t xml:space="preserve"> of Online Mode</w:t>
            </w:r>
            <w:bookmarkEnd w:id="82"/>
          </w:p>
        </w:tc>
      </w:tr>
    </w:tbl>
    <w:p w14:paraId="5AE81967" w14:textId="4E336CF9" w:rsidR="0082767B" w:rsidRDefault="00B977DF" w:rsidP="0082767B">
      <w:pPr>
        <w:pStyle w:val="afff5"/>
      </w:pPr>
      <w:r>
        <w:t xml:space="preserve">The online mode is used to real-time determine activity of </w:t>
      </w:r>
      <w:r w:rsidR="00377B60">
        <w:t xml:space="preserve">elderly </w:t>
      </w:r>
      <w:r>
        <w:t>residents and monitor anomaly activity. If an unknown activity has been observed, the system will determine whether it is an anomaly activity or not</w:t>
      </w:r>
      <w:r w:rsidR="00377B60">
        <w:t xml:space="preserve">. If the unknown is similar to those anomaly activity, the system will send an alert message to the elderly resident’s caregiver. </w:t>
      </w:r>
      <w:r w:rsidR="00377B60">
        <w:lastRenderedPageBreak/>
        <w:t xml:space="preserve">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35085A">
        <w:t xml:space="preserve">Fig. </w:t>
      </w:r>
      <w:r w:rsidR="0035085A">
        <w:rPr>
          <w:noProof/>
        </w:rPr>
        <w:t>1</w:t>
      </w:r>
      <w:r w:rsidR="0035085A">
        <w:noBreakHyphen/>
      </w:r>
      <w:r w:rsidR="0035085A">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35085A">
        <w:t xml:space="preserve">Fig. </w:t>
      </w:r>
      <w:r w:rsidR="0035085A">
        <w:rPr>
          <w:noProof/>
        </w:rPr>
        <w:t>1</w:t>
      </w:r>
      <w:r w:rsidR="0035085A">
        <w:noBreakHyphen/>
      </w:r>
      <w:r w:rsidR="0035085A">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3" w:name="_Toc424364719"/>
      <w:r>
        <w:rPr>
          <w:rFonts w:hint="eastAsia"/>
        </w:rPr>
        <w:t>Thesis Organization</w:t>
      </w:r>
      <w:bookmarkEnd w:id="83"/>
    </w:p>
    <w:p w14:paraId="3CC476D1" w14:textId="580EF276" w:rsidR="000A62E2" w:rsidRDefault="00876EBF" w:rsidP="000A62E2">
      <w:pPr>
        <w:pStyle w:val="afff5"/>
      </w:pPr>
      <w:r>
        <w:rPr>
          <w:rFonts w:hint="eastAsia"/>
        </w:rPr>
        <w:t>This thesis consists of five chapters</w:t>
      </w:r>
      <w:r>
        <w:t>, and they are organized as follows.</w:t>
      </w:r>
      <w:r w:rsidR="000C7197" w:rsidRPr="000C7197">
        <w:t xml:space="preserve"> C</w:t>
      </w:r>
      <w:r w:rsidR="0025358A" w:rsidRPr="000C7197">
        <w:rPr>
          <w:rFonts w:hint="eastAsia"/>
        </w:rPr>
        <w:t>hapter</w:t>
      </w:r>
      <w:r w:rsidR="000C7197">
        <w:t xml:space="preserve"> </w:t>
      </w:r>
      <w:r w:rsidR="00922B98" w:rsidRPr="000C7197">
        <w:rPr>
          <w:rFonts w:hint="eastAsia"/>
        </w:rPr>
        <w:t>2</w:t>
      </w:r>
      <w:r w:rsidR="0025358A" w:rsidRPr="000C7197">
        <w:t>,</w:t>
      </w:r>
      <w:r w:rsidR="0025358A">
        <w:t xml:space="preserve"> introduce</w:t>
      </w:r>
      <w:r w:rsidR="000C7197">
        <w:t>s</w:t>
      </w:r>
      <w:r w:rsidR="0025358A">
        <w:t xml:space="preserve"> some preliminary knowledge of the thesis, includes </w:t>
      </w:r>
      <w:r w:rsidR="00103168">
        <w:t xml:space="preserve">pervasive environment, </w:t>
      </w:r>
      <w:r w:rsidR="0025358A">
        <w:t>non-parametric statistic distribution</w:t>
      </w:r>
      <w:r w:rsidR="000C7197">
        <w:t xml:space="preserve"> and the methodologies of machine learning. </w:t>
      </w:r>
      <w:r w:rsidR="000C7197" w:rsidRPr="000C7197">
        <w:t>C</w:t>
      </w:r>
      <w:r w:rsidR="00066182" w:rsidRPr="000C7197">
        <w:rPr>
          <w:rFonts w:hint="eastAsia"/>
        </w:rPr>
        <w:t>hapter</w:t>
      </w:r>
      <w:r w:rsidR="000C7197" w:rsidRPr="000C7197">
        <w:t xml:space="preserve"> </w:t>
      </w:r>
      <w:r w:rsidR="00066182" w:rsidRPr="000C7197">
        <w:rPr>
          <w:rFonts w:hint="eastAsia"/>
        </w:rPr>
        <w:t>3</w:t>
      </w:r>
      <w:r w:rsidR="00066182">
        <w:rPr>
          <w:rFonts w:hint="eastAsia"/>
        </w:rPr>
        <w:t xml:space="preserve"> describe</w:t>
      </w:r>
      <w:r w:rsidR="000C7197">
        <w:t>s</w:t>
      </w:r>
      <w:r w:rsidR="00066182">
        <w:rPr>
          <w:rFonts w:hint="eastAsia"/>
        </w:rPr>
        <w:t xml:space="preserve"> the detail of our </w:t>
      </w:r>
      <w:r w:rsidR="00066182">
        <w:t>hierarchical</w:t>
      </w:r>
      <w:r w:rsidR="00066182">
        <w:rPr>
          <w:rFonts w:hint="eastAsia"/>
        </w:rPr>
        <w:t xml:space="preserve"> </w:t>
      </w:r>
      <w:r w:rsidR="00066182">
        <w:t xml:space="preserve">activity recognition model. </w:t>
      </w:r>
      <w:r w:rsidR="000C7197">
        <w:t>We fuse the h</w:t>
      </w:r>
      <w:r w:rsidR="000C7197" w:rsidRPr="000C7197">
        <w:t>eterogeneous</w:t>
      </w:r>
      <w:r w:rsidR="000C7197">
        <w:t xml:space="preserve"> sensors of ambient and vital sign sensors. </w:t>
      </w:r>
      <w:r w:rsidR="0052234B">
        <w:t>T</w:t>
      </w:r>
      <w:r w:rsidR="003624CB">
        <w:t>he fusion mecha</w:t>
      </w:r>
      <w:r w:rsidR="0052234B">
        <w:t xml:space="preserve">nism of ambient and wearable also </w:t>
      </w:r>
      <w:r w:rsidR="003624CB">
        <w:t>describe</w:t>
      </w:r>
      <w:r w:rsidR="0052234B">
        <w:t>s</w:t>
      </w:r>
      <w:r w:rsidR="003624CB">
        <w:t xml:space="preserve"> in detail.</w:t>
      </w:r>
      <w:r w:rsidR="0052234B">
        <w:rPr>
          <w:b/>
        </w:rPr>
        <w:t xml:space="preserve"> </w:t>
      </w:r>
      <w:r w:rsidR="0052234B" w:rsidRPr="0052234B">
        <w:t xml:space="preserve">Chapter 4 proposed </w:t>
      </w:r>
      <w:r w:rsidR="006A5522">
        <w:t>the healthcare system</w:t>
      </w:r>
      <w:r w:rsidR="0052234B">
        <w:t>, and it</w:t>
      </w:r>
      <w:r w:rsidR="006A5522">
        <w:t xml:space="preserve"> is used to real-time aware residents’ activity based on our proposed hierarchical activity recognition m</w:t>
      </w:r>
      <w:r w:rsidR="006A5522" w:rsidRPr="0052234B">
        <w:t xml:space="preserve">odel. </w:t>
      </w:r>
      <w:r w:rsidR="0052234B" w:rsidRPr="0052234B">
        <w:t>T</w:t>
      </w:r>
      <w:r w:rsidR="004A3406" w:rsidRPr="0052234B">
        <w:rPr>
          <w:rFonts w:hint="eastAsia"/>
        </w:rPr>
        <w:t xml:space="preserve">he </w:t>
      </w:r>
      <w:r w:rsidR="004A3406" w:rsidRPr="0052234B">
        <w:t>adaptive learning mechanism of th</w:t>
      </w:r>
      <w:r w:rsidR="006A5522" w:rsidRPr="0052234B">
        <w:t>is</w:t>
      </w:r>
      <w:r w:rsidR="004A3406" w:rsidRPr="0052234B">
        <w:t xml:space="preserve"> healthcare system</w:t>
      </w:r>
      <w:r w:rsidR="0052234B" w:rsidRPr="0052234B">
        <w:t xml:space="preserve"> also describes</w:t>
      </w:r>
      <w:r w:rsidR="004A3406" w:rsidRPr="0052234B">
        <w:t xml:space="preserve"> in detail.</w:t>
      </w:r>
      <w:r w:rsidR="0052234B" w:rsidRPr="0052234B">
        <w:t xml:space="preserve"> Chapter 5 </w:t>
      </w:r>
      <w:r w:rsidR="00327666" w:rsidRPr="0052234B">
        <w:t>sh</w:t>
      </w:r>
      <w:r w:rsidR="00327666" w:rsidRPr="00327666">
        <w:t>ow</w:t>
      </w:r>
      <w:r w:rsidR="0052234B">
        <w:t>s</w:t>
      </w:r>
      <w:r w:rsidR="00327666" w:rsidRPr="00327666">
        <w:t xml:space="preserve"> the details of the experiment environment and the eval</w:t>
      </w:r>
      <w:r w:rsidR="00327666" w:rsidRPr="0052234B">
        <w:t>uation metrics. The experimental results are discussed and analyzed in this chapter as well.</w:t>
      </w:r>
      <w:r w:rsidR="0052234B" w:rsidRPr="0052234B">
        <w:t xml:space="preserve"> Finally, in Chapter 6, </w:t>
      </w:r>
      <w:r w:rsidR="00327666" w:rsidRPr="0052234B">
        <w:t>conclusion and discuss the future work</w:t>
      </w:r>
      <w:r w:rsidR="0052234B" w:rsidRPr="0052234B">
        <w:t xml:space="preserve"> are provided</w:t>
      </w:r>
      <w:r w:rsidR="00327666" w:rsidRPr="0052234B">
        <w:t>.</w:t>
      </w:r>
    </w:p>
    <w:p w14:paraId="2269C335" w14:textId="6D8BDB90" w:rsidR="000A62E2" w:rsidRPr="0052234B" w:rsidRDefault="000A62E2" w:rsidP="000A62E2">
      <w:pPr>
        <w:pStyle w:val="1"/>
        <w:spacing w:before="1920" w:after="720"/>
        <w:rPr>
          <w:rFonts w:hint="eastAsia"/>
        </w:rPr>
      </w:pPr>
      <w:bookmarkStart w:id="84" w:name="_GoBack"/>
      <w:bookmarkEnd w:id="84"/>
      <w:r>
        <w:lastRenderedPageBreak/>
        <w:br/>
      </w:r>
      <w:r w:rsidRPr="000A62E2">
        <w:t>Preliminaries</w:t>
      </w:r>
    </w:p>
    <w:p w14:paraId="482C9832" w14:textId="5411D589" w:rsidR="00922B98" w:rsidRDefault="00732BDA" w:rsidP="0025358A">
      <w:pPr>
        <w:pStyle w:val="21"/>
      </w:pPr>
      <w:bookmarkStart w:id="85" w:name="_Toc424364721"/>
      <w:r>
        <w:rPr>
          <w:rFonts w:hint="eastAsia"/>
        </w:rPr>
        <w:t>Pervasive</w:t>
      </w:r>
      <w:r w:rsidR="00922B98">
        <w:rPr>
          <w:rFonts w:hint="eastAsia"/>
        </w:rPr>
        <w:t xml:space="preserve"> </w:t>
      </w:r>
      <w:r w:rsidR="00922B98">
        <w:t>Environment</w:t>
      </w:r>
      <w:bookmarkEnd w:id="85"/>
    </w:p>
    <w:p w14:paraId="252B31BE" w14:textId="06E50078"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F23E94">
          <w:rPr>
            <w:noProof/>
          </w:rPr>
          <w:t>7</w:t>
        </w:r>
      </w:hyperlink>
      <w:r>
        <w:rPr>
          <w:noProof/>
        </w:rPr>
        <w:t xml:space="preserve">, </w:t>
      </w:r>
      <w:hyperlink w:anchor="_ENREF_8" w:tooltip="Weiser, 1999 #1" w:history="1">
        <w:r w:rsidR="00F23E94">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Beyond the fixed space of the Smart Home, the mobile user presents different and more challenging problems. The most different situation between fixed space and mobility is user’s location. The pervasive system always try to provide access to devices and services in the user’s environment. However, it is hard to control the mobile user’s environment information. The research into fixed spaces associated with buildings is generally quite independent of that being conducted on pervasive systems for mobile users.</w:t>
      </w:r>
      <w:r w:rsidR="00392530">
        <w:t xml:space="preserve"> Those separated systems make the support for pervasiveness is limited. It is a </w:t>
      </w:r>
      <w:r w:rsidR="00392530">
        <w:lastRenderedPageBreak/>
        <w:t>challenge that controls all devices included ambient devices and mobile devices in the same system.</w:t>
      </w:r>
    </w:p>
    <w:p w14:paraId="5FE60FB9" w14:textId="4378CA39"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F23E94">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35085A" w:rsidRPr="00EF6D45">
        <w:t xml:space="preserve">Fig. </w:t>
      </w:r>
      <w:r w:rsidR="0035085A">
        <w:rPr>
          <w:noProof/>
        </w:rPr>
        <w:t>2</w:t>
      </w:r>
      <w:r w:rsidR="0035085A" w:rsidRPr="00EF6D45">
        <w:noBreakHyphen/>
      </w:r>
      <w:r w:rsidR="0035085A">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sensor is a simple smart meter on the embedded device “</w:t>
      </w:r>
      <w:proofErr w:type="spellStart"/>
      <w:r w:rsidR="00AE0409">
        <w:t>Taroko</w:t>
      </w:r>
      <w:proofErr w:type="spellEnd"/>
      <w:r w:rsidR="00AE0409">
        <w:t xml:space="preserve">” that is used monitor 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w:t>
      </w:r>
      <w:proofErr w:type="spellStart"/>
      <w:r w:rsidR="00AE0409">
        <w:t>Taroko</w:t>
      </w:r>
      <w:proofErr w:type="spellEnd"/>
      <w:r w:rsidR="00AE0409">
        <w:t xml:space="preserve">.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on how to save</w:t>
      </w:r>
      <w:r w:rsidR="00AE0409">
        <w:t xml:space="preserve"> </w:t>
      </w:r>
      <w:r w:rsidR="00AE0409">
        <w:lastRenderedPageBreak/>
        <w:t xml:space="preserve">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E0409" w14:paraId="0E3302FA" w14:textId="77777777" w:rsidTr="001371F6">
        <w:tc>
          <w:tcPr>
            <w:tcW w:w="8560" w:type="dxa"/>
          </w:tcPr>
          <w:p w14:paraId="4ADCA858" w14:textId="25B38481" w:rsidR="004767BF" w:rsidRDefault="00F92941" w:rsidP="00F92941">
            <w:pPr>
              <w:pStyle w:val="afff5"/>
              <w:ind w:firstLine="0"/>
              <w:jc w:val="cente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6" w:name="_Ref423033773"/>
            <w:bookmarkStart w:id="87" w:name="_Toc424364757"/>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35085A">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35085A">
              <w:rPr>
                <w:noProof/>
                <w:sz w:val="24"/>
              </w:rPr>
              <w:t>1</w:t>
            </w:r>
            <w:r w:rsidRPr="00EF6D45">
              <w:rPr>
                <w:sz w:val="24"/>
              </w:rPr>
              <w:fldChar w:fldCharType="end"/>
            </w:r>
            <w:bookmarkEnd w:id="86"/>
            <w:r w:rsidRPr="00EF6D45">
              <w:rPr>
                <w:sz w:val="24"/>
              </w:rPr>
              <w:t xml:space="preserve"> The 2D ichnography of the smart home in BL 313</w:t>
            </w:r>
            <w:bookmarkEnd w:id="87"/>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An example of 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35085A">
        <w:t xml:space="preserve">Fig. </w:t>
      </w:r>
      <w:r w:rsidR="0035085A">
        <w:rPr>
          <w:noProof/>
        </w:rPr>
        <w:t>2</w:t>
      </w:r>
      <w:r w:rsidR="0035085A">
        <w:noBreakHyphen/>
      </w:r>
      <w:r w:rsidR="0035085A">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35085A">
        <w:t xml:space="preserve">Fig. </w:t>
      </w:r>
      <w:r w:rsidR="0035085A">
        <w:rPr>
          <w:noProof/>
        </w:rPr>
        <w:t>2</w:t>
      </w:r>
      <w:r w:rsidR="0035085A">
        <w:noBreakHyphen/>
      </w:r>
      <w:r w:rsidR="0035085A">
        <w:rPr>
          <w:noProof/>
        </w:rPr>
        <w:t>2</w:t>
      </w:r>
      <w:r>
        <w:fldChar w:fldCharType="end"/>
      </w:r>
      <w:r>
        <w:t xml:space="preserve">(b). </w:t>
      </w:r>
      <w:r w:rsidR="00A574DE">
        <w:t>We will use their sensor data to build a machine learning model that uses to category residents’ activity; the detailed processing procedure will be described in chapter3.</w:t>
      </w:r>
    </w:p>
    <w:tbl>
      <w:tblPr>
        <w:tblStyle w:val="ae"/>
        <w:tblW w:w="0" w:type="auto"/>
        <w:tblLook w:val="04A0" w:firstRow="1" w:lastRow="0" w:firstColumn="1" w:lastColumn="0" w:noHBand="0" w:noVBand="1"/>
      </w:tblPr>
      <w:tblGrid>
        <w:gridCol w:w="4135"/>
        <w:gridCol w:w="4369"/>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lastRenderedPageBreak/>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8" w:name="_Ref423033192"/>
            <w:bookmarkStart w:id="89" w:name="_Toc424364758"/>
            <w:r>
              <w:t xml:space="preserve">Fig. </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2</w:t>
            </w:r>
            <w:r w:rsidR="002E3DD2">
              <w:rPr>
                <w:noProof/>
              </w:rPr>
              <w:fldChar w:fldCharType="end"/>
            </w:r>
            <w:bookmarkEnd w:id="88"/>
            <w:r>
              <w:t xml:space="preserve"> </w:t>
            </w:r>
            <w:r w:rsidRPr="00E50BD3">
              <w:t>The sensor deployed in the home environment</w:t>
            </w:r>
            <w:bookmarkEnd w:id="89"/>
          </w:p>
        </w:tc>
      </w:tr>
    </w:tbl>
    <w:p w14:paraId="05A2492E" w14:textId="648AC276"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sidR="00F23E94">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accelerometer and gyroscope. Then find mean orientation and variate of orientation 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new features for activity recognition. The detailed processing procedure will be described in </w:t>
      </w:r>
      <w:r w:rsidR="001371F6">
        <w:lastRenderedPageBreak/>
        <w:t>chapter3</w:t>
      </w:r>
      <w:r>
        <w:t>.</w:t>
      </w:r>
    </w:p>
    <w:p w14:paraId="6789A6F0" w14:textId="332A7B99" w:rsidR="00DA7821" w:rsidRDefault="00DA7821" w:rsidP="00DA7821">
      <w:pPr>
        <w:pStyle w:val="21"/>
      </w:pPr>
      <w:bookmarkStart w:id="90" w:name="_Toc424364722"/>
      <w:r>
        <w:rPr>
          <w:rFonts w:hint="eastAsia"/>
        </w:rPr>
        <w:t>Non-parametric Statistic</w:t>
      </w:r>
      <w:r w:rsidR="00DD2856">
        <w:t>al Distribution</w:t>
      </w:r>
      <w:bookmarkEnd w:id="90"/>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the model is growing in size to accommodate the complexity of training data. </w:t>
      </w:r>
      <w:r w:rsidR="00E21555">
        <w:t xml:space="preserve">And </w:t>
      </w:r>
      <w:r w:rsidR="00E21555" w:rsidRPr="00E21555">
        <w:t>indi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non-parametrically.</w:t>
      </w:r>
      <w:r w:rsidR="00B1628C">
        <w:rPr>
          <w:rFonts w:hint="eastAsia"/>
        </w:rPr>
        <w:t xml:space="preserve"> </w:t>
      </w:r>
      <w:r w:rsidR="00B1628C">
        <w:t xml:space="preserve">The latter allows the number of latent variables to grow as necessary to fit the data. </w:t>
      </w:r>
      <w:r w:rsidR="00B1628C">
        <w:lastRenderedPageBreak/>
        <w:t>Individual variables still follow parametric distributions and the process controlling the rate of growth of latent variables follows a parametric distribution.</w:t>
      </w:r>
      <w:r w:rsidR="00F96ED5">
        <w:t xml:space="preserve"> The </w:t>
      </w:r>
      <w:proofErr w:type="spellStart"/>
      <w:r w:rsidR="00F96ED5">
        <w:t>Dirichlet</w:t>
      </w:r>
      <w:proofErr w:type="spellEnd"/>
      <w:r w:rsidR="00F96ED5">
        <w:t xml:space="preserve">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w:t>
      </w:r>
      <w:proofErr w:type="spellStart"/>
      <w:r w:rsidR="00295926">
        <w:t>Dirichlet</w:t>
      </w:r>
      <w:proofErr w:type="spellEnd"/>
      <w:r w:rsidR="00295926">
        <w:t xml:space="preserve">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24AA0134" w14:textId="3E29E240" w:rsidR="00C44D88" w:rsidRDefault="00C44D88" w:rsidP="00C44D88">
      <w:pPr>
        <w:pStyle w:val="31"/>
      </w:pPr>
      <w:bookmarkStart w:id="91" w:name="_Toc424364723"/>
      <w:proofErr w:type="spellStart"/>
      <w:r w:rsidRPr="00C44D88">
        <w:t>Dirichlet</w:t>
      </w:r>
      <w:proofErr w:type="spellEnd"/>
      <w:r w:rsidRPr="00C44D88">
        <w:t xml:space="preserve"> Distribution</w:t>
      </w:r>
      <w:bookmarkEnd w:id="91"/>
    </w:p>
    <w:p w14:paraId="3D69AA72" w14:textId="38F8322F"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w:t>
      </w:r>
      <w:proofErr w:type="spellStart"/>
      <w:r>
        <w:t>Dirichlet</w:t>
      </w:r>
      <w:proofErr w:type="spellEnd"/>
      <w:r>
        <w:t xml:space="preserve"> process mixture model, we need to realize the based distribution “</w:t>
      </w:r>
      <w:proofErr w:type="spellStart"/>
      <w:r>
        <w:t>Dirichlet</w:t>
      </w:r>
      <w:proofErr w:type="spellEnd"/>
      <w:r>
        <w:t xml:space="preserve">”. The </w:t>
      </w:r>
      <w:proofErr w:type="spellStart"/>
      <w:r>
        <w:t>Dirichlet</w:t>
      </w:r>
      <w:proofErr w:type="spellEnd"/>
      <w:r>
        <w:t xml:space="preserve"> distribution is a model of how proportions vary. In other words, </w:t>
      </w:r>
      <w:r w:rsidRPr="009659A6">
        <w:t xml:space="preserve">the </w:t>
      </w:r>
      <w:proofErr w:type="spellStart"/>
      <w:r w:rsidRPr="009659A6">
        <w:t>Dirichlet</w:t>
      </w:r>
      <w:proofErr w:type="spellEnd"/>
      <w:r w:rsidRPr="009659A6">
        <w:t xml:space="preserve"> distribution is a family of continuous 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w:t>
      </w:r>
      <w:proofErr w:type="spellStart"/>
      <w:r>
        <w:t>Dirichlet</w:t>
      </w:r>
      <w:proofErr w:type="spellEnd"/>
      <w:r>
        <w:t xml:space="preserve"> distribution is denoted </w:t>
      </w:r>
      <w:proofErr w:type="gramStart"/>
      <w:r>
        <w:t xml:space="preserve">as </w:t>
      </w:r>
      <w:proofErr w:type="gramEnd"/>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parameter of </w:t>
      </w:r>
      <w:r w:rsidR="00A63C4F" w:rsidRPr="00DB3F92">
        <w:t xml:space="preserve">a </w:t>
      </w:r>
      <w:r w:rsidR="00A63C4F" w:rsidRPr="00505475">
        <w:t>data poin</w:t>
      </w:r>
      <w:r w:rsidR="00A63C4F">
        <w:t>t is distributed</w:t>
      </w:r>
      <w:r w:rsidR="00A63C4F" w:rsidRPr="00505475">
        <w:t xml:space="preserve"> as </w:t>
      </w:r>
      <w:proofErr w:type="spellStart"/>
      <w:r w:rsidR="00A63C4F" w:rsidRPr="00505475">
        <w:t>Dirichlet</w:t>
      </w:r>
      <w:proofErr w:type="spellEnd"/>
      <w:r w:rsidR="00A63C4F" w:rsidRPr="00BE4FD4">
        <w:rPr>
          <w:rFonts w:hint="eastAsia"/>
        </w:rPr>
        <w:t>,</w:t>
      </w:r>
      <w:r w:rsidR="00A63C4F" w:rsidRPr="00DB3F92">
        <w:rPr>
          <w:rFonts w:hint="eastAsia"/>
        </w:rPr>
        <w:t xml:space="preserve"> the posterior distribution of the parameter will be a </w:t>
      </w:r>
      <w:proofErr w:type="spellStart"/>
      <w:r w:rsidR="00A63C4F" w:rsidRPr="00DB3F92">
        <w:rPr>
          <w:rFonts w:hint="eastAsia"/>
        </w:rPr>
        <w:lastRenderedPageBreak/>
        <w:t>Dirichlet</w:t>
      </w:r>
      <w:proofErr w:type="spellEnd"/>
      <w:r w:rsidR="00A63C4F" w:rsidRPr="00DB3F92">
        <w:rPr>
          <w:rFonts w:hint="eastAsia"/>
        </w:rPr>
        <w: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w:proofErr w:type="spellStart"/>
            <m:r>
              <m:rPr>
                <m:nor/>
              </m:rPr>
              <m:t>i</m:t>
            </m:r>
            <w:proofErr w:type="spellEnd"/>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w:t>
      </w:r>
      <w:proofErr w:type="spellStart"/>
      <w:r w:rsidR="00A63C4F">
        <w:rPr>
          <w:rFonts w:eastAsiaTheme="minorEastAsia"/>
        </w:rPr>
        <w:t>Dirichlet</w:t>
      </w:r>
      <w:proofErr w:type="spellEnd"/>
      <w:r w:rsidR="00A63C4F">
        <w:rPr>
          <w:rFonts w:eastAsiaTheme="minorEastAsia"/>
        </w:rPr>
        <w:t xml:space="preserve">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proofErr w:type="spellStart"/>
      <w:r w:rsidR="00A63C4F" w:rsidRPr="00875C4D">
        <w:rPr>
          <w:rFonts w:eastAsiaTheme="minorEastAsia"/>
          <w:i/>
        </w:rPr>
        <w:t>p</w:t>
      </w:r>
      <w:r w:rsidR="00A63C4F" w:rsidRPr="00875C4D">
        <w:rPr>
          <w:rFonts w:eastAsiaTheme="minorEastAsia"/>
          <w:i/>
          <w:vertAlign w:val="subscript"/>
        </w:rPr>
        <w:t>k</w:t>
      </w:r>
      <w:proofErr w:type="spellEnd"/>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7808"/>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2E3DD2"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w:t>
            </w:r>
            <w:r w:rsidR="002E3DD2">
              <w:rPr>
                <w:noProof/>
              </w:rPr>
              <w:fldChar w:fldCharType="end"/>
            </w:r>
            <w:r>
              <w:t>)</w:t>
            </w:r>
          </w:p>
        </w:tc>
      </w:tr>
    </w:tbl>
    <w:p w14:paraId="475AEBE1" w14:textId="77777777" w:rsidR="00A63C4F" w:rsidRDefault="00A63C4F" w:rsidP="00A63C4F">
      <w:pPr>
        <w:pStyle w:val="afff5"/>
      </w:pPr>
      <w:proofErr w:type="spellStart"/>
      <w:r>
        <w:t>Dirichlet</w:t>
      </w:r>
      <w:proofErr w:type="spellEnd"/>
      <w:r>
        <w:t xml:space="preserve">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w:proofErr w:type="spellStart"/>
            <m:r>
              <m:rPr>
                <m:nor/>
              </m:rPr>
              <w:rPr>
                <w:i/>
              </w:rPr>
              <m:t>i</m:t>
            </m:r>
            <w:proofErr w:type="spellEnd"/>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w:proofErr w:type="spellStart"/>
            <m:r>
              <m:rPr>
                <m:nor/>
              </m:rPr>
              <w:rPr>
                <w:i/>
              </w:rPr>
              <m:t>i</m:t>
            </m:r>
            <w:proofErr w:type="spellEnd"/>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m:rPr>
            <m:nor/>
          </m:rPr>
          <w:rPr>
            <w:rFonts w:ascii="Cambria Math" w:hAnsi="Cambria Math" w:cs="Cambria Math"/>
          </w:rPr>
          <m:t>∈</m:t>
        </m:r>
        <m:r>
          <m:rPr>
            <m:nor/>
          </m:rPr>
          <m:t>[0,1]</m:t>
        </m:r>
      </m:oMath>
      <w:r w:rsidRPr="005B520E">
        <w:t>.</w:t>
      </w:r>
      <w:r>
        <w:t xml:space="preserve"> </w:t>
      </w:r>
      <w:r w:rsidRPr="00DB3F92">
        <w:rPr>
          <w:rFonts w:hint="eastAsia"/>
        </w:rPr>
        <w:t xml:space="preserve">The </w:t>
      </w:r>
      <w:proofErr w:type="spellStart"/>
      <w:r w:rsidRPr="00DB3F92">
        <w:rPr>
          <w:rFonts w:hint="eastAsia"/>
        </w:rPr>
        <w:t>Dirichlet</w:t>
      </w:r>
      <w:proofErr w:type="spellEnd"/>
      <w:r w:rsidRPr="00DB3F92">
        <w:rPr>
          <w:rFonts w:hint="eastAsia"/>
        </w:rPr>
        <w:t xml:space="preserve">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7808"/>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w:proofErr w:type="spellStart"/>
                    <m:r>
                      <m:rPr>
                        <m:nor/>
                      </m:rPr>
                      <w:rPr>
                        <w:rFonts w:ascii="Cambria Math" w:hAnsi="Cambria Math"/>
                        <w:i/>
                        <w:color w:val="000000"/>
                      </w:rPr>
                      <m:t>i</m:t>
                    </m:r>
                    <w:proofErr w:type="spellEnd"/>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w:proofErr w:type="spellStart"/>
                            <m:r>
                              <m:rPr>
                                <m:nor/>
                              </m:rPr>
                              <w:rPr>
                                <w:rFonts w:ascii="Cambria Math" w:hAnsi="Cambria Math"/>
                                <w:i/>
                                <w:color w:val="000000"/>
                              </w:rPr>
                              <m:t>i</m:t>
                            </m:r>
                            <w:proofErr w:type="spellEnd"/>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2</w:t>
            </w:r>
            <w:r w:rsidR="002E3DD2">
              <w:rPr>
                <w:noProof/>
              </w:rPr>
              <w:fldChar w:fldCharType="end"/>
            </w:r>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xml:space="preserve">. We say that </w:t>
      </w:r>
      <w:proofErr w:type="spellStart"/>
      <w:r>
        <w:rPr>
          <w:rFonts w:eastAsiaTheme="minorEastAsia"/>
          <w:color w:val="000000"/>
        </w:rPr>
        <w:t>Dirichlet</w:t>
      </w:r>
      <w:proofErr w:type="spellEnd"/>
      <w:r>
        <w:rPr>
          <w:rFonts w:eastAsiaTheme="minorEastAsia"/>
          <w:color w:val="000000"/>
        </w:rPr>
        <w:t xml:space="preserve"> is the conjugate prior of multinomial. And t</w:t>
      </w:r>
      <w:r w:rsidRPr="00DB3F92">
        <w:t xml:space="preserve">he support of </w:t>
      </w:r>
      <m:oMath>
        <m:r>
          <m:rPr>
            <m:nor/>
          </m:rPr>
          <w:rPr>
            <w:i/>
          </w:rPr>
          <m:t>K</m:t>
        </m:r>
      </m:oMath>
      <w:r w:rsidRPr="00DB3F92">
        <w:t xml:space="preserve"> dimensional </w:t>
      </w:r>
      <w:proofErr w:type="spellStart"/>
      <w:r w:rsidRPr="00DB3F92">
        <w:t>Dirichlet</w:t>
      </w:r>
      <w:proofErr w:type="spellEnd"/>
      <w:r w:rsidRPr="00DB3F92">
        <w:t xml:space="preserve"> distribution is the</w:t>
      </w:r>
      <w:r>
        <w:t xml:space="preserve"> </w:t>
      </w:r>
      <m:oMath>
        <m:r>
          <m:rPr>
            <m:nor/>
          </m:rPr>
          <w:rPr>
            <w:i/>
          </w:rPr>
          <m:t>K</m:t>
        </m:r>
        <m:r>
          <m:rPr>
            <m:nor/>
          </m:rPr>
          <m:t>-1</m:t>
        </m:r>
      </m:oMath>
      <w:r w:rsidRPr="00DB3F92">
        <w:t xml:space="preserve"> dimensional probability simplex. Let </w:t>
      </w:r>
      <m:oMath>
        <m:r>
          <m:rPr>
            <m:nor/>
          </m:rPr>
          <m:t>Π</m:t>
        </m:r>
        <w:proofErr w:type="gramStart"/>
        <m:r>
          <m:rPr>
            <m:nor/>
          </m:rPr>
          <m:t>=(</m:t>
        </m:r>
        <w:proofErr w:type="gramEnd"/>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7808"/>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w:proofErr w:type="spellStart"/>
                    <m:r>
                      <m:rPr>
                        <m:nor/>
                      </m:rPr>
                      <w:rPr>
                        <w:rFonts w:ascii="Cambria Math" w:hAnsi="Cambria Math"/>
                        <w:i/>
                        <w:color w:val="000000"/>
                      </w:rPr>
                      <m:t>i</m:t>
                    </m:r>
                    <w:proofErr w:type="spellEnd"/>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w:proofErr w:type="spellStart"/>
                            <m:r>
                              <m:rPr>
                                <m:nor/>
                              </m:rPr>
                              <w:rPr>
                                <w:rFonts w:ascii="Cambria Math" w:hAnsi="Cambria Math"/>
                                <w:i/>
                                <w:color w:val="000000"/>
                              </w:rPr>
                              <m:t>i</m:t>
                            </m:r>
                            <w:proofErr w:type="spellEnd"/>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rsidR="009261F5">
              <w:noBreakHyphen/>
            </w:r>
            <w:r w:rsidR="002E3DD2">
              <w:fldChar w:fldCharType="begin"/>
            </w:r>
            <w:r w:rsidR="002E3DD2">
              <w:instrText xml:space="preserve"> SEQ _ \* ARABIC \s 1 </w:instrText>
            </w:r>
            <w:r w:rsidR="002E3DD2">
              <w:fldChar w:fldCharType="separate"/>
            </w:r>
            <w:r w:rsidR="0035085A">
              <w:rPr>
                <w:noProof/>
              </w:rPr>
              <w:t>3</w:t>
            </w:r>
            <w:r w:rsidR="002E3DD2">
              <w:rPr>
                <w:noProof/>
              </w:rPr>
              <w:fldChar w:fldCharType="end"/>
            </w:r>
            <w:r w:rsidR="009261F5">
              <w:t>)</w:t>
            </w:r>
          </w:p>
        </w:tc>
      </w:tr>
    </w:tbl>
    <w:p w14:paraId="61BD280F" w14:textId="77777777" w:rsidR="00A63C4F" w:rsidRPr="00DB3F92" w:rsidRDefault="00A63C4F" w:rsidP="00A63C4F">
      <w:pPr>
        <w:pStyle w:val="afff5"/>
      </w:pPr>
      <w:r w:rsidRPr="007126A3">
        <w:rPr>
          <w:rFonts w:eastAsiaTheme="minorEastAsia"/>
          <w:i/>
        </w:rPr>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w:proofErr w:type="gramStart"/>
        <m:r>
          <m:rPr>
            <m:nor/>
          </m:rPr>
          <m:t>=(</m:t>
        </m:r>
        <w:proofErr w:type="gramEnd"/>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proofErr w:type="spellStart"/>
      <w:r>
        <w:t>Dirichlet</w:t>
      </w:r>
      <w:proofErr w:type="spellEnd"/>
      <w:r>
        <w:t xml:space="preserve"> distribution with</w:t>
      </w:r>
      <w:r w:rsidRPr="00DB3F92">
        <w:t xml:space="preserve"> </w:t>
      </w:r>
      <m:oMath>
        <m:r>
          <m:rPr>
            <m:sty m:val="p"/>
          </m:rPr>
          <w:rPr>
            <w:rFonts w:ascii="Cambria Math" w:hAnsi="Cambria Math"/>
          </w:rPr>
          <w:lastRenderedPageBreak/>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w:proofErr w:type="spellStart"/>
                <m:r>
                  <m:rPr>
                    <m:nor/>
                  </m:rPr>
                  <w:rPr>
                    <w:i/>
                  </w:rPr>
                  <m:t>i</m:t>
                </m:r>
                <w:proofErr w:type="spellEnd"/>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w:proofErr w:type="spellStart"/>
            <m:r>
              <m:rPr>
                <m:nor/>
              </m:rPr>
              <w:rPr>
                <w:i/>
              </w:rPr>
              <m:t>i</m:t>
            </m:r>
            <w:proofErr w:type="spellEnd"/>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7D977C1" w14:textId="2D0B0436" w:rsidR="00C44D88" w:rsidRDefault="00C44D88" w:rsidP="00C44D88">
      <w:pPr>
        <w:pStyle w:val="31"/>
      </w:pPr>
      <w:bookmarkStart w:id="92" w:name="_Toc424364724"/>
      <w:proofErr w:type="spellStart"/>
      <w:r w:rsidRPr="00C44D88">
        <w:t>Dirichlet</w:t>
      </w:r>
      <w:proofErr w:type="spellEnd"/>
      <w:r w:rsidRPr="00C44D88">
        <w:t xml:space="preserve"> Process</w:t>
      </w:r>
      <w:bookmarkEnd w:id="92"/>
    </w:p>
    <w:p w14:paraId="20A3246C" w14:textId="2A210345" w:rsidR="00295926" w:rsidRPr="00A63C4F" w:rsidRDefault="00A63C4F" w:rsidP="009659A6">
      <w:pPr>
        <w:pStyle w:val="afff5"/>
      </w:pPr>
      <w:r>
        <w:rPr>
          <w:rFonts w:hint="eastAsia"/>
        </w:rPr>
        <w:t xml:space="preserve">The </w:t>
      </w:r>
      <w:proofErr w:type="spellStart"/>
      <w:r>
        <w:rPr>
          <w:rFonts w:hint="eastAsia"/>
        </w:rPr>
        <w:t>Dirichlet</w:t>
      </w:r>
      <w:proofErr w:type="spellEnd"/>
      <w:r>
        <w:rPr>
          <w:rFonts w:hint="eastAsia"/>
        </w:rPr>
        <w:t xml:space="preserve"> process assumes </w:t>
      </w:r>
      <w:r>
        <w:t xml:space="preserve">dimension of the </w:t>
      </w:r>
      <w:proofErr w:type="spellStart"/>
      <w:r>
        <w:t>Dirichlet</w:t>
      </w:r>
      <w:proofErr w:type="spellEnd"/>
      <w:r>
        <w:t xml:space="preserve"> distribution is infinite, so the non-parametric learning model can be built based on this characteristic. </w:t>
      </w: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w:t>
      </w:r>
      <w:proofErr w:type="spellStart"/>
      <w:r w:rsidRPr="00DB3F92">
        <w:t>pected</w:t>
      </w:r>
      <w:proofErr w:type="spellEnd"/>
      <w:r w:rsidRPr="00DB3F92">
        <w:t xml:space="preserve">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xml:space="preserve">, t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m:t>
        </m:r>
        <w:proofErr w:type="gramStart"/>
        <m:r>
          <m:rPr>
            <m:nor/>
          </m:rPr>
          <w:rPr>
            <w:color w:val="000000"/>
          </w:rPr>
          <m:t>DP(</m:t>
        </m:r>
        <w:proofErr w:type="gramEnd"/>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xml:space="preserve">, it is a </w:t>
      </w:r>
      <w:proofErr w:type="spellStart"/>
      <w:r w:rsidRPr="00DB3F92">
        <w:rPr>
          <w:color w:val="000000"/>
        </w:rPr>
        <w:t>Dirichlet</w:t>
      </w:r>
      <w:proofErr w:type="spellEnd"/>
      <w:r w:rsidRPr="00DB3F92">
        <w:rPr>
          <w:color w:val="000000"/>
        </w:rPr>
        <w:t xml:space="preserve"> process.</w:t>
      </w:r>
    </w:p>
    <w:tbl>
      <w:tblPr>
        <w:tblStyle w:val="ae"/>
        <w:tblW w:w="0" w:type="auto"/>
        <w:tblLook w:val="04A0" w:firstRow="1" w:lastRow="0" w:firstColumn="1" w:lastColumn="0" w:noHBand="0" w:noVBand="1"/>
      </w:tblPr>
      <w:tblGrid>
        <w:gridCol w:w="7808"/>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w:proofErr w:type="spellStart"/>
                    <m:r>
                      <m:rPr>
                        <m:nor/>
                      </m:rPr>
                      <w:rPr>
                        <w:i/>
                        <w:color w:val="000000"/>
                      </w:rPr>
                      <m:t>i</m:t>
                    </m:r>
                    <w:proofErr w:type="spellEnd"/>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rsidR="009261F5">
              <w:noBreakHyphen/>
            </w:r>
            <w:r w:rsidR="002E3DD2">
              <w:fldChar w:fldCharType="begin"/>
            </w:r>
            <w:r w:rsidR="002E3DD2">
              <w:instrText xml:space="preserve"> SEQ _ \* ARABIC \s 1 </w:instrText>
            </w:r>
            <w:r w:rsidR="002E3DD2">
              <w:fldChar w:fldCharType="separate"/>
            </w:r>
            <w:r w:rsidR="0035085A">
              <w:rPr>
                <w:noProof/>
              </w:rPr>
              <w:t>4</w:t>
            </w:r>
            <w:r w:rsidR="002E3DD2">
              <w:rPr>
                <w:noProof/>
              </w:rPr>
              <w:fldChar w:fldCharType="end"/>
            </w:r>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w:proofErr w:type="gramStart"/>
        <m:r>
          <m:rPr>
            <m:nor/>
          </m:rPr>
          <w:rPr>
            <w:i/>
            <w:color w:val="000000"/>
          </w:rPr>
          <m:t>δ</m:t>
        </m:r>
        <m:r>
          <m:rPr>
            <m:nor/>
          </m:rPr>
          <w:rPr>
            <w:color w:val="000000"/>
          </w:rPr>
          <m:t>(</m:t>
        </m:r>
        <w:proofErr w:type="gramEnd"/>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w:proofErr w:type="spellStart"/>
            <m:r>
              <m:rPr>
                <m:nor/>
              </m:rPr>
              <w:rPr>
                <w:i/>
                <w:color w:val="000000"/>
              </w:rPr>
              <m:t>i</m:t>
            </m:r>
            <w:proofErr w:type="spellEnd"/>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r>
              <m:rPr>
                <m:nor/>
              </m:rPr>
              <w:rPr>
                <w:color w:val="000000"/>
              </w:rPr>
              <m:t>}</m:t>
            </m:r>
          </m:e>
          <m:sub>
            <w:proofErr w:type="spellStart"/>
            <m:r>
              <m:rPr>
                <m:nor/>
              </m:rPr>
              <w:rPr>
                <w:i/>
                <w:color w:val="000000"/>
              </w:rPr>
              <m:t>i</m:t>
            </m:r>
            <w:proofErr w:type="spellEnd"/>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xml:space="preserve">. The Di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proofErr w:type="spellStart"/>
      <w:r>
        <w:rPr>
          <w:color w:val="000000"/>
        </w:rPr>
        <w:t>oncentrated</w:t>
      </w:r>
      <w:proofErr w:type="spellEnd"/>
      <w:r>
        <w:rPr>
          <w:color w:val="000000"/>
        </w:rPr>
        <w:t xml:space="preserve">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35085A">
        <w:rPr>
          <w:rFonts w:hint="eastAsia"/>
        </w:rPr>
        <w:t>(</w:t>
      </w:r>
      <w:r w:rsidR="0035085A">
        <w:rPr>
          <w:noProof/>
        </w:rPr>
        <w:t>2</w:t>
      </w:r>
      <w:r w:rsidR="0035085A">
        <w:noBreakHyphen/>
      </w:r>
      <w:r w:rsidR="0035085A">
        <w:rPr>
          <w:noProof/>
        </w:rPr>
        <w:t>5</w:t>
      </w:r>
      <w:r w:rsidR="0035085A">
        <w:rPr>
          <w:rFonts w:hint="eastAsia"/>
        </w:rPr>
        <w:t>)</w:t>
      </w:r>
      <w:r w:rsidR="009261F5">
        <w:rPr>
          <w:rFonts w:eastAsiaTheme="minorEastAsia"/>
          <w:color w:val="000000"/>
        </w:rPr>
        <w:fldChar w:fldCharType="end"/>
      </w:r>
      <w:r>
        <w:rPr>
          <w:rFonts w:eastAsiaTheme="minorEastAsia"/>
          <w:color w:val="000000"/>
        </w:rPr>
        <w:t xml:space="preserve"> and </w:t>
      </w:r>
      <w:proofErr w:type="spellStart"/>
      <m:oMath>
        <m:r>
          <m:rPr>
            <m:nor/>
          </m:rPr>
          <w:rPr>
            <w:i/>
            <w:color w:val="000000"/>
          </w:rPr>
          <m:t>i</m:t>
        </m:r>
        <w:proofErr w:type="spellEnd"/>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m:t>
        </m:r>
        <w:proofErr w:type="gramStart"/>
        <m:r>
          <m:rPr>
            <m:nor/>
          </m:rPr>
          <w:rPr>
            <w:color w:val="000000"/>
          </w:rPr>
          <m:t>,3</m:t>
        </m:r>
        <w:proofErr w:type="gramEnd"/>
        <m:r>
          <m:rPr>
            <m:nor/>
          </m:rPr>
          <w:rPr>
            <w:color w:val="000000"/>
          </w:rPr>
          <m:t>,…,∞</m:t>
        </m:r>
      </m:oMath>
      <w:r>
        <w:rPr>
          <w:rFonts w:eastAsiaTheme="minorEastAsia" w:hint="eastAsia"/>
          <w:color w:val="000000"/>
        </w:rPr>
        <w:t>.</w:t>
      </w:r>
    </w:p>
    <w:tbl>
      <w:tblPr>
        <w:tblStyle w:val="ae"/>
        <w:tblW w:w="0" w:type="auto"/>
        <w:tblLook w:val="04A0" w:firstRow="1" w:lastRow="0" w:firstColumn="1" w:lastColumn="0" w:noHBand="0" w:noVBand="1"/>
      </w:tblPr>
      <w:tblGrid>
        <w:gridCol w:w="7808"/>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2E3DD2"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2E3DD2"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r>
                  <w:rPr>
                    <w:rFonts w:ascii="Cambria Math" w:hAnsi="Cambria Math"/>
                    <w:color w:val="000000"/>
                  </w:rPr>
                  <m:t xml:space="preserve">, </m:t>
                </m:r>
              </m:oMath>
            </m:oMathPara>
          </w:p>
          <w:p w14:paraId="371545FC" w14:textId="3A7AC12F" w:rsidR="00F96053" w:rsidRDefault="00F96053" w:rsidP="00F96053">
            <w:pPr>
              <w:jc w:val="center"/>
            </w:pPr>
            <w:r w:rsidRPr="005B520E">
              <w:lastRenderedPageBreak/>
              <w:tab/>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w:proofErr w:type="spellStart"/>
                  <m:r>
                    <m:rPr>
                      <m:nor/>
                    </m:rPr>
                    <w:rPr>
                      <w:i/>
                    </w:rPr>
                    <m:t>i</m:t>
                  </m:r>
                  <w:proofErr w:type="spellEnd"/>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3" w:name="_Ref423120086"/>
            <w:r>
              <w:rPr>
                <w:rFonts w:hint="eastAsia"/>
              </w:rPr>
              <w:lastRenderedPageBreak/>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rsidR="009261F5">
              <w:noBreakHyphen/>
            </w:r>
            <w:r w:rsidR="002E3DD2">
              <w:fldChar w:fldCharType="begin"/>
            </w:r>
            <w:r w:rsidR="002E3DD2">
              <w:instrText xml:space="preserve"> SEQ _ \* ARABIC \s 1 </w:instrText>
            </w:r>
            <w:r w:rsidR="002E3DD2">
              <w:fldChar w:fldCharType="separate"/>
            </w:r>
            <w:r w:rsidR="0035085A">
              <w:rPr>
                <w:noProof/>
              </w:rPr>
              <w:t>5</w:t>
            </w:r>
            <w:r w:rsidR="002E3DD2">
              <w:rPr>
                <w:noProof/>
              </w:rPr>
              <w:fldChar w:fldCharType="end"/>
            </w:r>
            <w:r>
              <w:rPr>
                <w:rFonts w:hint="eastAsia"/>
              </w:rPr>
              <w:t>)</w:t>
            </w:r>
            <w:bookmarkEnd w:id="93"/>
          </w:p>
        </w:tc>
      </w:tr>
    </w:tbl>
    <w:p w14:paraId="12785290" w14:textId="645192C8" w:rsidR="00A63C4F" w:rsidRDefault="00686F8E" w:rsidP="009659A6">
      <w:pPr>
        <w:pStyle w:val="afff5"/>
      </w:pPr>
      <w:r>
        <w:lastRenderedPageBreak/>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w:t>
      </w:r>
      <w:proofErr w:type="spellStart"/>
      <w:r w:rsidRPr="00686F8E">
        <w:t>Dirichlet</w:t>
      </w:r>
      <w:proofErr w:type="spellEnd"/>
      <w:r w:rsidRPr="00686F8E">
        <w:t xml:space="preserve">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pPr>
      <w:bookmarkStart w:id="94" w:name="_Toc424364725"/>
      <w:r>
        <w:rPr>
          <w:rFonts w:hint="eastAsia"/>
        </w:rPr>
        <w:t xml:space="preserve">Inference </w:t>
      </w:r>
      <w:r>
        <w:t>M</w:t>
      </w:r>
      <w:r>
        <w:rPr>
          <w:rFonts w:hint="eastAsia"/>
        </w:rPr>
        <w:t xml:space="preserve">odel of </w:t>
      </w:r>
      <w:r>
        <w:t>Machine Learning Techniques</w:t>
      </w:r>
      <w:bookmarkEnd w:id="94"/>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es an inferred function, which is called a classifier</w:t>
      </w:r>
    </w:p>
    <w:p w14:paraId="23555EBD" w14:textId="718FCCC1" w:rsidR="002803B3" w:rsidRDefault="002803B3" w:rsidP="00686F8E">
      <w:pPr>
        <w:pStyle w:val="afff5"/>
      </w:pPr>
      <w:r>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w:t>
      </w:r>
      <w:r w:rsidR="00877924" w:rsidRPr="00877924">
        <w:lastRenderedPageBreak/>
        <w:t>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3A1E36">
      <w:pPr>
        <w:pStyle w:val="31"/>
      </w:pPr>
      <w:bookmarkStart w:id="95" w:name="_Toc424364726"/>
      <w:r>
        <w:t>K</w:t>
      </w:r>
      <w:r>
        <w:rPr>
          <w:rFonts w:hint="eastAsia"/>
        </w:rPr>
        <w:t>-</w:t>
      </w:r>
      <w:r>
        <w:t>Nearest Neighbors Algorithm</w:t>
      </w:r>
      <w:bookmarkEnd w:id="95"/>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w:t>
      </w:r>
      <w:proofErr w:type="spellStart"/>
      <w:r>
        <w:t>Minkowski</w:t>
      </w:r>
      <w:proofErr w:type="spellEnd"/>
      <w:r>
        <w:t xml:space="preserve"> distance.</w:t>
      </w:r>
    </w:p>
    <w:tbl>
      <w:tblPr>
        <w:tblStyle w:val="ae"/>
        <w:tblW w:w="0" w:type="auto"/>
        <w:tblLook w:val="04A0" w:firstRow="1" w:lastRow="0" w:firstColumn="1" w:lastColumn="0" w:noHBand="0" w:noVBand="1"/>
      </w:tblPr>
      <w:tblGrid>
        <w:gridCol w:w="7808"/>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6</w:t>
            </w:r>
            <w:r w:rsidR="002E3DD2">
              <w:rPr>
                <w:noProof/>
              </w:rPr>
              <w:fldChar w:fldCharType="end"/>
            </w:r>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7</w:t>
            </w:r>
            <w:r w:rsidR="002E3DD2">
              <w:rPr>
                <w:noProof/>
              </w:rPr>
              <w:fldChar w:fldCharType="end"/>
            </w:r>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8</w:t>
            </w:r>
            <w:r w:rsidR="002E3DD2">
              <w:rPr>
                <w:noProof/>
              </w:rPr>
              <w:fldChar w:fldCharType="end"/>
            </w:r>
            <w:r>
              <w:rPr>
                <w:rFonts w:hint="eastAsia"/>
              </w:rPr>
              <w:t>)</w:t>
            </w:r>
          </w:p>
        </w:tc>
      </w:tr>
    </w:tbl>
    <w:p w14:paraId="20A3327A" w14:textId="77777777" w:rsidR="003A1E36" w:rsidRDefault="003A1E36" w:rsidP="003A1E36">
      <w:pPr>
        <w:pStyle w:val="afff5"/>
      </w:pPr>
      <w:r w:rsidRPr="009717D5">
        <w:lastRenderedPageBreak/>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7808"/>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9</w:t>
            </w:r>
            <w:r w:rsidR="002E3DD2">
              <w:rPr>
                <w:noProof/>
              </w:rPr>
              <w:fldChar w:fldCharType="end"/>
            </w:r>
            <w:r>
              <w:rPr>
                <w:rFonts w:hint="eastAsia"/>
              </w:rPr>
              <w:t>)</w:t>
            </w:r>
          </w:p>
        </w:tc>
      </w:tr>
    </w:tbl>
    <w:p w14:paraId="33D6E2C9" w14:textId="5A4EC11D" w:rsidR="003A1E36" w:rsidRPr="00B814E2" w:rsidRDefault="003A1E36" w:rsidP="00B814E2">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644E159D" w14:textId="260A8F05" w:rsidR="00DC198A" w:rsidRDefault="006A3439" w:rsidP="006A3439">
      <w:pPr>
        <w:pStyle w:val="31"/>
      </w:pPr>
      <w:bookmarkStart w:id="96" w:name="_Toc424364727"/>
      <w:r>
        <w:rPr>
          <w:rFonts w:hint="eastAsia"/>
        </w:rPr>
        <w:t>Mixture Model</w:t>
      </w:r>
      <w:bookmarkEnd w:id="96"/>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A set of K mixture weights, each of which is a probability (a real number between 0 and 1 inclusive), all of which sum to 1</w:t>
      </w:r>
      <w:r w:rsidR="00B4595B">
        <w:t xml:space="preserve">. </w:t>
      </w:r>
      <w:r w:rsidR="00B4595B" w:rsidRPr="00B4595B">
        <w:t xml:space="preserve">A set of K parameters, each specifying the parameter of the corresponding mixture component. In </w:t>
      </w:r>
      <w:r w:rsidR="00B4595B" w:rsidRPr="00B4595B">
        <w:lastRenderedPageBreak/>
        <w:t>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43B44E4D" w:rsidR="00B4595B" w:rsidRPr="00212724" w:rsidRDefault="002E3DD2"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r>
            <m:rPr>
              <m:sty m:val="p"/>
            </m:rPr>
            <w:rPr>
              <w:rFonts w:ascii="Cambria Math" w:eastAsiaTheme="minorEastAsia" w:hAnsi="Cambria Math"/>
              <w:color w:val="000000"/>
            </w:rPr>
            <m:t xml:space="preserve">        </m:t>
          </m:r>
          <m:r>
            <m:rPr>
              <m:nor/>
            </m:rPr>
            <w:rPr>
              <w:color w:val="000000"/>
            </w:rPr>
            <m:t xml:space="preserve">with component </m:t>
          </m:r>
          <w:proofErr w:type="spellStart"/>
          <m:r>
            <m:rPr>
              <m:nor/>
            </m:rPr>
            <w:rPr>
              <w:i/>
              <w:color w:val="000000"/>
            </w:rPr>
            <m:t>i</m:t>
          </m:r>
          <w:proofErr w:type="spellEnd"/>
          <m:r>
            <m:rPr>
              <m:nor/>
            </m:rPr>
            <w:rPr>
              <w:color w:val="000000"/>
            </w:rPr>
            <m:t xml:space="preserve">, for </m:t>
          </m:r>
          <w:proofErr w:type="spellStart"/>
          <m:r>
            <m:rPr>
              <m:nor/>
            </m:rPr>
            <w:rPr>
              <w:i/>
              <w:color w:val="000000"/>
            </w:rPr>
            <m:t>i</m:t>
          </m:r>
          <w:proofErr w:type="spellEnd"/>
          <m:r>
            <m:rPr>
              <m:nor/>
            </m:rPr>
            <w:rPr>
              <w:color w:val="000000"/>
            </w:rPr>
            <m:t xml:space="preserve"> = 1,…,</m:t>
          </m:r>
          <m:r>
            <m:rPr>
              <m:nor/>
            </m:rPr>
            <w:rPr>
              <w:i/>
              <w:color w:val="000000"/>
            </w:rPr>
            <m:t>K</m:t>
          </m:r>
          <m:r>
            <m:rPr>
              <m:nor/>
            </m:rPr>
            <w:rPr>
              <w:color w:val="000000"/>
            </w:rPr>
            <m:t>.</m:t>
          </m:r>
        </m:oMath>
      </m:oMathPara>
    </w:p>
    <w:p w14:paraId="5ECBF773" w14:textId="2C86FD97" w:rsidR="00B4595B" w:rsidRPr="005312E9" w:rsidRDefault="002E3DD2"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w:proofErr w:type="spellStart"/>
              <m:r>
                <m:rPr>
                  <m:nor/>
                </m:rPr>
                <w:rPr>
                  <w:i/>
                  <w:color w:val="000000"/>
                </w:rPr>
                <m:t>i</m:t>
              </m:r>
              <w:proofErr w:type="spellEnd"/>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w:proofErr w:type="spellStart"/>
          <m:r>
            <m:rPr>
              <m:nor/>
            </m:rPr>
            <w:rPr>
              <w:i/>
              <w:color w:val="000000"/>
            </w:rPr>
            <m:t>i</m:t>
          </m:r>
        </m:oMath>
      </m:oMathPara>
      <w:proofErr w:type="spellEnd"/>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2E3DD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w:proofErr w:type="spellStart"/>
          <m:r>
            <m:rPr>
              <m:nor/>
            </m:rPr>
            <w:rPr>
              <w:i/>
              <w:color w:val="000000"/>
              <w:szCs w:val="18"/>
            </w:rPr>
            <m:t>i</m:t>
          </m:r>
        </m:oMath>
      </m:oMathPara>
      <w:proofErr w:type="spellEnd"/>
    </w:p>
    <w:p w14:paraId="2DBFD05F" w14:textId="77777777" w:rsidR="00B4595B" w:rsidRPr="00212724" w:rsidRDefault="002E3DD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color w:val="000000"/>
              <w:szCs w:val="18"/>
            </w:rPr>
            <m:t xml:space="preserve"> =observation </m:t>
          </m:r>
          <w:proofErr w:type="spellStart"/>
          <m:r>
            <m:rPr>
              <m:nor/>
            </m:rPr>
            <w:rPr>
              <w:i/>
              <w:color w:val="000000"/>
              <w:szCs w:val="18"/>
            </w:rPr>
            <m:t>i</m:t>
          </m:r>
        </m:oMath>
      </m:oMathPara>
      <w:proofErr w:type="spellEnd"/>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2E3DD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2E3DD2"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sub>
          </m:sSub>
          <m:r>
            <m:rPr>
              <m:nor/>
            </m:rPr>
            <w:rPr>
              <w:color w:val="000000"/>
              <w:szCs w:val="18"/>
            </w:rPr>
            <m:t>)</m:t>
          </m:r>
        </m:oMath>
      </m:oMathPara>
    </w:p>
    <w:p w14:paraId="246CEE35" w14:textId="5818FD9B" w:rsidR="00B4595B" w:rsidRPr="00FA0292" w:rsidRDefault="00FA0292" w:rsidP="00FA0292">
      <w:pPr>
        <w:pStyle w:val="afff5"/>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 xml:space="preserve">drawn from a </w:t>
      </w:r>
      <w:proofErr w:type="spellStart"/>
      <w:r w:rsidRPr="00FA0292">
        <w:t>Dirichlet</w:t>
      </w:r>
      <w:proofErr w:type="spellEnd"/>
      <w:r w:rsidRPr="00FA0292">
        <w:t xml:space="preserve">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m:rPr>
            <m:nor/>
          </m:rPr>
          <w:rPr>
            <w:i/>
            <w:color w:val="000000"/>
          </w:rPr>
          <m:t>K</m:t>
        </m:r>
      </m:oMath>
      <w:proofErr w:type="gramStart"/>
      <w:r>
        <w:rPr>
          <w:rFonts w:hint="eastAsia"/>
          <w:color w:val="000000"/>
        </w:rPr>
        <w:t xml:space="preserve">, </w:t>
      </w:r>
      <w:proofErr w:type="gramEnd"/>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w:proofErr w:type="spellStart"/>
            <m:r>
              <m:rPr>
                <m:nor/>
              </m:rPr>
              <w:rPr>
                <w:i/>
                <w:color w:val="000000"/>
              </w:rPr>
              <m:t>i</m:t>
            </m:r>
            <w:proofErr w:type="spellEnd"/>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oMath>
      <w:r>
        <w:rPr>
          <w:rFonts w:hint="eastAsia"/>
          <w:color w:val="000000"/>
          <w:szCs w:val="18"/>
        </w:rPr>
        <w:t xml:space="preserve">, </w:t>
      </w: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oMath>
      <w:r>
        <w:rPr>
          <w:rFonts w:hint="eastAsia"/>
          <w:color w:val="000000"/>
          <w:szCs w:val="18"/>
        </w:rPr>
        <w:t xml:space="preserve"> and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shared hyper-parameter for mixture weights</m:t>
          </m:r>
        </m:oMath>
      </m:oMathPara>
    </w:p>
    <w:p w14:paraId="3A7D8568" w14:textId="2B842979" w:rsidR="00FA0292" w:rsidRPr="00FA0292" w:rsidRDefault="00607BE2"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619E1074" w:rsidR="00FA0292" w:rsidRPr="00FA0292" w:rsidRDefault="00FA0292" w:rsidP="00FA0292">
      <w:pPr>
        <w:pStyle w:val="afff5"/>
        <w:rPr>
          <w:color w:val="000000"/>
        </w:rPr>
      </w:pPr>
      <m:oMathPara>
        <m:oMathParaPr>
          <m:jc m:val="left"/>
        </m:oMathParaPr>
        <m:oMath>
          <m:r>
            <m:rPr>
              <m:nor/>
            </m:rP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D563B4B" w:rsidR="00FA0292" w:rsidRPr="00607BE2" w:rsidRDefault="00FA0292" w:rsidP="00FA0292">
      <w:pPr>
        <w:pStyle w:val="afff5"/>
        <w:rPr>
          <w:i/>
          <w:color w:val="000000"/>
        </w:rPr>
      </w:pPr>
      <m:oMathPara>
        <m:oMathParaPr>
          <m:jc m:val="left"/>
        </m:oMathParaPr>
        <m:oMath>
          <m:r>
            <m:rPr>
              <m:nor/>
            </m:rPr>
            <w:rPr>
              <w:color w:val="000000"/>
            </w:rPr>
            <m:t>Φ</m:t>
          </m:r>
          <m:r>
            <m:rPr>
              <m:nor/>
            </m:rPr>
            <w:rPr>
              <w:rFonts w:ascii="Cambria Math"/>
              <w:color w:val="000000"/>
            </w:rPr>
            <m:t xml:space="preserve"> ~ </m:t>
          </m:r>
          <m:sSub>
            <m:sSubPr>
              <m:ctrlPr>
                <w:rPr>
                  <w:rFonts w:ascii="Cambria Math" w:hAnsi="Cambria Math"/>
                  <w:color w:val="000000"/>
                </w:rPr>
              </m:ctrlPr>
            </m:sSubPr>
            <m:e>
              <m:r>
                <w:rPr>
                  <w:rFonts w:ascii="Cambria Math"/>
                  <w:color w:val="000000"/>
                </w:rPr>
                <m:t>Symmetric</m:t>
              </m:r>
              <m:r>
                <w:rPr>
                  <w:rFonts w:ascii="Cambria Math"/>
                  <w:color w:val="000000"/>
                </w:rPr>
                <m:t>-</m:t>
              </m:r>
              <m:r>
                <w:rPr>
                  <w:rFonts w:ascii="Cambria Math"/>
                  <w:color w:val="000000"/>
                </w:rPr>
                <m:t>Diric</m:t>
              </m:r>
              <m:r>
                <w:rPr>
                  <w:rFonts w:ascii="MS Mincho" w:hAnsi="MS Mincho" w:cs="MS Mincho"/>
                  <w:color w:val="000000"/>
                </w:rPr>
                <m:t>h</m:t>
              </m:r>
              <m:r>
                <w:rPr>
                  <w:rFonts w:ascii="Cambria Math"/>
                  <w:color w:val="000000"/>
                </w:rPr>
                <m:t>let</m:t>
              </m:r>
            </m:e>
            <m:sub>
              <m:r>
                <w:rPr>
                  <w:rFonts w:ascii="Cambria Math"/>
                  <w:color w:val="000000"/>
                </w:rPr>
                <m:t>K</m:t>
              </m:r>
            </m:sub>
          </m:sSub>
          <m:r>
            <w:rPr>
              <w:rFonts w:ascii="Cambria Math"/>
              <w:color w:val="000000"/>
            </w:rPr>
            <m:t>(</m:t>
          </m:r>
          <m:r>
            <w:rPr>
              <w:rFonts w:ascii="Cambria Math" w:hAnsi="Cambria Math"/>
              <w:color w:val="000000"/>
            </w:rPr>
            <m:t>β</m:t>
          </m:r>
          <m:r>
            <w:rPr>
              <w:rFonts w:ascii="Cambria Math"/>
              <w:color w:val="000000"/>
            </w:rPr>
            <m:t>)</m:t>
          </m:r>
        </m:oMath>
      </m:oMathPara>
    </w:p>
    <w:p w14:paraId="55E047C1" w14:textId="77777777" w:rsidR="00607BE2" w:rsidRPr="00212724" w:rsidRDefault="002E3DD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182D9DD8" w14:textId="77777777" w:rsidR="00607BE2" w:rsidRPr="00212724" w:rsidRDefault="002E3DD2"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sub>
          </m:sSub>
          <m:r>
            <m:rPr>
              <m:nor/>
            </m:rPr>
            <w:rPr>
              <w:color w:val="000000"/>
              <w:szCs w:val="18"/>
            </w:rPr>
            <m:t>)</m:t>
          </m:r>
        </m:oMath>
      </m:oMathPara>
    </w:p>
    <w:p w14:paraId="51F6E9CA" w14:textId="2BA7B8C1" w:rsidR="00607BE2" w:rsidRDefault="00607BE2" w:rsidP="00607BE2">
      <w:pPr>
        <w:pStyle w:val="afff5"/>
        <w:rPr>
          <w:color w:val="000000"/>
          <w:szCs w:val="18"/>
        </w:rPr>
      </w:pPr>
      <w:r>
        <w:t>Using</w:t>
      </w:r>
      <w:r w:rsidRPr="00607BE2">
        <w:t xml:space="preserve">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w:t>
      </w:r>
      <w:proofErr w:type="gramStart"/>
      <w:r>
        <w:rPr>
          <w:color w:val="000000"/>
          <w:szCs w:val="18"/>
        </w:rPr>
        <w:t xml:space="preserve">of </w:t>
      </w:r>
      <w:proofErr w:type="gramEnd"/>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 xml:space="preserve">But we will use </w:t>
      </w:r>
      <w:proofErr w:type="spellStart"/>
      <w:r>
        <w:rPr>
          <w:color w:val="000000"/>
          <w:szCs w:val="18"/>
        </w:rPr>
        <w:t>Dirichle</w:t>
      </w:r>
      <w:r w:rsidR="00FF2439">
        <w:rPr>
          <w:color w:val="000000"/>
          <w:szCs w:val="18"/>
        </w:rPr>
        <w:t>t</w:t>
      </w:r>
      <w:proofErr w:type="spellEnd"/>
      <w:r>
        <w:rPr>
          <w:color w:val="000000"/>
          <w:szCs w:val="18"/>
        </w:rPr>
        <w:t xml:space="preserve"> process as the based distribution </w:t>
      </w:r>
      <w:proofErr w:type="gramStart"/>
      <w:r>
        <w:rPr>
          <w:color w:val="000000"/>
          <w:szCs w:val="18"/>
        </w:rPr>
        <w:t xml:space="preserve">as </w:t>
      </w:r>
      <w:proofErr w:type="gramEnd"/>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t process will describe in the chapter3.</w:t>
      </w:r>
    </w:p>
    <w:p w14:paraId="68E6C955" w14:textId="796DEF87" w:rsidR="00F23E94" w:rsidRDefault="005F6D88" w:rsidP="00F23E94">
      <w:pPr>
        <w:pStyle w:val="31"/>
      </w:pPr>
      <w:bookmarkStart w:id="97" w:name="_Toc424364728"/>
      <w:r>
        <w:t>Dynamic Bayesian Network</w:t>
      </w:r>
      <w:bookmarkEnd w:id="97"/>
    </w:p>
    <w:p w14:paraId="64853C17" w14:textId="289DD20B" w:rsidR="00F23E94" w:rsidRDefault="00F23E94" w:rsidP="00F23E94">
      <w:pPr>
        <w:pStyle w:val="afff5"/>
      </w:pPr>
      <w:r>
        <w:t xml:space="preserve">Observing a sequence of emissions, but do not know the sequence of states. The </w:t>
      </w:r>
      <w:r w:rsidR="005F6D88" w:rsidRPr="005F6D88">
        <w:rPr>
          <w:iCs/>
        </w:rPr>
        <w:t>Dynamic Bayesian Network</w:t>
      </w:r>
      <w:r w:rsidRPr="00F23E94">
        <w:t xml:space="preserve"> </w:t>
      </w:r>
      <w:r>
        <w:t>(</w:t>
      </w:r>
      <w:r w:rsidR="005F6D88">
        <w:t>DBN</w:t>
      </w:r>
      <w:r>
        <w:t xml:space="preserve">) is that went through to generate the emissions. Analyses of </w:t>
      </w:r>
      <w:r w:rsidR="005F6D88">
        <w:t>DBN</w:t>
      </w:r>
      <w:r>
        <w:t xml:space="preserve"> seek to recover the sequence of states from the observed data. It is </w:t>
      </w:r>
      <w:r w:rsidR="005F6D88">
        <w:t>similar to Hidden Markov Model</w:t>
      </w:r>
      <w:r w:rsidRPr="00F23E94">
        <w:t>.</w:t>
      </w:r>
      <w:r>
        <w:t xml:space="preserve"> </w:t>
      </w:r>
      <w:r w:rsidRPr="00F23E94">
        <w:t>In a hidden Markov model, the state is not directly visible, but output, dependent on the state.</w:t>
      </w:r>
      <w:r>
        <w:t xml:space="preserve"> </w:t>
      </w:r>
      <w:r w:rsidRPr="00F23E94">
        <w:t>Each state has a probability distribution over the possible output tokens.</w:t>
      </w:r>
      <w:r>
        <w:t xml:space="preserve"> </w:t>
      </w:r>
      <w:r w:rsidR="005F6D88">
        <w:t xml:space="preserve">In order words, a HMM represents the state of the world using a single discrete random </w:t>
      </w:r>
      <w:proofErr w:type="gramStart"/>
      <w:r w:rsidR="005F6D88">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1,…,K}</m:t>
        </m:r>
      </m:oMath>
      <w:r w:rsidR="005F6D88">
        <w:t>.</w:t>
      </w:r>
      <w:r w:rsidR="004350DD">
        <w:t xml:space="preserve"> A DBN represents the state of the world using a set of random </w:t>
      </w:r>
      <w:proofErr w:type="gramStart"/>
      <w:r w:rsidR="004350DD">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y</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D</m:t>
                </m:r>
              </m:e>
            </m:d>
          </m:sup>
        </m:sSubSup>
        <m:r>
          <w:rPr>
            <w:rFonts w:ascii="Cambria Math" w:hAnsi="Cambria Math"/>
          </w:rPr>
          <m:t>}</m:t>
        </m:r>
      </m:oMath>
      <w:r w:rsidR="004350DD">
        <w:t xml:space="preserve">. And the dimension </w:t>
      </w:r>
      <m:oMath>
        <m:r>
          <w:rPr>
            <w:rFonts w:ascii="Cambria Math" w:hAnsi="Cambria Math"/>
          </w:rPr>
          <m:t>D</m:t>
        </m:r>
      </m:oMath>
      <w:r w:rsidR="004350DD">
        <w:t xml:space="preserve"> of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4350DD">
        <w:rPr>
          <w:rFonts w:hint="eastAsia"/>
        </w:rPr>
        <w:t xml:space="preserve"> is the number of activity in the recognition </w:t>
      </w:r>
      <w:r w:rsidR="004350DD">
        <w:t>system</w:t>
      </w:r>
      <w:r w:rsidR="004350DD">
        <w:rPr>
          <w:rFonts w:hint="eastAsia"/>
        </w:rPr>
        <w:t>.</w:t>
      </w:r>
      <w:r w:rsidR="004350DD">
        <w:t xml:space="preserve"> </w:t>
      </w:r>
      <w:r>
        <w:t xml:space="preserve">And </w:t>
      </w:r>
      <w:r w:rsidR="004350DD">
        <w:t>DBN</w:t>
      </w:r>
      <w:r w:rsidRPr="00F23E94">
        <w:t xml:space="preserve"> are especially known for their application in </w:t>
      </w:r>
      <w:r w:rsidR="004350DD">
        <w:t>sequential</w:t>
      </w:r>
      <w:r w:rsidRPr="00F23E94">
        <w:t xml:space="preserve"> pattern recognition</w:t>
      </w:r>
      <w:r>
        <w:t xml:space="preserve">. We choose </w:t>
      </w:r>
      <w:r w:rsidR="004350DD">
        <w:t>DBN</w:t>
      </w:r>
      <w:r>
        <w:t xml:space="preserve"> as the online mode because the temporal</w:t>
      </w:r>
      <w:r w:rsidR="004350DD">
        <w:t xml:space="preserve"> and sequential</w:t>
      </w:r>
      <w:r>
        <w:t xml:space="preserve"> information can help rise the recognition performance.</w:t>
      </w:r>
    </w:p>
    <w:p w14:paraId="38E9DC68" w14:textId="3F178E4F" w:rsidR="004350DD" w:rsidRDefault="004350DD" w:rsidP="00F23E94">
      <w:pPr>
        <w:pStyle w:val="afff5"/>
      </w:pPr>
      <w:r>
        <w:rPr>
          <w:rFonts w:hint="eastAsia"/>
        </w:rPr>
        <w:t xml:space="preserve">In a graphical model, nodes represent random variables, and arcs represents </w:t>
      </w:r>
      <w:r>
        <w:t>conditional</w:t>
      </w:r>
      <w:r>
        <w:rPr>
          <w:rFonts w:hint="eastAsia"/>
        </w:rPr>
        <w:t xml:space="preserve"> </w:t>
      </w:r>
      <w:r>
        <w:t xml:space="preserve">independencies. It considers directed graphical models is equaling to Bayesian networks or belief networks. And DBN is one of Bayesian network for dynamic processes. The graphic of DBN should be acyclic and an arc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 xml:space="preserve"> means </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w:t>
      </w:r>
      <w:proofErr w:type="gramStart"/>
      <w:r>
        <w:rPr>
          <w:rFonts w:hint="eastAsia"/>
        </w:rPr>
        <w:t xml:space="preserve">causes </w:t>
      </w:r>
      <w:proofErr w:type="gramEnd"/>
      <m:oMath>
        <m:sSub>
          <m:sSubPr>
            <m:ctrlPr>
              <w:rPr>
                <w:rFonts w:ascii="Cambria Math" w:hAnsi="Cambria Math"/>
              </w:rPr>
            </m:ctrlPr>
          </m:sSubPr>
          <m:e>
            <m:r>
              <w:rPr>
                <w:rFonts w:ascii="Cambria Math" w:hAnsi="Cambria Math"/>
              </w:rPr>
              <m:t>X</m:t>
            </m:r>
          </m:e>
          <m:sub>
            <m:r>
              <w:rPr>
                <w:rFonts w:ascii="Cambria Math" w:hAnsi="Cambria Math"/>
              </w:rPr>
              <m:t>j</m:t>
            </m:r>
          </m:sub>
        </m:sSub>
      </m:oMath>
      <w:r>
        <w:t>”</w:t>
      </w:r>
      <w:r>
        <w:rPr>
          <w:rFonts w:hint="eastAsia"/>
        </w:rPr>
        <w:t>.</w:t>
      </w:r>
    </w:p>
    <w:p w14:paraId="06521804" w14:textId="558E33AF" w:rsidR="004227E8" w:rsidRDefault="007E572D" w:rsidP="00F23E94">
      <w:pPr>
        <w:pStyle w:val="afff5"/>
      </w:pPr>
      <w:r>
        <w:lastRenderedPageBreak/>
        <w:t>We have built a simple DBN likes HMM. It</w:t>
      </w:r>
      <w:r w:rsidR="004227E8">
        <w:rPr>
          <w:rFonts w:hint="eastAsia"/>
        </w:rPr>
        <w:t xml:space="preserve"> assum</w:t>
      </w:r>
      <w:r w:rsidR="004227E8">
        <w:t xml:space="preserve">es that the observation at time </w:t>
      </w:r>
      <m:oMath>
        <m:r>
          <w:rPr>
            <w:rFonts w:ascii="Cambria Math" w:hAnsi="Cambria Math"/>
          </w:rPr>
          <m:t>t</m:t>
        </m:r>
      </m:oMath>
      <w:r w:rsidR="004227E8">
        <w:rPr>
          <w:rFonts w:hint="eastAsia"/>
        </w:rPr>
        <w:t xml:space="preserve"> was generated by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w:t>
      </w:r>
      <w:r>
        <w:rPr>
          <w:rFonts w:hint="eastAsia"/>
        </w:rPr>
        <w:t>from the observer.</w:t>
      </w:r>
      <w:r w:rsidR="004227E8">
        <w:t xml:space="preserve"> </w:t>
      </w:r>
      <w:proofErr w:type="gramStart"/>
      <w:r w:rsidR="004227E8">
        <w:t xml:space="preserve">Given </w:t>
      </w:r>
      <w:proofErr w:type="gramEnd"/>
      <m:oMath>
        <m:sSub>
          <m:sSubPr>
            <m:ctrlPr>
              <w:rPr>
                <w:rFonts w:ascii="Cambria Math" w:hAnsi="Cambria Math"/>
              </w:rPr>
            </m:ctrlPr>
          </m:sSubPr>
          <m:e>
            <m:r>
              <w:rPr>
                <w:rFonts w:ascii="Cambria Math" w:hAnsi="Cambria Math"/>
              </w:rPr>
              <m:t>S</m:t>
            </m:r>
          </m:e>
          <m:sub>
            <m:r>
              <w:rPr>
                <w:rFonts w:ascii="Cambria Math" w:hAnsi="Cambria Math"/>
              </w:rPr>
              <m:t>t-1</m:t>
            </m:r>
          </m:sub>
        </m:sSub>
      </m:oMath>
      <w:r w:rsidR="004227E8">
        <w:rPr>
          <w:rFonts w:hint="eastAsia"/>
        </w:rPr>
        <w:t>,</w:t>
      </w:r>
      <w:r w:rsidR="004227E8">
        <w:t xml:space="preserve"> the current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is independent of all the states prior to </w:t>
      </w:r>
      <w:r w:rsidR="00A575B5">
        <w:t>previous</w:t>
      </w:r>
      <w:r w:rsidR="004227E8">
        <w:rPr>
          <w:rFonts w:hint="eastAsia"/>
        </w:rPr>
        <w:t xml:space="preserve"> stat</w:t>
      </w:r>
      <w:r w:rsidR="004227E8">
        <w:t xml:space="preserve">e </w:t>
      </w:r>
      <m:oMath>
        <m:r>
          <w:rPr>
            <w:rFonts w:ascii="Cambria Math" w:hAnsi="Cambria Math"/>
          </w:rPr>
          <m:t>t-1</m:t>
        </m:r>
      </m:oMath>
      <w:r w:rsidR="004227E8">
        <w:rPr>
          <w:rFonts w:hint="eastAsia"/>
        </w:rPr>
        <w:t xml:space="preserve">. </w:t>
      </w:r>
      <w:r>
        <w:t>T</w:t>
      </w:r>
      <w:r>
        <w:rPr>
          <w:rFonts w:hint="eastAsia"/>
        </w:rPr>
        <w:t>he</w:t>
      </w:r>
      <w:r w:rsidR="004227E8">
        <w:rPr>
          <w:rFonts w:hint="eastAsia"/>
        </w:rPr>
        <w:t xml:space="preserve"> variabl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4227E8">
        <w:rPr>
          <w:rFonts w:hint="eastAsia"/>
        </w:rPr>
        <w:t xml:space="preserve"> </w:t>
      </w:r>
      <w:r>
        <w:t xml:space="preserve">of observation </w:t>
      </w:r>
      <w:r w:rsidR="004227E8">
        <w:rPr>
          <w:rFonts w:hint="eastAsia"/>
        </w:rPr>
        <w:t>is inde</w:t>
      </w:r>
      <w:r w:rsidR="004227E8">
        <w:t xml:space="preserve">pendent of the states and observations at all other time indices. </w:t>
      </w:r>
      <w:r>
        <w:t>T</w:t>
      </w:r>
      <w:r w:rsidR="004227E8">
        <w:t xml:space="preserve">he joint distribution </w:t>
      </w:r>
      <w:r>
        <w:t>is formulated as follows:</w:t>
      </w:r>
    </w:p>
    <w:tbl>
      <w:tblPr>
        <w:tblStyle w:val="ae"/>
        <w:tblW w:w="0" w:type="auto"/>
        <w:tblLook w:val="04A0" w:firstRow="1" w:lastRow="0" w:firstColumn="1" w:lastColumn="0" w:noHBand="0" w:noVBand="1"/>
      </w:tblPr>
      <w:tblGrid>
        <w:gridCol w:w="7688"/>
        <w:gridCol w:w="816"/>
      </w:tblGrid>
      <w:tr w:rsidR="007905C1" w14:paraId="6F7349EE" w14:textId="77777777" w:rsidTr="00CD42AD">
        <w:tc>
          <w:tcPr>
            <w:tcW w:w="7688" w:type="dxa"/>
            <w:tcBorders>
              <w:top w:val="nil"/>
              <w:left w:val="nil"/>
              <w:bottom w:val="nil"/>
              <w:right w:val="nil"/>
            </w:tcBorders>
          </w:tcPr>
          <w:p w14:paraId="553AA22D" w14:textId="77777777" w:rsidR="007905C1" w:rsidRDefault="007905C1" w:rsidP="00CD42AD">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456C8691" w14:textId="77777777" w:rsidR="007905C1" w:rsidRDefault="007905C1" w:rsidP="00CD42AD">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0</w:t>
            </w:r>
            <w:r w:rsidR="002E3DD2">
              <w:rPr>
                <w:noProof/>
              </w:rPr>
              <w:fldChar w:fldCharType="end"/>
            </w:r>
            <w:r>
              <w:rPr>
                <w:rFonts w:hint="eastAsia"/>
              </w:rPr>
              <w:t>)</w:t>
            </w:r>
          </w:p>
        </w:tc>
      </w:tr>
    </w:tbl>
    <w:p w14:paraId="34E826D3" w14:textId="75BF0954" w:rsidR="007905C1" w:rsidRDefault="007905C1" w:rsidP="007905C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 xml:space="preserve">nce </w:t>
      </w:r>
      <w:r w:rsidR="00A575B5">
        <w:t>all</w:t>
      </w:r>
      <w:r>
        <w:t xml:space="preserve">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7905C1" w14:paraId="6C79A925" w14:textId="77777777" w:rsidTr="00CD42AD">
        <w:tc>
          <w:tcPr>
            <w:tcW w:w="7688" w:type="dxa"/>
            <w:tcBorders>
              <w:top w:val="nil"/>
              <w:left w:val="nil"/>
              <w:bottom w:val="nil"/>
              <w:right w:val="nil"/>
            </w:tcBorders>
          </w:tcPr>
          <w:p w14:paraId="49262DC4" w14:textId="77777777" w:rsidR="007905C1" w:rsidRPr="006502B5" w:rsidRDefault="007905C1" w:rsidP="00CD42AD">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58B68C1F" w14:textId="77777777" w:rsidR="007905C1" w:rsidRDefault="002E3DD2" w:rsidP="00CD42AD">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6E2A6BE2" w14:textId="77777777" w:rsidR="007905C1" w:rsidRDefault="007905C1" w:rsidP="00CD42AD">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1</w:t>
            </w:r>
            <w:r w:rsidR="002E3DD2">
              <w:rPr>
                <w:noProof/>
              </w:rPr>
              <w:fldChar w:fldCharType="end"/>
            </w:r>
            <w:r>
              <w:rPr>
                <w:rFonts w:hint="eastAsia"/>
              </w:rPr>
              <w:t>)</w:t>
            </w:r>
          </w:p>
        </w:tc>
      </w:tr>
    </w:tbl>
    <w:p w14:paraId="125AEDF3" w14:textId="77777777" w:rsidR="007905C1" w:rsidRDefault="007905C1" w:rsidP="007905C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45674058" w14:textId="77777777" w:rsidR="007905C1" w:rsidRDefault="007905C1" w:rsidP="007905C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mum likelihood estimation (MLE) using historical 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58E1B9DA" w14:textId="251C4B3C" w:rsidR="00257125" w:rsidRDefault="007905C1" w:rsidP="007905C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w:t>
      </w:r>
      <w:r w:rsidRPr="004160B1">
        <w:lastRenderedPageBreak/>
        <w:t xml:space="preserve">of the interested </w:t>
      </w:r>
      <w:proofErr w:type="gramStart"/>
      <w:r w:rsidRPr="004160B1">
        <w:t xml:space="preserve">variable </w:t>
      </w:r>
      <w:proofErr w:type="gramEnd"/>
      <m:oMath>
        <m:r>
          <m:rPr>
            <m:sty m:val="p"/>
          </m:rPr>
          <w:rPr>
            <w:rFonts w:ascii="Cambria Math" w:hAnsi="Cambria Math"/>
          </w:rPr>
          <m:t>X</m:t>
        </m:r>
      </m:oMath>
      <w:r w:rsidRPr="004160B1">
        <w:t>.</w:t>
      </w:r>
    </w:p>
    <w:tbl>
      <w:tblPr>
        <w:tblStyle w:val="ae"/>
        <w:tblW w:w="0" w:type="auto"/>
        <w:tblLook w:val="04A0" w:firstRow="1" w:lastRow="0" w:firstColumn="1" w:lastColumn="0" w:noHBand="0" w:noVBand="1"/>
      </w:tblPr>
      <w:tblGrid>
        <w:gridCol w:w="8504"/>
      </w:tblGrid>
      <w:tr w:rsidR="0010391B" w14:paraId="34562908" w14:textId="77777777" w:rsidTr="0010391B">
        <w:tc>
          <w:tcPr>
            <w:tcW w:w="8504" w:type="dxa"/>
            <w:tcBorders>
              <w:top w:val="nil"/>
              <w:left w:val="nil"/>
              <w:bottom w:val="nil"/>
              <w:right w:val="nil"/>
            </w:tcBorders>
          </w:tcPr>
          <w:p w14:paraId="1B4EAD2C" w14:textId="594DF1B8" w:rsidR="0010391B" w:rsidRDefault="007905C1" w:rsidP="0010391B">
            <w:pPr>
              <w:jc w:val="center"/>
            </w:pPr>
            <w:r>
              <w:rPr>
                <w:noProof/>
              </w:rPr>
              <w:drawing>
                <wp:inline distT="0" distB="0" distL="0" distR="0" wp14:anchorId="43DA96A4" wp14:editId="05DFCC86">
                  <wp:extent cx="4680000" cy="1888575"/>
                  <wp:effectExtent l="0" t="0" r="635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1888575"/>
                          </a:xfrm>
                          <a:prstGeom prst="rect">
                            <a:avLst/>
                          </a:prstGeom>
                          <a:noFill/>
                        </pic:spPr>
                      </pic:pic>
                    </a:graphicData>
                  </a:graphic>
                </wp:inline>
              </w:drawing>
            </w:r>
          </w:p>
        </w:tc>
      </w:tr>
      <w:tr w:rsidR="0010391B" w14:paraId="12744F8B" w14:textId="77777777" w:rsidTr="0010391B">
        <w:tc>
          <w:tcPr>
            <w:tcW w:w="8504" w:type="dxa"/>
            <w:tcBorders>
              <w:top w:val="nil"/>
              <w:left w:val="nil"/>
              <w:bottom w:val="nil"/>
              <w:right w:val="nil"/>
            </w:tcBorders>
          </w:tcPr>
          <w:p w14:paraId="7166DE8A" w14:textId="68ACB95A" w:rsidR="0010391B" w:rsidRDefault="0010391B" w:rsidP="007E572D">
            <w:pPr>
              <w:jc w:val="center"/>
            </w:pPr>
            <w:bookmarkStart w:id="98" w:name="_Toc424364759"/>
            <w:r>
              <w:t xml:space="preserve">Fig. </w:t>
            </w:r>
            <w:r w:rsidR="002E3DD2">
              <w:fldChar w:fldCharType="begin"/>
            </w:r>
            <w:r w:rsidR="002E3DD2">
              <w:instrText xml:space="preserve"> STYLEREF 1 \s </w:instrText>
            </w:r>
            <w:r w:rsidR="002E3DD2">
              <w:fldChar w:fldCharType="separate"/>
            </w:r>
            <w:r w:rsidR="0035085A">
              <w:rPr>
                <w:noProof/>
              </w:rPr>
              <w:t>2</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3</w:t>
            </w:r>
            <w:r w:rsidR="002E3DD2">
              <w:rPr>
                <w:noProof/>
              </w:rPr>
              <w:fldChar w:fldCharType="end"/>
            </w:r>
            <w:r>
              <w:t xml:space="preserve"> </w:t>
            </w:r>
            <w:r w:rsidRPr="00E50BD3">
              <w:t>The</w:t>
            </w:r>
            <w:r>
              <w:t xml:space="preserve"> graph structure of </w:t>
            </w:r>
            <w:r w:rsidR="007E572D">
              <w:t>Simple DBN</w:t>
            </w:r>
            <w:bookmarkEnd w:id="98"/>
          </w:p>
        </w:tc>
      </w:tr>
    </w:tbl>
    <w:p w14:paraId="5A1FA694" w14:textId="5ED63A81" w:rsidR="004227E8" w:rsidRPr="0010391B" w:rsidRDefault="007905C1" w:rsidP="0010391B">
      <w:pPr>
        <w:pStyle w:val="afff5"/>
      </w:pPr>
      <w:r>
        <w:t xml:space="preserve">We </w:t>
      </w:r>
      <w:r w:rsidR="00257125">
        <w:t xml:space="preserve">use </w:t>
      </w:r>
      <w:r>
        <w:t>Dynamic Bayesian Network</w:t>
      </w:r>
      <w:r w:rsidR="00257125">
        <w:t xml:space="preserve"> to classify users’ daily activity in online mode. Before the system builds </w:t>
      </w:r>
      <w:r>
        <w:t>DBN</w:t>
      </w:r>
      <w:r w:rsidR="00257125">
        <w:t>, the 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 In order to considering features over previous steps,</w:t>
      </w:r>
      <w:r w:rsidR="00257125">
        <w:rPr>
          <w:rFonts w:hint="eastAsia"/>
        </w:rPr>
        <w:t xml:space="preserve"> </w:t>
      </w:r>
      <w:r w:rsidR="00257125">
        <w:t>the system also automatically examine features that link state transitions in the</w:t>
      </w:r>
      <w:r w:rsidR="00257125">
        <w:rPr>
          <w:rFonts w:hint="eastAsia"/>
        </w:rPr>
        <w:t xml:space="preserve"> </w:t>
      </w:r>
      <w:r w:rsidR="00257125">
        <w:t>model directly to observations.</w:t>
      </w:r>
      <w:r w:rsidR="00257125">
        <w:rPr>
          <w:rFonts w:hint="eastAsia"/>
        </w:rPr>
        <w:t xml:space="preserve"> </w:t>
      </w:r>
      <w:r w:rsidR="00257125">
        <w:t xml:space="preserve">The detail implementation of our </w:t>
      </w:r>
      <w:r w:rsidR="00205A5E">
        <w:t xml:space="preserve">online </w:t>
      </w:r>
      <w:r w:rsidR="00257125">
        <w:t xml:space="preserve">AR model that built by </w:t>
      </w:r>
      <w:r>
        <w:t>DBN</w:t>
      </w:r>
      <w:r w:rsidR="00257125">
        <w:rPr>
          <w:rFonts w:hint="eastAsia"/>
        </w:rPr>
        <w:t xml:space="preserve"> </w:t>
      </w:r>
      <w:r w:rsidR="00257125">
        <w:t xml:space="preserve">describes in the chapter3. </w:t>
      </w:r>
    </w:p>
    <w:p w14:paraId="34EC02B9" w14:textId="2BA654AB" w:rsidR="00B814E2" w:rsidRDefault="00B814E2">
      <w:pPr>
        <w:widowControl/>
        <w:spacing w:line="240" w:lineRule="auto"/>
        <w:jc w:val="left"/>
      </w:pPr>
      <w:r>
        <w:br w:type="page"/>
      </w:r>
    </w:p>
    <w:p w14:paraId="270B0049" w14:textId="27CD2027" w:rsidR="00B814E2" w:rsidRDefault="00B814E2" w:rsidP="00B814E2">
      <w:pPr>
        <w:pStyle w:val="1"/>
        <w:spacing w:before="1920" w:after="720"/>
      </w:pPr>
      <w:r>
        <w:lastRenderedPageBreak/>
        <w:br/>
      </w:r>
      <w:bookmarkStart w:id="99" w:name="_Toc424364729"/>
      <w:r w:rsidR="003D0965">
        <w:t>Activity Recognition Model by Ambient and Vital Sign Fusion</w:t>
      </w:r>
      <w:bookmarkEnd w:id="99"/>
    </w:p>
    <w:p w14:paraId="391A155D" w14:textId="66016D3A" w:rsidR="003D0965" w:rsidRDefault="008719AC" w:rsidP="003D0965">
      <w:pPr>
        <w:pStyle w:val="21"/>
      </w:pPr>
      <w:bookmarkStart w:id="100" w:name="_Toc424364730"/>
      <w:r>
        <w:t xml:space="preserve">The Architecture of </w:t>
      </w:r>
      <w:r>
        <w:rPr>
          <w:rFonts w:hint="eastAsia"/>
        </w:rPr>
        <w:t xml:space="preserve">Activity Recognition </w:t>
      </w:r>
      <w:r>
        <w:t>Model</w:t>
      </w:r>
      <w:bookmarkEnd w:id="100"/>
    </w:p>
    <w:p w14:paraId="0BD94B5D" w14:textId="5237A6E5" w:rsidR="008E0CB8" w:rsidRDefault="008E0CB8" w:rsidP="008E0CB8">
      <w:pPr>
        <w:pStyle w:val="afff5"/>
      </w:pPr>
      <w:r>
        <w:t>In order to real-time monitor elderly residents’ daily activity, we are necessary to design an activity recognition model. I have propose an</w:t>
      </w:r>
      <w:r>
        <w:rPr>
          <w:rFonts w:hint="eastAsia"/>
        </w:rPr>
        <w:t xml:space="preserve"> activity-aware healthcare s</w:t>
      </w:r>
      <w:r>
        <w: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t>
      </w:r>
    </w:p>
    <w:p w14:paraId="054B134B" w14:textId="2C2FE463" w:rsidR="001C57F8" w:rsidRDefault="001C57F8" w:rsidP="008E0CB8">
      <w:pPr>
        <w:pStyle w:val="afff5"/>
      </w:pPr>
      <w:r>
        <w:rPr>
          <w:rFonts w:hint="eastAsia"/>
        </w:rPr>
        <w:t>The goal of offline mode is trying to identify</w:t>
      </w:r>
      <w:r>
        <w:t xml:space="preserve"> all</w:t>
      </w:r>
      <w:r>
        <w:rPr>
          <w:rFonts w:hint="eastAsia"/>
        </w:rPr>
        <w:t xml:space="preserve"> observed environment</w:t>
      </w:r>
      <w:r>
        <w:t>al</w:t>
      </w:r>
      <w:r>
        <w:rPr>
          <w:rFonts w:hint="eastAsia"/>
        </w:rPr>
        <w:t xml:space="preserve"> and wearable</w:t>
      </w:r>
      <w:r>
        <w:t xml:space="preserve"> sensor data as living activities in the offline mode. And reduce the burden of labeling those observed sensor data. The system categories sensor data as a set of clusters by the non-parametric hierarchical activity recognition model (NHARM). User only needs to label each clusters, so the number of labeling data is decreasing.</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465C2" w14:paraId="164FFD42" w14:textId="77777777" w:rsidTr="00995983">
        <w:trPr>
          <w:jc w:val="left"/>
        </w:trPr>
        <w:tc>
          <w:tcPr>
            <w:tcW w:w="8560" w:type="dxa"/>
          </w:tcPr>
          <w:p w14:paraId="2A2CDE11" w14:textId="73E3D693" w:rsidR="00B465C2" w:rsidRDefault="00B465C2" w:rsidP="00B465C2">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995983">
        <w:trPr>
          <w:jc w:val="left"/>
        </w:trPr>
        <w:tc>
          <w:tcPr>
            <w:tcW w:w="8560" w:type="dxa"/>
          </w:tcPr>
          <w:p w14:paraId="15B3809B" w14:textId="184A906A" w:rsidR="008E0CB8" w:rsidRDefault="008E0CB8" w:rsidP="00B465C2">
            <w:pPr>
              <w:pStyle w:val="afff5"/>
              <w:ind w:firstLine="0"/>
              <w:jc w:val="center"/>
            </w:pPr>
            <w:bookmarkStart w:id="101" w:name="_Ref423269251"/>
            <w:bookmarkStart w:id="102" w:name="_Toc424364760"/>
            <w:r>
              <w:t xml:space="preserve">Fig. </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1</w:t>
            </w:r>
            <w:r w:rsidR="002E3DD2">
              <w:rPr>
                <w:noProof/>
              </w:rPr>
              <w:fldChar w:fldCharType="end"/>
            </w:r>
            <w:bookmarkEnd w:id="101"/>
            <w:r>
              <w:rPr>
                <w:rFonts w:hint="eastAsia"/>
              </w:rPr>
              <w:t xml:space="preserve"> </w:t>
            </w:r>
            <w:r w:rsidR="00B465C2">
              <w:t>Flowchart</w:t>
            </w:r>
            <w:r>
              <w:t xml:space="preserve"> of Training Mode</w:t>
            </w:r>
            <w:bookmarkEnd w:id="102"/>
          </w:p>
        </w:tc>
      </w:tr>
    </w:tbl>
    <w:p w14:paraId="5CB2DFBB" w14:textId="45E9467A" w:rsidR="008E0CB8" w:rsidRPr="006F22B6" w:rsidRDefault="00C079F1" w:rsidP="00126D00">
      <w:pPr>
        <w:pStyle w:val="afff5"/>
      </w:pPr>
      <w:r>
        <w:t>T</w:t>
      </w:r>
      <w:r w:rsidRPr="00C079F1">
        <w:t xml:space="preserve">o monitor elders’ living activities, but it’s hard to ask them labeling their activities for every instances in training section. </w:t>
      </w:r>
      <w:r>
        <w:t>Because t</w:t>
      </w:r>
      <w:r w:rsidRPr="00C079F1">
        <w:t>he</w:t>
      </w:r>
      <w:r>
        <w:t xml:space="preserve"> offline mode</w:t>
      </w:r>
      <w:r w:rsidRPr="00C079F1">
        <w:t xml:space="preserve"> can find the significant living activity</w:t>
      </w:r>
      <w:r>
        <w:t xml:space="preserve"> of each cluster, it help elders label</w:t>
      </w:r>
      <w:r w:rsidRPr="00C079F1">
        <w:t xml:space="preserve"> the result clusters in the easy way.</w:t>
      </w:r>
      <w:r w:rsidR="00FC1DD9">
        <w:t xml:space="preserve"> Besides, the advantages of </w:t>
      </w:r>
      <w:r w:rsidR="00FD401F">
        <w:t>N</w:t>
      </w:r>
      <w:r w:rsidR="00FC1DD9">
        <w:t xml:space="preserve">HARM is not only an easier way to label data, but also a way to observe data and category them automatically. </w:t>
      </w:r>
      <w:r w:rsidR="00FD401F">
        <w:rPr>
          <w:rFonts w:eastAsiaTheme="minorEastAsia"/>
        </w:rPr>
        <w:t xml:space="preserve">Non-parametric learning method can find the most appropriate number of clusters based on their training data. </w:t>
      </w:r>
      <w:r w:rsidR="00FD401F">
        <w:t>For NHARM, it is a set of data-driven and non-parametric inference models, it may discover some facts which are ignored by users</w:t>
      </w:r>
      <w:r w:rsidR="00A81D7E">
        <w:t>,</w:t>
      </w:r>
      <w:r w:rsidR="00FD401F">
        <w:t xml:space="preserve"> </w:t>
      </w:r>
      <w:r w:rsidR="00A81D7E" w:rsidRPr="00A81D7E">
        <w:rPr>
          <w:i/>
        </w:rPr>
        <w:t>i.e.</w:t>
      </w:r>
      <w:r w:rsidR="00A81D7E">
        <w:t>,</w:t>
      </w:r>
      <w:r w:rsidR="00FD401F">
        <w:t xml:space="preserve"> </w:t>
      </w:r>
      <w:r w:rsidR="004C4992">
        <w:t xml:space="preserve">user usually remembers significant activities, but ignores </w:t>
      </w:r>
      <w:r w:rsidR="001C57F8">
        <w:t>common/normal</w:t>
      </w:r>
      <w:r w:rsidR="004C4992">
        <w:t xml:space="preserve"> activities.</w:t>
      </w:r>
      <w:r w:rsidR="00A81D7E">
        <w:t xml:space="preserve"> The ordinary activity recognition methods are using supervised learning algorithm, and they need to label all training data. </w:t>
      </w:r>
      <w:r w:rsidR="001C57F8">
        <w:t xml:space="preserve">When user ignore those </w:t>
      </w:r>
      <w:r w:rsidR="001C57F8">
        <w:lastRenderedPageBreak/>
        <w:t>common activities and label them into false activities, those wrong labeling data will become noise data for those supervised learning models. And they will show bad performances in prediction stage.</w:t>
      </w:r>
      <w:r w:rsidR="002A0CC4">
        <w:t xml:space="preserve"> Although</w:t>
      </w:r>
      <w:r w:rsidR="00995983">
        <w:t xml:space="preserve"> one activity may not map to one cluster from our NHARM, one cluster only map to one activity. </w:t>
      </w:r>
      <w:r w:rsidR="00995983" w:rsidRPr="00995983">
        <w:rPr>
          <w:i/>
        </w:rPr>
        <w:t>i.e.</w:t>
      </w:r>
      <w:r w:rsidR="00995983">
        <w:t xml:space="preserve">, one activity can map to one or more than one activity, and one cluster should map only one activity. When users labels clusters, they can label different clusters as same activity. For example, if one has two habits of reading books: open lamp or close lamp, the NHARM identifies two clusters for this reading behavior and both of them </w:t>
      </w:r>
      <w:r w:rsidR="00250B31">
        <w:t>should</w:t>
      </w:r>
      <w:r w:rsidR="00995983">
        <w:t xml:space="preserve"> be labeled as the</w:t>
      </w:r>
      <w:r w:rsidR="00250B31">
        <w:t xml:space="preserve"> same</w:t>
      </w:r>
      <w:r w:rsidR="00995983">
        <w:t xml:space="preserve"> activity “Reading”.</w:t>
      </w:r>
      <w:r w:rsidR="006F22B6">
        <w:t xml:space="preserve"> The </w:t>
      </w:r>
      <w:r w:rsidR="006F22B6">
        <w:fldChar w:fldCharType="begin"/>
      </w:r>
      <w:r w:rsidR="006F22B6">
        <w:instrText xml:space="preserve"> REF _Ref423269251 \h </w:instrText>
      </w:r>
      <w:r w:rsidR="006F22B6">
        <w:fldChar w:fldCharType="separate"/>
      </w:r>
      <w:r w:rsidR="0035085A">
        <w:t xml:space="preserve">Fig. </w:t>
      </w:r>
      <w:r w:rsidR="0035085A">
        <w:rPr>
          <w:noProof/>
        </w:rPr>
        <w:t>3</w:t>
      </w:r>
      <w:r w:rsidR="0035085A">
        <w:noBreakHyphen/>
      </w:r>
      <w:r w:rsidR="0035085A">
        <w:rPr>
          <w:noProof/>
        </w:rPr>
        <w:t>1</w:t>
      </w:r>
      <w:r w:rsidR="006F22B6">
        <w:fldChar w:fldCharType="end"/>
      </w:r>
      <w:r w:rsidR="006F22B6">
        <w:t xml:space="preserve"> shows the flowchart of training mode.</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CB8" w14:paraId="46508824" w14:textId="77777777" w:rsidTr="00995983">
        <w:tc>
          <w:tcPr>
            <w:tcW w:w="8560" w:type="dxa"/>
          </w:tcPr>
          <w:p w14:paraId="553DFE45" w14:textId="72B49F98" w:rsidR="008E0CB8" w:rsidRDefault="00B465C2" w:rsidP="00B465C2">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995983">
        <w:tc>
          <w:tcPr>
            <w:tcW w:w="8560" w:type="dxa"/>
          </w:tcPr>
          <w:p w14:paraId="1A839636" w14:textId="4949DCB4" w:rsidR="008E0CB8" w:rsidRPr="001F17DD" w:rsidRDefault="008E0CB8" w:rsidP="00B465C2">
            <w:pPr>
              <w:pStyle w:val="afff5"/>
              <w:ind w:firstLine="0"/>
              <w:jc w:val="center"/>
            </w:pPr>
            <w:bookmarkStart w:id="103" w:name="_Ref423269285"/>
            <w:bookmarkStart w:id="104" w:name="_Toc424364761"/>
            <w:r>
              <w:t xml:space="preserve">Fig. </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Fig. \* ARABIC \s 1 </w:instrText>
            </w:r>
            <w:r w:rsidR="002E3DD2">
              <w:fldChar w:fldCharType="separate"/>
            </w:r>
            <w:r w:rsidR="0035085A">
              <w:rPr>
                <w:noProof/>
              </w:rPr>
              <w:t>2</w:t>
            </w:r>
            <w:r w:rsidR="002E3DD2">
              <w:rPr>
                <w:noProof/>
              </w:rPr>
              <w:fldChar w:fldCharType="end"/>
            </w:r>
            <w:bookmarkEnd w:id="103"/>
            <w:r>
              <w:rPr>
                <w:rFonts w:hint="eastAsia"/>
              </w:rPr>
              <w:t xml:space="preserve"> </w:t>
            </w:r>
            <w:r w:rsidR="00B465C2">
              <w:t>Flowchart</w:t>
            </w:r>
            <w:r>
              <w:t xml:space="preserve"> of Online Mode</w:t>
            </w:r>
            <w:bookmarkEnd w:id="104"/>
          </w:p>
        </w:tc>
      </w:tr>
    </w:tbl>
    <w:p w14:paraId="6A6CDCC4" w14:textId="34754146" w:rsidR="008E0CB8" w:rsidRDefault="008E0CB8" w:rsidP="008E0CB8">
      <w:pPr>
        <w:pStyle w:val="afff5"/>
      </w:pPr>
      <w:r>
        <w:t xml:space="preserve">The online mode is used to real-time determine activity of elderly residents and monitor anomaly activity. If an unknown activity has been observed, the system will determine </w:t>
      </w:r>
      <w:r>
        <w:lastRenderedPageBreak/>
        <w:t xml:space="preserve">whether it is an anomaly activity or not. </w:t>
      </w:r>
      <w:r w:rsidR="00250B31">
        <w:t xml:space="preserve">The procedure of determining anomaly activity is used an artificial intelligent methodology “case-based reasoning (CBR)”. Case-based reasoning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t>
      </w:r>
      <w:r w:rsidR="006F22B6">
        <w:t xml:space="preserve">And we set a threshold </w:t>
      </w:r>
      <w:r w:rsidR="006F22B6" w:rsidRPr="006F22B6">
        <w:rPr>
          <w:i/>
        </w:rPr>
        <w:t>T</w:t>
      </w:r>
      <w:r w:rsidR="006F22B6">
        <w:t xml:space="preserve"> that is used to determine the instance is belong to the most similar activity or an unknown activity. </w:t>
      </w:r>
      <w:r>
        <w:t xml:space="preserve">If the </w:t>
      </w:r>
      <w:r w:rsidR="006F22B6">
        <w:t xml:space="preserve">highest similar score is still lower than threshold </w:t>
      </w:r>
      <w:r w:rsidR="006F22B6" w:rsidRPr="006F22B6">
        <w:rPr>
          <w:i/>
        </w:rPr>
        <w:t>T</w:t>
      </w:r>
      <w:r w:rsidR="006F22B6">
        <w:t>, the system will consider this instance is a new activity (or called a new problem). Then, the CBR mechanism will be triggered. If this unknown activity</w:t>
      </w:r>
      <w:r>
        <w:t xml:space="preserve"> is similar to </w:t>
      </w:r>
      <w:r w:rsidR="006F22B6">
        <w:t xml:space="preserve">an </w:t>
      </w:r>
      <w:r>
        <w:t xml:space="preserve">anomaly activity, the system will send an alert message to the elderly resident’s caregiver. </w:t>
      </w:r>
      <w:r w:rsidR="006F22B6">
        <w:t>After</w:t>
      </w:r>
      <w:r>
        <w:t xml:space="preserve"> the system</w:t>
      </w:r>
      <w:r w:rsidR="006F22B6">
        <w:t xml:space="preserve"> provide service that sent an alert message or do nothing, it</w:t>
      </w:r>
      <w:r>
        <w:t xml:space="preserve"> will require resident to label this activity and retrain the AR model</w:t>
      </w:r>
      <w:r w:rsidR="006F22B6">
        <w:t xml:space="preserve"> of online mode</w:t>
      </w:r>
      <w:r>
        <w:t xml:space="preserve">. </w:t>
      </w:r>
      <w:r w:rsidR="006F22B6">
        <w:t xml:space="preserve">The </w:t>
      </w:r>
      <w:r w:rsidR="006F22B6">
        <w:fldChar w:fldCharType="begin"/>
      </w:r>
      <w:r w:rsidR="006F22B6">
        <w:instrText xml:space="preserve"> REF _Ref423269285 \h </w:instrText>
      </w:r>
      <w:r w:rsidR="006F22B6">
        <w:fldChar w:fldCharType="separate"/>
      </w:r>
      <w:r w:rsidR="0035085A">
        <w:t xml:space="preserve">Fig. </w:t>
      </w:r>
      <w:r w:rsidR="0035085A">
        <w:rPr>
          <w:noProof/>
        </w:rPr>
        <w:t>3</w:t>
      </w:r>
      <w:r w:rsidR="0035085A">
        <w:noBreakHyphen/>
      </w:r>
      <w:r w:rsidR="0035085A">
        <w:rPr>
          <w:noProof/>
        </w:rPr>
        <w:t>2</w:t>
      </w:r>
      <w:r w:rsidR="006F22B6">
        <w:fldChar w:fldCharType="end"/>
      </w:r>
      <w:r w:rsidR="006F22B6">
        <w:t xml:space="preserve"> shows the flowchart of training mode.</w:t>
      </w:r>
    </w:p>
    <w:p w14:paraId="1155FB51" w14:textId="0F209D57" w:rsidR="006F22B6" w:rsidRDefault="006F22B6" w:rsidP="008E0CB8">
      <w:pPr>
        <w:pStyle w:val="afff5"/>
      </w:pPr>
      <w:r>
        <w:t>In the chapter3, I will detail describe the</w:t>
      </w:r>
      <w:r w:rsidR="009E24C2">
        <w:t xml:space="preserve"> algorithms and implementations of AR</w:t>
      </w:r>
      <w:r w:rsidR="009E24C2">
        <w:rPr>
          <w:rFonts w:hint="eastAsia"/>
        </w:rPr>
        <w:t xml:space="preserve"> model of </w:t>
      </w:r>
      <w:r w:rsidR="009E24C2">
        <w:t>both training and online</w:t>
      </w:r>
      <w:r w:rsidR="009E24C2">
        <w:rPr>
          <w:rFonts w:hint="eastAsia"/>
        </w:rPr>
        <w:t xml:space="preserve"> mode</w:t>
      </w:r>
      <w:r w:rsidR="009E24C2">
        <w:t>. And the architecture of the activity-aware healthcare system will describe in the chapter4, such as the labeling interface for training mode or the mechanism of CBR for online mode.</w:t>
      </w:r>
    </w:p>
    <w:p w14:paraId="0A6F53AA" w14:textId="54251747" w:rsidR="00610626" w:rsidRDefault="00610626" w:rsidP="00610626">
      <w:pPr>
        <w:pStyle w:val="21"/>
      </w:pPr>
      <w:bookmarkStart w:id="105" w:name="_Toc424364731"/>
      <w:r>
        <w:rPr>
          <w:rFonts w:hint="eastAsia"/>
        </w:rPr>
        <w:t>Activity Recognition Model of Training Mode</w:t>
      </w:r>
      <w:bookmarkEnd w:id="105"/>
    </w:p>
    <w:p w14:paraId="79CA431F" w14:textId="5565D746" w:rsidR="00503425" w:rsidRDefault="00503425" w:rsidP="00A575B5">
      <w:pPr>
        <w:pStyle w:val="afff5"/>
      </w:pPr>
      <w:r>
        <w:rPr>
          <w:rFonts w:hint="eastAsia"/>
        </w:rPr>
        <w:t>T</w:t>
      </w:r>
      <w:r>
        <w:t>h</w:t>
      </w:r>
      <w:r>
        <w:rPr>
          <w:rFonts w:hint="eastAsia"/>
        </w:rPr>
        <w:t xml:space="preserve">e </w:t>
      </w:r>
      <w:r>
        <w:t>AR model of training mode has two main layer.</w:t>
      </w:r>
      <w:r w:rsidR="00A575B5">
        <w:t xml:space="preserve"> Fusing information from different sensors to infer high level activities is also a hot topic.</w:t>
      </w:r>
      <w:r>
        <w:t xml:space="preserve"> </w:t>
      </w:r>
      <w:r w:rsidR="00A575B5">
        <w:t xml:space="preserve">So the mechanism of fusing heterogeneous sensor data is proposed in the training mode. </w:t>
      </w:r>
      <w:r w:rsidR="007C2EDC">
        <w:t>For the f</w:t>
      </w:r>
      <w:r w:rsidR="00460259">
        <w:t xml:space="preserve">irst layer, </w:t>
      </w:r>
      <w:r>
        <w:t xml:space="preserve">two separated AR models </w:t>
      </w:r>
      <w:r w:rsidR="00D073F7">
        <w:t>categorize training data from ambient and vital sign sensors;</w:t>
      </w:r>
      <w:r>
        <w:t xml:space="preserve"> </w:t>
      </w:r>
      <w:r w:rsidR="007C2EDC">
        <w:t>t</w:t>
      </w:r>
      <w:r>
        <w:t xml:space="preserve">hey </w:t>
      </w:r>
      <w:r w:rsidR="00D073F7">
        <w:t>identif</w:t>
      </w:r>
      <w:r w:rsidR="007C2EDC">
        <w:t xml:space="preserve">y activity individually. For the second layer, </w:t>
      </w:r>
      <w:r w:rsidR="00266BCB">
        <w:t xml:space="preserve">before </w:t>
      </w:r>
      <w:r w:rsidR="007C2EDC">
        <w:t>we fuse the result</w:t>
      </w:r>
      <w:r w:rsidR="00266BCB">
        <w:t>s</w:t>
      </w:r>
      <w:r w:rsidR="007C2EDC">
        <w:t xml:space="preserve"> from the first </w:t>
      </w:r>
      <w:r w:rsidR="007C2EDC">
        <w:lastRenderedPageBreak/>
        <w:t>layer</w:t>
      </w:r>
      <w:r w:rsidR="00266BCB">
        <w:t>,</w:t>
      </w:r>
      <w:r w:rsidR="007C2EDC">
        <w:t xml:space="preserve"> </w:t>
      </w:r>
      <w:r w:rsidR="00266BCB">
        <w:t>t</w:t>
      </w:r>
      <w:r w:rsidR="007C2EDC">
        <w:t>ransform</w:t>
      </w:r>
      <w:r w:rsidR="00266BCB">
        <w:t>ing</w:t>
      </w:r>
      <w:r w:rsidR="007C2EDC">
        <w:t xml:space="preserve"> vital sign part to </w:t>
      </w:r>
      <w:r w:rsidR="00266BCB">
        <w:t>ha</w:t>
      </w:r>
      <w:r w:rsidR="00454CAE">
        <w:t>ve</w:t>
      </w:r>
      <w:r w:rsidR="00266BCB">
        <w:t xml:space="preserve"> the characteristic</w:t>
      </w:r>
      <w:r w:rsidR="007C2EDC">
        <w:t xml:space="preserve"> </w:t>
      </w:r>
      <w:r w:rsidR="00266BCB">
        <w:t xml:space="preserve">of </w:t>
      </w:r>
      <w:r w:rsidR="007C2EDC">
        <w:t xml:space="preserve">event-trigger format. </w:t>
      </w:r>
      <w:r w:rsidR="00D40D87">
        <w:t>The system</w:t>
      </w:r>
      <w:r w:rsidR="007C2EDC">
        <w:t xml:space="preserve"> consider</w:t>
      </w:r>
      <w:r w:rsidR="00D40D87">
        <w:t>s</w:t>
      </w:r>
      <w:r w:rsidR="007C2EDC">
        <w:t xml:space="preserve"> the </w:t>
      </w:r>
      <w:r w:rsidR="00D40D87">
        <w:t>clusters</w:t>
      </w:r>
      <w:r w:rsidR="007C2EDC">
        <w:t xml:space="preserve"> of vital sign part from the first layer as new features. </w:t>
      </w:r>
      <w:r w:rsidR="00D40D87" w:rsidRPr="00D40D87">
        <w:rPr>
          <w:i/>
        </w:rPr>
        <w:t>i.e.</w:t>
      </w:r>
      <w:r w:rsidR="00D40D87">
        <w:t xml:space="preserve">, each cluster is considered as a sensor, so the number of clusters means the number of dimension for new features. And each activity can map to specific clusters. This characteristic is similar to ambient part. For example, </w:t>
      </w:r>
      <w:r w:rsidR="00A07E48">
        <w:t>the activity “watching TV” of ambient part can</w:t>
      </w:r>
      <w:r w:rsidR="00C125CE">
        <w:t xml:space="preserve"> be determined by </w:t>
      </w:r>
      <w:r w:rsidR="003E5F6A">
        <w:t>the “On” states</w:t>
      </w:r>
      <w:r w:rsidR="00C125CE">
        <w:t xml:space="preserve"> </w:t>
      </w:r>
      <w:r w:rsidR="003E5F6A">
        <w:t>of TV and living light</w:t>
      </w:r>
      <w:r w:rsidR="00C125CE">
        <w:t>.</w:t>
      </w:r>
      <w:r w:rsidR="003E5F6A">
        <w:t xml:space="preserve"> Says, the activity is observed by the characteristic of event-trigger. </w:t>
      </w:r>
      <w:r w:rsidR="00266BCB">
        <w:t xml:space="preserve">For the part of vital sign model, when user watches TV and </w:t>
      </w:r>
      <w:r w:rsidR="003E5F6A">
        <w:t>the AR model of vital sign part</w:t>
      </w:r>
      <w:r w:rsidR="00266BCB">
        <w:t xml:space="preserve"> determines a cluster</w:t>
      </w:r>
      <w:r w:rsidR="003E5F6A">
        <w:t xml:space="preserve">, </w:t>
      </w:r>
      <w:r w:rsidR="00266BCB">
        <w:t xml:space="preserve">the </w:t>
      </w:r>
      <w:r w:rsidR="00342C1C">
        <w:t>cluster is</w:t>
      </w:r>
      <w:r w:rsidR="003E5F6A">
        <w:t xml:space="preserve"> consider</w:t>
      </w:r>
      <w:r w:rsidR="00342C1C">
        <w:t>ed as</w:t>
      </w:r>
      <w:r w:rsidR="003E5F6A">
        <w:t xml:space="preserve"> a sensor </w:t>
      </w:r>
      <w:r w:rsidR="00266BCB">
        <w:t xml:space="preserve">which </w:t>
      </w:r>
      <w:r w:rsidR="003E5F6A">
        <w:t xml:space="preserve">used to monitor user’s activity </w:t>
      </w:r>
      <w:r w:rsidR="003E5F6A">
        <w:rPr>
          <w:rFonts w:hint="eastAsia"/>
        </w:rPr>
        <w:t>o</w:t>
      </w:r>
      <w:r w:rsidR="003E5F6A">
        <w:t xml:space="preserve">f “watching TV”. When the system determines a result of this cluster, the system can infer an activity “watching TV” occurred. </w:t>
      </w:r>
      <w:r w:rsidR="00142E1F">
        <w:t xml:space="preserve">The characteristic of both ambient part and vital sign part are similar, </w:t>
      </w:r>
      <w:r w:rsidR="00A13F72">
        <w:t>so they can fuse in an easier way.</w:t>
      </w:r>
    </w:p>
    <w:p w14:paraId="03476661" w14:textId="6CEB1FE0" w:rsidR="00342C1C" w:rsidRDefault="00342C1C" w:rsidP="00342C1C">
      <w:pPr>
        <w:pStyle w:val="31"/>
      </w:pPr>
      <w:bookmarkStart w:id="106" w:name="_Toc424364732"/>
      <w:r>
        <w:t xml:space="preserve">Activity Recognition Model of </w:t>
      </w:r>
      <w:r>
        <w:rPr>
          <w:rFonts w:hint="eastAsia"/>
        </w:rPr>
        <w:t>Ambient Part</w:t>
      </w:r>
      <w:bookmarkEnd w:id="106"/>
      <w:r>
        <w:rPr>
          <w:rFonts w:hint="eastAsia"/>
        </w:rPr>
        <w:t xml:space="preserve"> </w:t>
      </w:r>
    </w:p>
    <w:p w14:paraId="6D5E38F8" w14:textId="2060B647" w:rsidR="008E0CB8" w:rsidRPr="003E3018" w:rsidRDefault="008E0CB8" w:rsidP="008E0CB8">
      <w:pPr>
        <w:pStyle w:val="afff5"/>
      </w:pPr>
      <w:r>
        <w:rPr>
          <w:rFonts w:hint="eastAsia"/>
        </w:rPr>
        <w:t xml:space="preserve">Before building </w:t>
      </w:r>
      <w:r>
        <w: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w:t>
      </w:r>
      <w:r w:rsidR="00632B73">
        <w:t xml:space="preserve"> power when Television is open. The types of ambient sensor contain current sensor, lumen sensor and switch sensor. The state of each sensor is training in the development stage. </w:t>
      </w:r>
      <w:r w:rsidR="00A94308">
        <w:t xml:space="preserve">The feature of current sensor presents the active status of its attaching electronic appliance is “On” or “Off”. </w:t>
      </w:r>
      <w:r w:rsidR="00632B73">
        <w:t>When a current sensor attaches on one electronic appliance, we will record its current data in close status. A</w:t>
      </w:r>
      <w:r w:rsidR="003E3018">
        <w:t>nd computing</w:t>
      </w:r>
      <w:r w:rsidR="00632B73">
        <w:t xml:space="preserve"> mean </w:t>
      </w:r>
      <m:oMath>
        <m:r>
          <w:rPr>
            <w:rFonts w:ascii="Cambria Math" w:hAnsi="Cambria Math"/>
          </w:rPr>
          <m:t>m</m:t>
        </m:r>
        <m:r>
          <m:rPr>
            <m:sty m:val="p"/>
          </m:rPr>
          <w:rPr>
            <w:rFonts w:ascii="Cambria Math" w:hAnsi="Cambria Math"/>
          </w:rPr>
          <m:t xml:space="preserve"> </m:t>
        </m:r>
      </m:oMath>
      <w:r w:rsidR="00632B73">
        <w:t xml:space="preserve">and standard deviation </w:t>
      </w:r>
      <m:oMath>
        <m:r>
          <m:rPr>
            <m:sty m:val="p"/>
          </m:rPr>
          <w:rPr>
            <w:rFonts w:ascii="Cambria Math" w:hAnsi="Cambria Math"/>
          </w:rPr>
          <m:t>σ</m:t>
        </m:r>
      </m:oMath>
      <w:r w:rsidR="003E3018">
        <w:rPr>
          <w:rFonts w:hint="eastAsia"/>
        </w:rPr>
        <w:t xml:space="preserve"> of </w:t>
      </w:r>
      <w:r w:rsidR="003E3018">
        <w:t>the</w:t>
      </w:r>
      <w:r w:rsidR="003E3018">
        <w:rPr>
          <w:rFonts w:hint="eastAsia"/>
        </w:rPr>
        <w:t xml:space="preserve"> recording data</w:t>
      </w:r>
      <w:r w:rsidR="00632B73">
        <w:t xml:space="preserve">. </w:t>
      </w:r>
      <w:r w:rsidR="003E3018">
        <w:t>A threshold</w:t>
      </w:r>
      <w:r w:rsidR="003E3018">
        <w:rPr>
          <w:rFonts w:hint="eastAsia"/>
        </w:rPr>
        <w:t xml:space="preserve"> </w:t>
      </w:r>
      <m:oMath>
        <m:r>
          <w:rPr>
            <w:rFonts w:ascii="Cambria Math" w:hAnsi="Cambria Math"/>
          </w:rPr>
          <m:t>T</m:t>
        </m:r>
      </m:oMath>
      <w:r w:rsidR="003E3018">
        <w:rPr>
          <w:rFonts w:hint="eastAsia"/>
        </w:rPr>
        <w:t xml:space="preserve"> is used to determine</w:t>
      </w:r>
      <w:r w:rsidR="003E3018">
        <w:t xml:space="preserve"> the active status of the electronic appliance is “On” or “Off” by its</w:t>
      </w:r>
      <w:r w:rsidR="003E3018">
        <w:rPr>
          <w:rFonts w:hint="eastAsia"/>
        </w:rPr>
        <w:t xml:space="preserve"> </w:t>
      </w:r>
      <w:r w:rsidR="003E3018">
        <w:t>current</w:t>
      </w:r>
      <w:r w:rsidR="003E3018">
        <w:rPr>
          <w:rFonts w:hint="eastAsia"/>
        </w:rPr>
        <w:t xml:space="preserve"> sensor data.</w:t>
      </w:r>
      <w:r w:rsidR="003E3018">
        <w:t xml:space="preserve"> </w:t>
      </w:r>
      <w:r w:rsidR="003E3018">
        <w:rPr>
          <w:rFonts w:hint="eastAsia"/>
        </w:rPr>
        <w:t xml:space="preserve">The </w:t>
      </w:r>
      <w:r w:rsidR="003E3018">
        <w:rPr>
          <w:rFonts w:hint="eastAsia"/>
        </w:rPr>
        <w:lastRenderedPageBreak/>
        <w:t xml:space="preserve">Threshold </w:t>
      </w:r>
      <w:proofErr w:type="gramStart"/>
      <w:r w:rsidR="003E3018">
        <w:rPr>
          <w:rFonts w:hint="eastAsia"/>
        </w:rPr>
        <w:t xml:space="preserve">is </w:t>
      </w:r>
      <w:proofErr w:type="gramEnd"/>
      <m:oMath>
        <m:r>
          <w:rPr>
            <w:rFonts w:ascii="Cambria Math" w:hAnsi="Cambria Math"/>
          </w:rPr>
          <m:t>T=m+σ</m:t>
        </m:r>
      </m:oMath>
      <w:r w:rsidR="003E3018">
        <w:rPr>
          <w:rFonts w:hint="eastAsia"/>
        </w:rPr>
        <w:t xml:space="preserve">. </w:t>
      </w:r>
      <w:r w:rsidR="003E3018">
        <w:t xml:space="preserve">If a value of input sensor data is higher </w:t>
      </w:r>
      <w:proofErr w:type="gramStart"/>
      <w:r w:rsidR="003E3018">
        <w:t xml:space="preserve">than </w:t>
      </w:r>
      <w:proofErr w:type="gramEnd"/>
      <m:oMath>
        <m:r>
          <w:rPr>
            <w:rFonts w:ascii="Cambria Math" w:hAnsi="Cambria Math"/>
          </w:rPr>
          <m:t>T</m:t>
        </m:r>
      </m:oMath>
      <w:r w:rsidR="003E3018">
        <w:rPr>
          <w:rFonts w:hint="eastAsia"/>
        </w:rPr>
        <w:t xml:space="preserve">, </w:t>
      </w:r>
      <w:r w:rsidR="003E3018">
        <w:t xml:space="preserve">the activity status of </w:t>
      </w:r>
      <w:r w:rsidR="003E3018">
        <w:rPr>
          <w:rFonts w:hint="eastAsia"/>
        </w:rPr>
        <w:t xml:space="preserve">its appliance is </w:t>
      </w:r>
      <w:r w:rsidR="003E3018">
        <w:t xml:space="preserve">“On”; otherwise it is “Off”. </w:t>
      </w:r>
      <w:r w:rsidR="00B47059">
        <w:t>The feature extracts from lumen sensor is likely to current sensor. And the switch sensor will response on and off, so we do not need to preproc</w:t>
      </w:r>
      <w:r w:rsidR="007155D1">
        <w:t>ess the data of switch sensors.</w:t>
      </w:r>
    </w:p>
    <w:p w14:paraId="51F614F9" w14:textId="4211C411" w:rsidR="00112A1A" w:rsidRDefault="00D2267A" w:rsidP="00227112">
      <w:pPr>
        <w:pStyle w:val="afff5"/>
      </w:pPr>
      <w:r>
        <w:t>The system collects ambient sensor data every 5 seconds as training data for a numbers of day. And</w:t>
      </w:r>
      <w:r w:rsidR="00CC1A04">
        <w:t xml:space="preserve"> </w:t>
      </w:r>
      <w:r>
        <w:t>using</w:t>
      </w:r>
      <w:r w:rsidR="00CC1A04">
        <w:t xml:space="preserve"> k-nearest neighbor</w:t>
      </w:r>
      <w:r>
        <w:t xml:space="preserve"> (KNN) algorithm</w:t>
      </w:r>
      <w:r w:rsidR="00CC1A04">
        <w:t xml:space="preserve"> build</w:t>
      </w:r>
      <w:r>
        <w:t>s</w:t>
      </w:r>
      <w:r w:rsidR="00CC1A04">
        <w:t xml:space="preserve"> t</w:t>
      </w:r>
      <w:r w:rsidR="00CC1A04">
        <w:rPr>
          <w:rFonts w:hint="eastAsia"/>
        </w:rPr>
        <w:t>he</w:t>
      </w:r>
      <w:r w:rsidR="00CC1A04">
        <w:t xml:space="preserve"> activity recognition model of</w:t>
      </w:r>
      <w:r w:rsidR="00CC1A04">
        <w:rPr>
          <w:rFonts w:hint="eastAsia"/>
        </w:rPr>
        <w:t xml:space="preserve"> ambient part</w:t>
      </w:r>
      <w:r w:rsidR="00CC1A04">
        <w:t xml:space="preserve">. </w:t>
      </w:r>
      <w:r>
        <w:t xml:space="preserve">We </w:t>
      </w:r>
      <w:r w:rsidR="00F82A84">
        <w:t>need to</w:t>
      </w:r>
      <w:r>
        <w:t xml:space="preserve"> </w:t>
      </w:r>
      <w:r w:rsidR="00F82A84">
        <w:t xml:space="preserve">decide cluster heads of the activity recognition model. </w:t>
      </w:r>
      <w:r w:rsidR="009F02A7">
        <w:t>T</w:t>
      </w:r>
      <w:r w:rsidR="00801EE7">
        <w:t>he formats of feature are Boolean</w:t>
      </w:r>
      <w:r w:rsidR="009F02A7">
        <w:t xml:space="preserve"> variable that can be seen as </w:t>
      </w:r>
      <w:r w:rsidR="00801EE7">
        <w:t xml:space="preserve">binary patterns. </w:t>
      </w:r>
      <w:r w:rsidR="009F02A7">
        <w:t xml:space="preserve">Although the most type of case is two to the power of the number of sensors in theatrical, the </w:t>
      </w:r>
      <w:r w:rsidR="00B02ACB">
        <w:t xml:space="preserve">feature are usually sparse. An activity is usually relative to two to four sensors, so other sensors are close. In real life, the number of type of appearing cases is much less than two to the power of the number of sensors. </w:t>
      </w:r>
      <w:r w:rsidR="008E0EA2">
        <w:t>We calculate the number of each type of case to find the</w:t>
      </w:r>
      <w:r w:rsidR="00BC0D41">
        <w:t>ir</w:t>
      </w:r>
      <w:r w:rsidR="008E0EA2">
        <w:t xml:space="preserve"> time-frequency (TF). </w:t>
      </w:r>
      <w:r w:rsidR="00BC0D41">
        <w:t>If a case’ TF is higher than 1%, we regard this case as one of cluster head. When the system has found all cluster heads, it uses k-nearest neighbor to build the activity recognition model and set</w:t>
      </w:r>
      <w:r w:rsidR="002A3E19">
        <w:t>s k to 3. In KNN, k is usually odd number, and the reason of “k=3” is that when k is 3, it means the AR model will find three most similar cases of the input case. A</w:t>
      </w:r>
      <w:r w:rsidR="00E15C7B">
        <w:t xml:space="preserve"> few difference of sensor data between </w:t>
      </w:r>
      <w:r w:rsidR="002A3E19">
        <w:t>those similar cases</w:t>
      </w:r>
      <w:r w:rsidR="00D75FA3">
        <w:t xml:space="preserve"> and input case. </w:t>
      </w:r>
      <w:r w:rsidR="00D75FA3" w:rsidRPr="00D75FA3">
        <w:t xml:space="preserve">For </w:t>
      </w:r>
      <w:r w:rsidR="00D75FA3">
        <w:t>example, a new input case is observed when one is watching TV and opening a fan. The KNN compares this case to all other cases, and find the most similar three cases. Each are “watching TV”, “playing Kinect on TV” and “watching TV and opening air condi</w:t>
      </w:r>
      <w:r w:rsidR="002578E1">
        <w:t xml:space="preserve">tion.” The difference of observed sensor data between “watching TV and opening a fan” and “watching TV” is that the active status of the fan are opposite; the difference of observed sensor data between “watching TV and opening a fan” and “playing Kinect on TV” is that the active status of Kinect and the fan are opposite; and The difference of observed sensor data between “watching TV and opening a fan” and </w:t>
      </w:r>
      <w:r w:rsidR="002578E1">
        <w:lastRenderedPageBreak/>
        <w:t xml:space="preserve">“watching TV and opening air condition” is that the active status of the air condition and the fan are opposite. </w:t>
      </w:r>
      <w:r w:rsidR="003E27A7">
        <w:t>So, the nearest neighbor of “watching TV and opening a fan” are two different patterns of watching TV and one patter of playing Kinect. The instance of “watching TV and opening a fan” should belong to the activity of watching TV.</w:t>
      </w:r>
      <w:r w:rsidR="00227112">
        <w:rPr>
          <w:rFonts w:hint="eastAsia"/>
        </w:rPr>
        <w:t xml:space="preserve"> </w:t>
      </w:r>
      <w:r w:rsidR="00227112">
        <w:t>It is a mechanism called majority voting and we are also considering the difference between the case’s neighbors by designed a weight.</w:t>
      </w:r>
    </w:p>
    <w:p w14:paraId="436F1F5C" w14:textId="7F84F52B" w:rsidR="00CC1A04" w:rsidRPr="000B3886" w:rsidRDefault="00227112" w:rsidP="000B3886">
      <w:pPr>
        <w:pStyle w:val="afff5"/>
        <w:rPr>
          <w:vertAlign w:val="subscript"/>
        </w:rPr>
      </w:pPr>
      <w:r>
        <w:rPr>
          <w:rFonts w:hint="eastAsia"/>
        </w:rPr>
        <w:t>The features</w:t>
      </w:r>
      <w:r>
        <w:t xml:space="preserve">’ dimension is the number of </w:t>
      </w:r>
      <w:proofErr w:type="gramStart"/>
      <w:r>
        <w:t xml:space="preserve">sensors </w:t>
      </w:r>
      <w:proofErr w:type="gramEnd"/>
      <m:oMath>
        <m:r>
          <w:rPr>
            <w:rFonts w:ascii="Cambria Math" w:hAnsi="Cambria Math"/>
          </w:rPr>
          <m:t>m</m:t>
        </m:r>
      </m:oMath>
      <w:r>
        <w:rPr>
          <w:rFonts w:hint="eastAsia"/>
        </w:rPr>
        <w:t>.</w:t>
      </w:r>
      <w:r>
        <w:t xml:space="preserve"> </w:t>
      </w:r>
      <w:r w:rsidR="000B3886">
        <w:t xml:space="preserve">And the similarity measurement uses </w:t>
      </w:r>
      <w:r w:rsidR="008442C5">
        <w:t>Hamming</w:t>
      </w:r>
      <w:r w:rsidR="000B3886">
        <w:t xml:space="preserve"> distance. 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000B3886">
        <w:rPr>
          <w:rFonts w:hint="eastAsia"/>
        </w:rPr>
        <w:t xml:space="preserve"> be the training </w:t>
      </w:r>
      <w:r w:rsidR="000B3886">
        <w:t>set, and the</w:t>
      </w:r>
      <w:r w:rsidR="000B3886">
        <w:rPr>
          <w:rFonts w:hint="eastAsia"/>
        </w:rPr>
        <w:t xml:space="preserve"> t</w:t>
      </w:r>
      <w:r w:rsidR="000B3886">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0B3886">
        <w:t xml:space="preserve"> are vectors in the m-dimensional feature space. The following equation </w:t>
      </w:r>
      <w:r w:rsidR="000B3886">
        <w:fldChar w:fldCharType="begin"/>
      </w:r>
      <w:r w:rsidR="000B3886">
        <w:instrText xml:space="preserve"> REF _Ref423308700 \h </w:instrText>
      </w:r>
      <w:r w:rsidR="000B3886">
        <w:fldChar w:fldCharType="separate"/>
      </w:r>
      <w:r w:rsidR="0035085A">
        <w:rPr>
          <w:rFonts w:hint="eastAsia"/>
        </w:rPr>
        <w:t>(</w:t>
      </w:r>
      <w:r w:rsidR="0035085A">
        <w:rPr>
          <w:noProof/>
        </w:rPr>
        <w:t>3</w:t>
      </w:r>
      <w:r w:rsidR="0035085A">
        <w:noBreakHyphen/>
      </w:r>
      <w:r w:rsidR="0035085A">
        <w:rPr>
          <w:noProof/>
        </w:rPr>
        <w:t>1</w:t>
      </w:r>
      <w:r w:rsidR="0035085A">
        <w:rPr>
          <w:rFonts w:hint="eastAsia"/>
        </w:rPr>
        <w:t>)</w:t>
      </w:r>
      <w:r w:rsidR="000B3886">
        <w:fldChar w:fldCharType="end"/>
      </w:r>
      <w:r w:rsidR="000B3886">
        <w:t xml:space="preserve"> uses to find the distance between new instance </w:t>
      </w:r>
      <m:oMath>
        <m:r>
          <w:rPr>
            <w:rFonts w:ascii="Cambria Math" w:hAnsi="Cambria Math"/>
          </w:rPr>
          <m:t>i</m:t>
        </m:r>
      </m:oMath>
      <w:r w:rsidR="000B3886">
        <w:rPr>
          <w:rFonts w:hint="eastAsia"/>
        </w:rPr>
        <w:t xml:space="preserve"> and other training </w:t>
      </w:r>
      <w:proofErr w:type="gramStart"/>
      <w:r w:rsidR="000B3886">
        <w:rPr>
          <w:rFonts w:hint="eastAsia"/>
        </w:rPr>
        <w:t xml:space="preserve">data </w:t>
      </w:r>
      <w:proofErr w:type="gramEnd"/>
      <m:oMath>
        <m:r>
          <w:rPr>
            <w:rFonts w:ascii="Cambria Math" w:hAnsi="Cambria Math"/>
          </w:rPr>
          <m:t>j</m:t>
        </m:r>
      </m:oMath>
      <w:r w:rsidR="000B3886">
        <w:t>.</w:t>
      </w:r>
    </w:p>
    <w:tbl>
      <w:tblPr>
        <w:tblStyle w:val="ae"/>
        <w:tblW w:w="0" w:type="auto"/>
        <w:tblLook w:val="04A0" w:firstRow="1" w:lastRow="0" w:firstColumn="1" w:lastColumn="0" w:noHBand="0" w:noVBand="1"/>
      </w:tblPr>
      <w:tblGrid>
        <w:gridCol w:w="7808"/>
        <w:gridCol w:w="696"/>
      </w:tblGrid>
      <w:tr w:rsidR="000B3886" w14:paraId="7E1DE3AA" w14:textId="77777777" w:rsidTr="00126D00">
        <w:tc>
          <w:tcPr>
            <w:tcW w:w="8024" w:type="dxa"/>
            <w:tcBorders>
              <w:top w:val="nil"/>
              <w:left w:val="nil"/>
              <w:bottom w:val="nil"/>
              <w:right w:val="nil"/>
            </w:tcBorders>
          </w:tcPr>
          <w:p w14:paraId="7BEDFDED" w14:textId="77777777" w:rsidR="000B3886" w:rsidRPr="002A17B7" w:rsidRDefault="00BA6E17" w:rsidP="00E420DD">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p w14:paraId="77D8B3EB" w14:textId="6FE5455E" w:rsidR="002A17B7" w:rsidRPr="002A17B7" w:rsidRDefault="002E3DD2"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1</m:t>
                </m:r>
              </m:oMath>
            </m:oMathPara>
          </w:p>
          <w:p w14:paraId="4CD87720" w14:textId="74CCF1A5" w:rsidR="002A17B7" w:rsidRPr="002A17B7" w:rsidRDefault="002E3DD2"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0</m:t>
                </m:r>
              </m:oMath>
            </m:oMathPara>
          </w:p>
        </w:tc>
        <w:tc>
          <w:tcPr>
            <w:tcW w:w="696" w:type="dxa"/>
            <w:tcBorders>
              <w:top w:val="nil"/>
              <w:left w:val="nil"/>
              <w:bottom w:val="nil"/>
              <w:right w:val="nil"/>
            </w:tcBorders>
          </w:tcPr>
          <w:p w14:paraId="275EE257" w14:textId="77777777" w:rsidR="000B3886" w:rsidRDefault="000B3886" w:rsidP="00126D00">
            <w:pPr>
              <w:jc w:val="center"/>
            </w:pPr>
            <w:bookmarkStart w:id="107" w:name="_Ref423308700"/>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w:t>
            </w:r>
            <w:r w:rsidR="002E3DD2">
              <w:rPr>
                <w:noProof/>
              </w:rPr>
              <w:fldChar w:fldCharType="end"/>
            </w:r>
            <w:r>
              <w:rPr>
                <w:rFonts w:hint="eastAsia"/>
              </w:rPr>
              <w:t>)</w:t>
            </w:r>
            <w:bookmarkEnd w:id="107"/>
          </w:p>
        </w:tc>
      </w:tr>
    </w:tbl>
    <w:p w14:paraId="3EC2A8F4" w14:textId="74B6DB04" w:rsidR="000B3886" w:rsidRDefault="00BA6E17" w:rsidP="000B3886">
      <w:pPr>
        <w:pStyle w:val="afff5"/>
      </w:pPr>
      <w:r>
        <w:t xml:space="preserve">After finding all distances, the </w:t>
      </w:r>
      <m:oMath>
        <m:r>
          <w:rPr>
            <w:rFonts w:ascii="Cambria Math" w:hAnsi="Cambria Math"/>
          </w:rPr>
          <m:t>k</m:t>
        </m:r>
      </m:oMath>
      <w:r>
        <w:t xml:space="preserve"> nearest neighbors can be found. </w:t>
      </w:r>
      <w:r w:rsidR="00E420DD">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sidR="00E420DD">
        <w:rPr>
          <w:rFonts w:hint="eastAsia"/>
        </w:rPr>
        <w:t xml:space="preserve"> be the </w:t>
      </w:r>
      <w:r w:rsidR="00E420DD">
        <w:t xml:space="preserve">cluster head for </w:t>
      </w:r>
      <w:proofErr w:type="spellStart"/>
      <w:r w:rsidR="00E420DD">
        <w:t>i-th</w:t>
      </w:r>
      <w:proofErr w:type="spellEnd"/>
      <w:r w:rsidR="00E420DD">
        <w:t xml:space="preserve"> neighbor </w:t>
      </w:r>
      <w:proofErr w:type="gramStart"/>
      <w:r w:rsidR="00E420DD">
        <w:t xml:space="preserve">of </w:t>
      </w:r>
      <w:proofErr w:type="gramEnd"/>
      <m:oMath>
        <m:r>
          <w:rPr>
            <w:rFonts w:ascii="Cambria Math" w:hAnsi="Cambria Math"/>
          </w:rPr>
          <m:t>x</m:t>
        </m:r>
      </m:oMath>
      <w:r w:rsidR="00E420DD">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sidR="00E420DD">
        <w:rPr>
          <w:rFonts w:hint="eastAsia"/>
        </w:rPr>
        <w:t xml:space="preserve"> </w:t>
      </w:r>
      <w:proofErr w:type="gramStart"/>
      <w:r w:rsidR="00E420DD">
        <w:rPr>
          <w:rFonts w:hint="eastAsia"/>
        </w:rPr>
        <w:t>is</w:t>
      </w:r>
      <w:proofErr w:type="gramEnd"/>
      <w:r w:rsidR="00E420DD">
        <w:rPr>
          <w:rFonts w:hint="eastAsia"/>
        </w:rPr>
        <w:t xml:space="preserve"> the identity </w:t>
      </w:r>
      <w:r w:rsidR="00E420DD">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sidR="00E420DD">
        <w:rPr>
          <w:rFonts w:hint="eastAsia"/>
        </w:rPr>
        <w:t xml:space="preserve"> is used to </w:t>
      </w:r>
      <w:r w:rsidR="004B4552">
        <w:t xml:space="preserve">present the number of neighbors with </w:t>
      </w:r>
      <w:proofErr w:type="gramStart"/>
      <w:r w:rsidR="004B4552">
        <w:t xml:space="preserve">cluster </w:t>
      </w:r>
      <w:proofErr w:type="gramEnd"/>
      <m:oMath>
        <m:r>
          <m:rPr>
            <m:sty m:val="p"/>
          </m:rPr>
          <w:rPr>
            <w:rFonts w:ascii="Cambria Math" w:hAnsi="Cambria Math"/>
          </w:rPr>
          <m:t>c</m:t>
        </m:r>
      </m:oMath>
      <w:r w:rsidR="004B4552">
        <w:rPr>
          <w:rFonts w:hint="eastAsia"/>
        </w:rPr>
        <w:t>.</w:t>
      </w:r>
    </w:p>
    <w:tbl>
      <w:tblPr>
        <w:tblStyle w:val="ae"/>
        <w:tblW w:w="0" w:type="auto"/>
        <w:tblLook w:val="04A0" w:firstRow="1" w:lastRow="0" w:firstColumn="1" w:lastColumn="0" w:noHBand="0" w:noVBand="1"/>
      </w:tblPr>
      <w:tblGrid>
        <w:gridCol w:w="7808"/>
        <w:gridCol w:w="696"/>
      </w:tblGrid>
      <w:tr w:rsidR="00E420DD" w14:paraId="080CE8F0" w14:textId="77777777" w:rsidTr="00126D00">
        <w:tc>
          <w:tcPr>
            <w:tcW w:w="8024" w:type="dxa"/>
            <w:tcBorders>
              <w:top w:val="nil"/>
              <w:left w:val="nil"/>
              <w:bottom w:val="nil"/>
              <w:right w:val="nil"/>
            </w:tcBorders>
          </w:tcPr>
          <w:p w14:paraId="2D4EAF9A" w14:textId="70FB59CE" w:rsidR="00E420DD" w:rsidRPr="002C026E" w:rsidRDefault="00E420DD" w:rsidP="00E420DD">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3EB38548" w14:textId="77777777" w:rsidR="00E420DD" w:rsidRDefault="00E420DD" w:rsidP="00126D00">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2</w:t>
            </w:r>
            <w:r w:rsidR="002E3DD2">
              <w:rPr>
                <w:noProof/>
              </w:rPr>
              <w:fldChar w:fldCharType="end"/>
            </w:r>
            <w:r>
              <w:rPr>
                <w:rFonts w:hint="eastAsia"/>
              </w:rPr>
              <w:t>)</w:t>
            </w:r>
          </w:p>
        </w:tc>
      </w:tr>
      <w:tr w:rsidR="004B4552" w14:paraId="7467EFA3" w14:textId="77777777" w:rsidTr="00126D00">
        <w:tc>
          <w:tcPr>
            <w:tcW w:w="8024" w:type="dxa"/>
            <w:tcBorders>
              <w:top w:val="nil"/>
              <w:left w:val="nil"/>
              <w:bottom w:val="nil"/>
              <w:right w:val="nil"/>
            </w:tcBorders>
          </w:tcPr>
          <w:p w14:paraId="1F0FD6AD" w14:textId="56748D50" w:rsidR="004B4552" w:rsidRDefault="004B4552" w:rsidP="004B4552">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3DAB6C56" w14:textId="1C586231" w:rsidR="004B4552" w:rsidRDefault="004B4552" w:rsidP="004B4552">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3</w:t>
            </w:r>
            <w:r w:rsidR="002E3DD2">
              <w:rPr>
                <w:noProof/>
              </w:rPr>
              <w:fldChar w:fldCharType="end"/>
            </w:r>
            <w:r>
              <w:rPr>
                <w:rFonts w:hint="eastAsia"/>
              </w:rPr>
              <w:t>)</w:t>
            </w:r>
          </w:p>
        </w:tc>
      </w:tr>
    </w:tbl>
    <w:p w14:paraId="41ECC6F7" w14:textId="518CE790" w:rsidR="000B3886" w:rsidRPr="004B4552" w:rsidRDefault="00BA6E17" w:rsidP="000B3886">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808"/>
        <w:gridCol w:w="696"/>
      </w:tblGrid>
      <w:tr w:rsidR="00BA6E17" w14:paraId="1C114B63" w14:textId="77777777" w:rsidTr="00126D00">
        <w:tc>
          <w:tcPr>
            <w:tcW w:w="8024" w:type="dxa"/>
            <w:tcBorders>
              <w:top w:val="nil"/>
              <w:left w:val="nil"/>
              <w:bottom w:val="nil"/>
              <w:right w:val="nil"/>
            </w:tcBorders>
          </w:tcPr>
          <w:p w14:paraId="356C2196" w14:textId="472FDBBF" w:rsidR="00BA6E17" w:rsidRPr="002C026E" w:rsidRDefault="002E3DD2" w:rsidP="00BA6E1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10515AB3" w14:textId="77777777" w:rsidR="00BA6E17" w:rsidRDefault="00BA6E17" w:rsidP="00126D00">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4</w:t>
            </w:r>
            <w:r w:rsidR="002E3DD2">
              <w:rPr>
                <w:noProof/>
              </w:rPr>
              <w:fldChar w:fldCharType="end"/>
            </w:r>
            <w:r>
              <w:rPr>
                <w:rFonts w:hint="eastAsia"/>
              </w:rPr>
              <w:t>)</w:t>
            </w:r>
          </w:p>
        </w:tc>
      </w:tr>
      <w:tr w:rsidR="00BA6E17" w14:paraId="24C3DCDA" w14:textId="77777777" w:rsidTr="00126D00">
        <w:tc>
          <w:tcPr>
            <w:tcW w:w="8024" w:type="dxa"/>
            <w:tcBorders>
              <w:top w:val="nil"/>
              <w:left w:val="nil"/>
              <w:bottom w:val="nil"/>
              <w:right w:val="nil"/>
            </w:tcBorders>
          </w:tcPr>
          <w:p w14:paraId="0C49B89A" w14:textId="54EE6CF2" w:rsidR="00BA6E17" w:rsidRPr="00196712" w:rsidRDefault="002E3DD2" w:rsidP="00BA6E17">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033BB60E" w14:textId="784836AF" w:rsidR="00BA6E17" w:rsidRDefault="00BA6E17" w:rsidP="00126D00">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5</w:t>
            </w:r>
            <w:r w:rsidR="002E3DD2">
              <w:rPr>
                <w:noProof/>
              </w:rPr>
              <w:fldChar w:fldCharType="end"/>
            </w:r>
            <w:r>
              <w:rPr>
                <w:rFonts w:hint="eastAsia"/>
              </w:rPr>
              <w:t>)</w:t>
            </w:r>
          </w:p>
        </w:tc>
      </w:tr>
    </w:tbl>
    <w:p w14:paraId="0AC34657" w14:textId="21F6ED72" w:rsidR="004B4552" w:rsidRDefault="004D679A" w:rsidP="000B3886">
      <w:pPr>
        <w:pStyle w:val="afff5"/>
      </w:pPr>
      <w:r>
        <w:t>T</w:t>
      </w:r>
      <w:r w:rsidR="00496DCA">
        <w:rPr>
          <w:rFonts w:hint="eastAsia"/>
        </w:rPr>
        <w:t>he</w:t>
      </w:r>
      <w:r w:rsidR="00496DCA">
        <w:t xml:space="preserve"> instance will belong to the closet </w:t>
      </w:r>
      <w:proofErr w:type="gramStart"/>
      <w:r w:rsidR="00496DCA">
        <w:t>cluster</w:t>
      </w:r>
      <w:r w:rsidR="00496DCA">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rsidR="00496DCA">
        <w:t>.</w:t>
      </w:r>
      <w:r>
        <w:t xml:space="preserve"> Because the majority of instances which TF is higher than 1% are considering to cluster heads, only few instances which TF is lower than 1% are used to train the activity recognition model by KNN algorithm.</w:t>
      </w:r>
    </w:p>
    <w:p w14:paraId="18FFE484" w14:textId="33B15D75" w:rsidR="004D679A" w:rsidRDefault="004D679A" w:rsidP="004D679A">
      <w:pPr>
        <w:pStyle w:val="31"/>
      </w:pPr>
      <w:bookmarkStart w:id="108" w:name="_Toc424364733"/>
      <w:r>
        <w:t>Activity Recognition Model of Vital Sign</w:t>
      </w:r>
      <w:r>
        <w:rPr>
          <w:rFonts w:hint="eastAsia"/>
        </w:rPr>
        <w:t xml:space="preserve"> Part</w:t>
      </w:r>
      <w:bookmarkEnd w:id="108"/>
    </w:p>
    <w:p w14:paraId="60915D3F" w14:textId="4B0B7A4C" w:rsidR="009D0FDB" w:rsidRPr="009D0FDB" w:rsidRDefault="009D0FDB" w:rsidP="009D0FDB">
      <w:pPr>
        <w:pStyle w:val="afff5"/>
      </w:pPr>
      <w:r w:rsidRPr="009D0FDB">
        <w:t xml:space="preserve">The appropriated features of vital sign data help the recognition model infer both static and dynamic behaviors. We choose two sensors to monitor user’s vital sign each is accelerometer and gyroscope and they are built on a wearable device “Zen watch”. We try to monitor user’s behavior by his/her motion of wrist. An activity has its own action on wrist. e.g., when an elderly man reads a book, his wrist usually turns in a fixed direction and belongs to static action. When this man takes a walk, his wrist is regular moving and belongs to dynamic action. These two main kinds of behavior are defined as “Posture” and “Motion” actions. The behaviors of “Posture” are usually turning in a fixed direction but without moving hands. In contrast, the behaviors of “Motion” are always moving hands but not turning in a fixed direction. So we figure out that monitoring user’s wrist turning direction and quantity of motion helps our recognition model infer right activity. In order to realize user’s posture and motion actions, we monitor the wearable device’s orientation and its acceleration variable and use them to build the AR model. The features of wearable sensor data are using tri-axis accelerometer to compute mean and variable value of each axis every second. And using both tri-axis accelerometer and tri-gyroscope to get their accelerations and angle accelerations. Each axis of orientation (Pitch and Roll) can be captured from acceleration and angle acceleration. That the definition of Pitch and Roll are as follow. Positive Pitch is defined when the wearable device starts by </w:t>
      </w:r>
      <w:proofErr w:type="spellStart"/>
      <w:r w:rsidRPr="009D0FDB">
        <w:t>laying</w:t>
      </w:r>
      <w:proofErr w:type="spellEnd"/>
      <w:r w:rsidRPr="009D0FDB">
        <w:t xml:space="preserve"> flat on a table and the positive Z-axis begins to tilt towards the positive Y-axis. Positive Roll </w:t>
      </w:r>
      <w:r w:rsidRPr="009D0FDB">
        <w:lastRenderedPageBreak/>
        <w:t xml:space="preserve">is defined when the phone starts by </w:t>
      </w:r>
      <w:proofErr w:type="spellStart"/>
      <w:r w:rsidRPr="009D0FDB">
        <w:t>laying</w:t>
      </w:r>
      <w:proofErr w:type="spellEnd"/>
      <w:r w:rsidRPr="009D0FDB">
        <w:t xml:space="preserve"> flat on a table and the positive Z-axis begins to tilt towards the positive X-ax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6D00" w14:paraId="69615C4A" w14:textId="77777777" w:rsidTr="00106CC1">
        <w:tc>
          <w:tcPr>
            <w:tcW w:w="8504" w:type="dxa"/>
          </w:tcPr>
          <w:p w14:paraId="21418393" w14:textId="51F3FF01" w:rsidR="00126D00" w:rsidRDefault="00106CC1" w:rsidP="00126D00">
            <w:pPr>
              <w:pStyle w:val="afff5"/>
              <w:ind w:firstLine="0"/>
              <w:jc w:val="center"/>
            </w:pPr>
            <w:r w:rsidRPr="00106CC1">
              <w:rPr>
                <w:noProof/>
              </w:rPr>
              <w:drawing>
                <wp:inline distT="0" distB="0" distL="0" distR="0" wp14:anchorId="188AA3F4" wp14:editId="324ABBE4">
                  <wp:extent cx="3143250" cy="2035498"/>
                  <wp:effectExtent l="0" t="0" r="0" b="3175"/>
                  <wp:docPr id="32"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1"/>
                          <pic:cNvPicPr>
                            <a:picLocks noChangeAspect="1"/>
                          </pic:cNvPicPr>
                        </pic:nvPicPr>
                        <pic:blipFill>
                          <a:blip r:embed="rId19"/>
                          <a:stretch>
                            <a:fillRect/>
                          </a:stretch>
                        </pic:blipFill>
                        <pic:spPr>
                          <a:xfrm>
                            <a:off x="0" y="0"/>
                            <a:ext cx="3149624" cy="2039626"/>
                          </a:xfrm>
                          <a:prstGeom prst="rect">
                            <a:avLst/>
                          </a:prstGeom>
                        </pic:spPr>
                      </pic:pic>
                    </a:graphicData>
                  </a:graphic>
                </wp:inline>
              </w:drawing>
            </w:r>
          </w:p>
        </w:tc>
      </w:tr>
      <w:tr w:rsidR="00126D00" w14:paraId="48CB7256" w14:textId="77777777" w:rsidTr="00106CC1">
        <w:tc>
          <w:tcPr>
            <w:tcW w:w="8504" w:type="dxa"/>
          </w:tcPr>
          <w:p w14:paraId="571E846F" w14:textId="4C4F2EBC" w:rsidR="00126D00" w:rsidRPr="005F0E3D" w:rsidRDefault="00126D00" w:rsidP="00126D00">
            <w:pPr>
              <w:pStyle w:val="afff5"/>
              <w:ind w:firstLine="0"/>
              <w:jc w:val="center"/>
              <w:rPr>
                <w:sz w:val="20"/>
              </w:rPr>
            </w:pPr>
            <w:bookmarkStart w:id="109" w:name="_Toc424364762"/>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35085A">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35085A">
              <w:rPr>
                <w:noProof/>
                <w:sz w:val="20"/>
              </w:rPr>
              <w:t>3</w:t>
            </w:r>
            <w:r w:rsidRPr="005F0E3D">
              <w:rPr>
                <w:noProof/>
                <w:sz w:val="20"/>
              </w:rPr>
              <w:fldChar w:fldCharType="end"/>
            </w:r>
            <w:r w:rsidRPr="005F0E3D">
              <w:rPr>
                <w:rFonts w:hint="eastAsia"/>
                <w:sz w:val="20"/>
              </w:rPr>
              <w:t xml:space="preserve"> </w:t>
            </w:r>
            <w:r w:rsidRPr="005F0E3D">
              <w:rPr>
                <w:sz w:val="20"/>
              </w:rPr>
              <w:t>The Pith and Roll of a smart watch</w:t>
            </w:r>
            <w:bookmarkEnd w:id="109"/>
          </w:p>
        </w:tc>
      </w:tr>
    </w:tbl>
    <w:p w14:paraId="4019FB7D" w14:textId="1189378B" w:rsidR="00126D00" w:rsidRPr="00126D00" w:rsidRDefault="00126D00" w:rsidP="00126D00">
      <w:pPr>
        <w:pStyle w:val="afff5"/>
      </w:pPr>
      <w:r>
        <w:rPr>
          <w:rFonts w:hint="eastAsia"/>
        </w:rPr>
        <w:t>We need to compute mean and variance</w:t>
      </w:r>
      <w:r>
        <w:t xml:space="preserve"> of acceleration</w:t>
      </w:r>
      <w:r>
        <w:rPr>
          <w:rFonts w:hint="eastAsia"/>
        </w:rPr>
        <w:t xml:space="preserve"> at each axis every second</w:t>
      </w:r>
      <w:r>
        <w:t xml:space="preserve">. That </w: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Pr>
          <w:rFonts w:hint="eastAsia"/>
          <w:color w:val="000000"/>
        </w:rPr>
        <w:t xml:space="preserve"> </w:t>
      </w:r>
      <w:r>
        <w:rPr>
          <w:color w:val="000000"/>
        </w:rPr>
        <w:t>is the</w:t>
      </w:r>
      <w:r>
        <w:rPr>
          <w:rFonts w:hint="eastAsia"/>
          <w:color w:val="000000"/>
        </w:rPr>
        <w:t xml:space="preserve"> </w:t>
      </w:r>
      <w:r>
        <w:rPr>
          <w:color w:val="000000"/>
        </w:rPr>
        <w:t xml:space="preserve">set of every second’s acceleration data and </w:t>
      </w:r>
      <m:oMath>
        <m:r>
          <w:rPr>
            <w:rFonts w:ascii="Cambria Math" w:hAnsi="Cambria Math"/>
            <w:color w:val="000000"/>
          </w:rPr>
          <m:t>l=1,2,3</m:t>
        </m:r>
      </m:oMath>
      <w:r>
        <w:rPr>
          <w:color w:val="000000"/>
        </w:rPr>
        <w:t xml:space="preserve"> that </w:t>
      </w:r>
      <m:oMath>
        <m:r>
          <w:rPr>
            <w:rFonts w:ascii="Cambria Math" w:hAnsi="Cambria Math"/>
            <w:color w:val="000000"/>
          </w:rPr>
          <m:t>l</m:t>
        </m:r>
        <m:r>
          <m:rPr>
            <m:sty m:val="p"/>
          </m:rPr>
          <w:rPr>
            <w:rFonts w:ascii="Cambria Math" w:hAnsi="Cambria Math"/>
            <w:color w:val="000000"/>
          </w:rPr>
          <m:t>=1</m:t>
        </m:r>
      </m:oMath>
      <w:r>
        <w:rPr>
          <w:color w:val="000000"/>
        </w:rPr>
        <w:t xml:space="preserve"> represents x-axis, </w:t>
      </w:r>
      <m:oMath>
        <m:r>
          <w:rPr>
            <w:rFonts w:ascii="Cambria Math" w:hAnsi="Cambria Math"/>
            <w:color w:val="000000"/>
          </w:rPr>
          <m:t>l=2</m:t>
        </m:r>
      </m:oMath>
      <w:r>
        <w:rPr>
          <w:color w:val="000000"/>
        </w:rPr>
        <w:t xml:space="preserve"> represents y-axis and </w:t>
      </w:r>
      <m:oMath>
        <m:r>
          <w:rPr>
            <w:rFonts w:ascii="Cambria Math" w:hAnsi="Cambria Math"/>
            <w:color w:val="000000"/>
          </w:rPr>
          <m:t>l=3</m:t>
        </m:r>
      </m:oMath>
      <w:r>
        <w:rPr>
          <w:rFonts w:hint="eastAsia"/>
          <w:color w:val="000000"/>
        </w:rPr>
        <w:t xml:space="preserve"> r</w:t>
      </w:r>
      <w:proofErr w:type="spellStart"/>
      <w:r>
        <w:rPr>
          <w:color w:val="000000"/>
        </w:rPr>
        <w:t>epresents</w:t>
      </w:r>
      <w:proofErr w:type="spellEnd"/>
      <w:r>
        <w:rPr>
          <w:color w:val="000000"/>
        </w:rPr>
        <w:t xml:space="preserve"> z-axis. And for our wearable device, the sampling rate of accelerometer is about 30 Hz, so the number of acceleration data </w:t>
      </w:r>
      <m:oMath>
        <m:r>
          <w:rPr>
            <w:rFonts w:ascii="Cambria Math" w:hAnsi="Cambria Math"/>
            <w:color w:val="000000"/>
          </w:rPr>
          <m:t>n</m:t>
        </m:r>
      </m:oMath>
      <w:r w:rsidR="007B4035">
        <w:rPr>
          <w:rFonts w:hint="eastAsia"/>
          <w:color w:val="000000"/>
        </w:rPr>
        <w:t xml:space="preserve"> </w:t>
      </w:r>
      <w:r>
        <w:rPr>
          <w:color w:val="000000"/>
        </w:rPr>
        <w:t xml:space="preserve">is about </w:t>
      </w:r>
      <w:r w:rsidR="007B4035">
        <w:rPr>
          <w:color w:val="000000"/>
        </w:rPr>
        <w:t>30.</w:t>
      </w:r>
    </w:p>
    <w:tbl>
      <w:tblPr>
        <w:tblStyle w:val="ae"/>
        <w:tblW w:w="0" w:type="auto"/>
        <w:tblLook w:val="04A0" w:firstRow="1" w:lastRow="0" w:firstColumn="1" w:lastColumn="0" w:noHBand="0" w:noVBand="1"/>
      </w:tblPr>
      <w:tblGrid>
        <w:gridCol w:w="7808"/>
        <w:gridCol w:w="696"/>
      </w:tblGrid>
      <w:tr w:rsidR="00126D00" w14:paraId="22C42AA0" w14:textId="77777777" w:rsidTr="00126D00">
        <w:tc>
          <w:tcPr>
            <w:tcW w:w="8024" w:type="dxa"/>
            <w:tcBorders>
              <w:top w:val="nil"/>
              <w:left w:val="nil"/>
              <w:bottom w:val="nil"/>
              <w:right w:val="nil"/>
            </w:tcBorders>
          </w:tcPr>
          <w:p w14:paraId="45E7298D" w14:textId="0A516CB0" w:rsidR="00126D00" w:rsidRPr="00126D00" w:rsidRDefault="002E3DD2"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i</m:t>
                            </m:r>
                          </m:sub>
                        </m:sSub>
                      </m:e>
                    </m:nary>
                  </m:num>
                  <m:den>
                    <m:d>
                      <m:dPr>
                        <m:begChr m:val="‖"/>
                        <m:endChr m:val="‖"/>
                        <m:ctrlPr>
                          <w:rPr>
                            <w:rFonts w:ascii="Cambria Math" w:hAnsi="Cambria Math"/>
                            <w:i/>
                            <w:color w:val="000000"/>
                          </w:rPr>
                        </m:ctrlPr>
                      </m:dPr>
                      <m:e>
                        <m:r>
                          <w:rPr>
                            <w:rFonts w:ascii="Cambria Math" w:hAnsi="Cambria Math"/>
                            <w:color w:val="000000"/>
                          </w:rPr>
                          <m:t>A</m:t>
                        </m:r>
                      </m:e>
                    </m:d>
                  </m:den>
                </m:f>
              </m:oMath>
            </m:oMathPara>
          </w:p>
        </w:tc>
        <w:tc>
          <w:tcPr>
            <w:tcW w:w="696" w:type="dxa"/>
            <w:tcBorders>
              <w:top w:val="nil"/>
              <w:left w:val="nil"/>
              <w:bottom w:val="nil"/>
              <w:right w:val="nil"/>
            </w:tcBorders>
          </w:tcPr>
          <w:p w14:paraId="5031D4F9" w14:textId="77777777" w:rsidR="00126D00" w:rsidRDefault="00126D00" w:rsidP="00126D00">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6</w:t>
            </w:r>
            <w:r w:rsidR="002E3DD2">
              <w:rPr>
                <w:noProof/>
              </w:rPr>
              <w:fldChar w:fldCharType="end"/>
            </w:r>
            <w:r>
              <w:rPr>
                <w:rFonts w:hint="eastAsia"/>
              </w:rPr>
              <w:t>)</w:t>
            </w:r>
          </w:p>
        </w:tc>
      </w:tr>
      <w:tr w:rsidR="00126D00" w14:paraId="5F362926" w14:textId="77777777" w:rsidTr="00126D00">
        <w:tc>
          <w:tcPr>
            <w:tcW w:w="8024" w:type="dxa"/>
            <w:tcBorders>
              <w:top w:val="nil"/>
              <w:left w:val="nil"/>
              <w:bottom w:val="nil"/>
              <w:right w:val="nil"/>
            </w:tcBorders>
          </w:tcPr>
          <w:p w14:paraId="5AA4119E" w14:textId="4C77BE6D" w:rsidR="00126D00" w:rsidRPr="007B4035" w:rsidRDefault="002E3DD2"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V</m:t>
                    </m:r>
                    <m:r>
                      <w:rPr>
                        <w:rFonts w:ascii="Cambria Math" w:hAnsi="Cambria Math"/>
                        <w:color w:val="000000"/>
                      </w:rPr>
                      <m:t>ar</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p>
                          <m:sSupPr>
                            <m:ctrlPr>
                              <w:rPr>
                                <w:rFonts w:ascii="Cambria Math" w:hAnsi="Cambria Math"/>
                                <w:i/>
                                <w:color w:val="000000"/>
                              </w:rPr>
                            </m:ctrlPr>
                          </m:s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m:rPr>
                                <m:sty m:val="p"/>
                              </m:rPr>
                              <w:rPr>
                                <w:rFonts w:ascii="Cambria Math" w:hAnsi="Cambria Math"/>
                                <w:color w:val="000000"/>
                              </w:rPr>
                              <m:t>)</m:t>
                            </m:r>
                            <m:r>
                              <w:rPr>
                                <w:rFonts w:ascii="Cambria Math" w:hAnsi="Cambria Math"/>
                                <w:color w:val="000000"/>
                              </w:rPr>
                              <m:t>)</m:t>
                            </m:r>
                          </m:e>
                          <m:sup>
                            <m:r>
                              <w:rPr>
                                <w:rFonts w:ascii="Cambria Math" w:hAnsi="Cambria Math"/>
                                <w:color w:val="000000"/>
                              </w:rPr>
                              <m:t>2</m:t>
                            </m:r>
                          </m:sup>
                        </m:sSup>
                      </m:e>
                    </m:nary>
                  </m:num>
                  <m:den>
                    <m:r>
                      <w:rPr>
                        <w:rFonts w:ascii="Cambria Math" w:hAnsi="Cambria Math"/>
                        <w:color w:val="000000"/>
                      </w:rPr>
                      <m:t>n</m:t>
                    </m:r>
                  </m:den>
                </m:f>
              </m:oMath>
            </m:oMathPara>
          </w:p>
        </w:tc>
        <w:tc>
          <w:tcPr>
            <w:tcW w:w="696" w:type="dxa"/>
            <w:tcBorders>
              <w:top w:val="nil"/>
              <w:left w:val="nil"/>
              <w:bottom w:val="nil"/>
              <w:right w:val="nil"/>
            </w:tcBorders>
          </w:tcPr>
          <w:p w14:paraId="6344BDE7" w14:textId="77777777" w:rsidR="00126D00" w:rsidRDefault="00126D00" w:rsidP="00126D00">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7</w:t>
            </w:r>
            <w:r w:rsidR="002E3DD2">
              <w:rPr>
                <w:noProof/>
              </w:rPr>
              <w:fldChar w:fldCharType="end"/>
            </w:r>
            <w:r>
              <w:rPr>
                <w:rFonts w:hint="eastAsia"/>
              </w:rPr>
              <w:t>)</w:t>
            </w:r>
          </w:p>
        </w:tc>
      </w:tr>
    </w:tbl>
    <w:p w14:paraId="23FFA0F0" w14:textId="454E1C0E" w:rsidR="00126D00" w:rsidRDefault="007B4035" w:rsidP="00126D00">
      <w:pPr>
        <w:pStyle w:val="afff5"/>
      </w:pPr>
      <w:r>
        <w:rPr>
          <w:rFonts w:hint="eastAsia"/>
        </w:rPr>
        <w:t>We also cho</w:t>
      </w:r>
      <w:r>
        <w:t>o</w:t>
      </w:r>
      <w:r>
        <w:rPr>
          <w:rFonts w:hint="eastAsia"/>
        </w:rPr>
        <w:t xml:space="preserve">se </w:t>
      </w:r>
      <w:r>
        <w:t>signal vector magnitude (SVM)</w:t>
      </w:r>
      <w:r w:rsidR="00B3426A">
        <w:t xml:space="preserve"> to measure</w:t>
      </w:r>
      <w:r>
        <w:t xml:space="preserve"> this activity’s </w:t>
      </w:r>
      <w:r w:rsidR="00B3426A">
        <w:t>strength</w:t>
      </w:r>
      <w:r>
        <w:t>.</w:t>
      </w:r>
    </w:p>
    <w:tbl>
      <w:tblPr>
        <w:tblStyle w:val="ae"/>
        <w:tblW w:w="0" w:type="auto"/>
        <w:tblLook w:val="04A0" w:firstRow="1" w:lastRow="0" w:firstColumn="1" w:lastColumn="0" w:noHBand="0" w:noVBand="1"/>
      </w:tblPr>
      <w:tblGrid>
        <w:gridCol w:w="7808"/>
        <w:gridCol w:w="696"/>
      </w:tblGrid>
      <w:tr w:rsidR="007B4035" w14:paraId="6A03E151" w14:textId="77777777" w:rsidTr="00BA7BF1">
        <w:tc>
          <w:tcPr>
            <w:tcW w:w="8024" w:type="dxa"/>
            <w:tcBorders>
              <w:top w:val="nil"/>
              <w:left w:val="nil"/>
              <w:bottom w:val="nil"/>
              <w:right w:val="nil"/>
            </w:tcBorders>
          </w:tcPr>
          <w:p w14:paraId="25B92F1E" w14:textId="1365B37F" w:rsidR="007B4035" w:rsidRPr="00126D00" w:rsidRDefault="007B4035" w:rsidP="0007776F">
            <w:pPr>
              <w:spacing w:before="120" w:after="120" w:line="240" w:lineRule="atLeast"/>
              <w:ind w:left="567"/>
              <w:jc w:val="center"/>
              <w:rPr>
                <w:color w:val="000000"/>
              </w:rPr>
            </w:pPr>
            <m:oMathPara>
              <m:oMath>
                <m:r>
                  <w:rPr>
                    <w:rFonts w:ascii="Cambria Math" w:hAnsi="Cambria Math" w:hint="eastAsia"/>
                    <w:color w:val="000000"/>
                  </w:rPr>
                  <m:t>SVM</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x</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y</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z</m:t>
                        </m:r>
                      </m:sub>
                    </m:sSub>
                  </m:e>
                </m:d>
                <m:r>
                  <w:rPr>
                    <w:rFonts w:ascii="Cambria Math" w:hAnsi="Cambria Math"/>
                    <w:color w:val="000000"/>
                  </w:rPr>
                  <m:t>=</m:t>
                </m:r>
                <m:rad>
                  <m:radPr>
                    <m:degHide m:val="1"/>
                    <m:ctrlPr>
                      <w:rPr>
                        <w:rFonts w:ascii="Cambria Math" w:hAnsi="Cambria Math"/>
                        <w:color w:val="000000"/>
                      </w:rPr>
                    </m:ctrlPr>
                  </m:radPr>
                  <m:deg/>
                  <m:e>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x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y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i</m:t>
                            </m:r>
                          </m:sub>
                        </m:sSub>
                      </m:e>
                    </m:nary>
                  </m:e>
                </m:rad>
              </m:oMath>
            </m:oMathPara>
          </w:p>
        </w:tc>
        <w:tc>
          <w:tcPr>
            <w:tcW w:w="696" w:type="dxa"/>
            <w:tcBorders>
              <w:top w:val="nil"/>
              <w:left w:val="nil"/>
              <w:bottom w:val="nil"/>
              <w:right w:val="nil"/>
            </w:tcBorders>
          </w:tcPr>
          <w:p w14:paraId="4C5167B1" w14:textId="77777777" w:rsidR="007B4035" w:rsidRDefault="007B4035" w:rsidP="00BA7BF1">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8</w:t>
            </w:r>
            <w:r w:rsidR="002E3DD2">
              <w:rPr>
                <w:noProof/>
              </w:rPr>
              <w:fldChar w:fldCharType="end"/>
            </w:r>
            <w:r>
              <w:rPr>
                <w:rFonts w:hint="eastAsia"/>
              </w:rPr>
              <w:t>)</w:t>
            </w:r>
          </w:p>
        </w:tc>
      </w:tr>
    </w:tbl>
    <w:p w14:paraId="6C8E6A52" w14:textId="4BD3B520" w:rsidR="00126D00" w:rsidRDefault="007B4035" w:rsidP="0007776F">
      <w:pPr>
        <w:pStyle w:val="afff5"/>
        <w:spacing w:beforeLines="100" w:before="240"/>
      </w:pPr>
      <w:r>
        <w:rPr>
          <w:rFonts w:hint="eastAsia"/>
        </w:rPr>
        <w:t>The orientation information is captured from wearable device</w:t>
      </w:r>
      <w:r>
        <w:t xml:space="preserve">’s android API. This API can capture Pitch and Roll by the sensor data acceleration and angle acceleration. The features of Pitch and Roll are their mean of direction and their mean of angle variation. That </w: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Pr>
          <w:rFonts w:hint="eastAsia"/>
          <w:color w:val="000000"/>
        </w:rPr>
        <w:t xml:space="preserve"> is the </w:t>
      </w:r>
      <w:r w:rsidR="00806B52">
        <w:rPr>
          <w:color w:val="000000"/>
        </w:rPr>
        <w:t xml:space="preserve">set of every second’s orientation data and </w:t>
      </w:r>
      <m:oMath>
        <m:r>
          <w:rPr>
            <w:rFonts w:ascii="Cambria Math" w:hAnsi="Cambria Math"/>
            <w:color w:val="000000"/>
          </w:rPr>
          <m:t>l=1,2</m:t>
        </m:r>
      </m:oMath>
      <w:r w:rsidR="00806B52">
        <w:rPr>
          <w:color w:val="000000"/>
        </w:rPr>
        <w:t xml:space="preserve"> </w:t>
      </w:r>
      <w:r w:rsidR="00806B52">
        <w:rPr>
          <w:color w:val="000000"/>
        </w:rPr>
        <w:lastRenderedPageBreak/>
        <w:t xml:space="preserve">that </w:t>
      </w:r>
      <m:oMath>
        <m:r>
          <w:rPr>
            <w:rFonts w:ascii="Cambria Math" w:hAnsi="Cambria Math"/>
            <w:color w:val="000000"/>
          </w:rPr>
          <m:t>l</m:t>
        </m:r>
        <m:r>
          <m:rPr>
            <m:sty m:val="p"/>
          </m:rPr>
          <w:rPr>
            <w:rFonts w:ascii="Cambria Math" w:hAnsi="Cambria Math"/>
            <w:color w:val="000000"/>
          </w:rPr>
          <m:t>=1</m:t>
        </m:r>
      </m:oMath>
      <w:r w:rsidR="00806B52">
        <w:rPr>
          <w:color w:val="000000"/>
        </w:rPr>
        <w:t xml:space="preserve"> represents Pitch, </w:t>
      </w:r>
      <m:oMath>
        <m:r>
          <w:rPr>
            <w:rFonts w:ascii="Cambria Math" w:hAnsi="Cambria Math"/>
            <w:color w:val="000000"/>
          </w:rPr>
          <m:t>l=2</m:t>
        </m:r>
      </m:oMath>
      <w:r w:rsidR="00806B52">
        <w:rPr>
          <w:color w:val="000000"/>
        </w:rPr>
        <w:t xml:space="preserve"> represents Roll. Both the sampling rates of accelerometer and gyroscope are about 30 Hz, but their sampling time not synchronize. The number of orientation data </w:t>
      </w:r>
      <m:oMath>
        <m:r>
          <w:rPr>
            <w:rFonts w:ascii="Cambria Math" w:hAnsi="Cambria Math"/>
            <w:color w:val="000000"/>
          </w:rPr>
          <m:t>m</m:t>
        </m:r>
      </m:oMath>
      <w:r w:rsidR="00806B52">
        <w:rPr>
          <w:rFonts w:hint="eastAsia"/>
          <w:color w:val="000000"/>
        </w:rPr>
        <w:t xml:space="preserve"> </w:t>
      </w:r>
      <w:r w:rsidR="00806B52">
        <w:rPr>
          <w:color w:val="000000"/>
        </w:rPr>
        <w:t xml:space="preserve">is not always equal </w:t>
      </w:r>
      <w:proofErr w:type="gramStart"/>
      <w:r w:rsidR="00806B52">
        <w:rPr>
          <w:color w:val="000000"/>
        </w:rPr>
        <w:t xml:space="preserve">to </w:t>
      </w:r>
      <w:proofErr w:type="gramEnd"/>
      <m:oMath>
        <m:r>
          <w:rPr>
            <w:rFonts w:ascii="Cambria Math" w:hAnsi="Cambria Math"/>
            <w:color w:val="000000"/>
          </w:rPr>
          <m:t>n</m:t>
        </m:r>
      </m:oMath>
      <w:r w:rsidR="00806B52">
        <w:rPr>
          <w:rFonts w:hint="eastAsia"/>
          <w:color w:val="000000"/>
        </w:rPr>
        <w:t>, but it is still near to 30.</w:t>
      </w:r>
    </w:p>
    <w:tbl>
      <w:tblPr>
        <w:tblStyle w:val="ae"/>
        <w:tblW w:w="0" w:type="auto"/>
        <w:tblLook w:val="04A0" w:firstRow="1" w:lastRow="0" w:firstColumn="1" w:lastColumn="0" w:noHBand="0" w:noVBand="1"/>
      </w:tblPr>
      <w:tblGrid>
        <w:gridCol w:w="7688"/>
        <w:gridCol w:w="816"/>
      </w:tblGrid>
      <w:tr w:rsidR="007B4035" w14:paraId="0F96659D" w14:textId="77777777" w:rsidTr="00BA7BF1">
        <w:tc>
          <w:tcPr>
            <w:tcW w:w="8024" w:type="dxa"/>
            <w:tcBorders>
              <w:top w:val="nil"/>
              <w:left w:val="nil"/>
              <w:bottom w:val="nil"/>
              <w:right w:val="nil"/>
            </w:tcBorders>
          </w:tcPr>
          <w:p w14:paraId="5E5A1879" w14:textId="4FFB6D74" w:rsidR="007B4035" w:rsidRPr="00126D00" w:rsidRDefault="007B4035" w:rsidP="00E2638C">
            <w:pPr>
              <w:spacing w:before="120" w:after="120" w:line="240" w:lineRule="atLeast"/>
              <w:ind w:left="567"/>
              <w:jc w:val="center"/>
              <w:rPr>
                <w:color w:val="000000"/>
              </w:rPr>
            </w:pPr>
            <m:oMathPara>
              <m:oMath>
                <m:r>
                  <w:rPr>
                    <w:rFonts w:ascii="Cambria Math" w:hAnsi="Cambria Math"/>
                    <w:color w:val="000000"/>
                  </w:rPr>
                  <m:t>Angle</m:t>
                </m:r>
                <m:sSub>
                  <m:sSubPr>
                    <m:ctrlPr>
                      <w:rPr>
                        <w:rFonts w:ascii="Cambria Math" w:hAnsi="Cambria Math"/>
                        <w:color w:val="000000"/>
                      </w:rPr>
                    </m:ctrlPr>
                  </m:sSubPr>
                  <m:e>
                    <m:r>
                      <m:rPr>
                        <m:sty m:val="p"/>
                      </m:rPr>
                      <w:rPr>
                        <w:rFonts w:ascii="Cambria Math" w:hAnsi="Cambria Math" w:hint="eastAsia"/>
                        <w:color w:val="000000"/>
                      </w:rPr>
                      <m:t>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2</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1)</m:t>
                            </m:r>
                          </m:sub>
                        </m:sSub>
                      </m:e>
                    </m:nary>
                  </m:num>
                  <m:den>
                    <m:r>
                      <w:rPr>
                        <w:rFonts w:ascii="Cambria Math" w:hAnsi="Cambria Math"/>
                        <w:color w:val="000000"/>
                      </w:rPr>
                      <m:t>m</m:t>
                    </m:r>
                  </m:den>
                </m:f>
              </m:oMath>
            </m:oMathPara>
          </w:p>
        </w:tc>
        <w:tc>
          <w:tcPr>
            <w:tcW w:w="696" w:type="dxa"/>
            <w:tcBorders>
              <w:top w:val="nil"/>
              <w:left w:val="nil"/>
              <w:bottom w:val="nil"/>
              <w:right w:val="nil"/>
            </w:tcBorders>
          </w:tcPr>
          <w:p w14:paraId="4169B6CB" w14:textId="77777777" w:rsidR="007B4035" w:rsidRDefault="007B4035" w:rsidP="00BA7BF1">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9</w:t>
            </w:r>
            <w:r w:rsidR="002E3DD2">
              <w:rPr>
                <w:noProof/>
              </w:rPr>
              <w:fldChar w:fldCharType="end"/>
            </w:r>
            <w:r>
              <w:rPr>
                <w:rFonts w:hint="eastAsia"/>
              </w:rPr>
              <w:t>)</w:t>
            </w:r>
          </w:p>
        </w:tc>
      </w:tr>
      <w:tr w:rsidR="007B4035" w14:paraId="1798D302" w14:textId="77777777" w:rsidTr="00BA7BF1">
        <w:tc>
          <w:tcPr>
            <w:tcW w:w="8024" w:type="dxa"/>
            <w:tcBorders>
              <w:top w:val="nil"/>
              <w:left w:val="nil"/>
              <w:bottom w:val="nil"/>
              <w:right w:val="nil"/>
            </w:tcBorders>
          </w:tcPr>
          <w:p w14:paraId="0434D8AA" w14:textId="18354300" w:rsidR="007B4035" w:rsidRPr="00D1490E" w:rsidRDefault="002E3DD2" w:rsidP="007B4035">
            <w:pPr>
              <w:spacing w:before="120" w:after="120" w:line="240" w:lineRule="atLeast"/>
              <w:ind w:left="567"/>
              <w:jc w:val="center"/>
              <w:rPr>
                <w:color w:val="000000"/>
              </w:rPr>
            </w:pPr>
            <m:oMathPara>
              <m:oMathParaPr>
                <m:jc m:val="center"/>
              </m:oMathParaPr>
              <m:oMath>
                <m:sSub>
                  <m:sSubPr>
                    <m:ctrlPr>
                      <w:rPr>
                        <w:rFonts w:ascii="Cambria Math" w:hAnsi="Cambria Math"/>
                        <w:color w:val="000000"/>
                      </w:rPr>
                    </m:ctrlPr>
                  </m:sSubPr>
                  <m:e>
                    <m:r>
                      <m:rPr>
                        <m:sty m:val="p"/>
                      </m:rPr>
                      <w:rPr>
                        <w:rFonts w:ascii="Cambria Math" w:hAnsi="Cambria Math" w:hint="eastAsia"/>
                        <w:color w:val="000000"/>
                      </w:rPr>
                      <m:t>O</m:t>
                    </m:r>
                    <m:r>
                      <m:rPr>
                        <m:sty m:val="p"/>
                      </m:rPr>
                      <w:rPr>
                        <w:rFonts w:ascii="Cambria Math" w:hAnsi="Cambria Math"/>
                        <w:color w:val="000000"/>
                      </w:rPr>
                      <m:t>rientation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e>
                    </m:nary>
                  </m:num>
                  <m:den>
                    <m:r>
                      <w:rPr>
                        <w:rFonts w:ascii="Cambria Math" w:hAnsi="Cambria Math"/>
                        <w:color w:val="000000"/>
                      </w:rPr>
                      <m:t>m</m:t>
                    </m:r>
                  </m:den>
                </m:f>
              </m:oMath>
            </m:oMathPara>
          </w:p>
          <w:p w14:paraId="17C4DFAD" w14:textId="013909AD" w:rsidR="007B4035" w:rsidRPr="007B4035" w:rsidRDefault="007B4035" w:rsidP="00BA7BF1">
            <w:pPr>
              <w:spacing w:before="120" w:after="120" w:line="240" w:lineRule="atLeast"/>
              <w:ind w:left="567"/>
              <w:jc w:val="center"/>
              <w:rPr>
                <w:color w:val="000000"/>
              </w:rPr>
            </w:pPr>
          </w:p>
        </w:tc>
        <w:tc>
          <w:tcPr>
            <w:tcW w:w="696" w:type="dxa"/>
            <w:tcBorders>
              <w:top w:val="nil"/>
              <w:left w:val="nil"/>
              <w:bottom w:val="nil"/>
              <w:right w:val="nil"/>
            </w:tcBorders>
          </w:tcPr>
          <w:p w14:paraId="76C5A6B1" w14:textId="77777777" w:rsidR="007B4035" w:rsidRDefault="007B4035" w:rsidP="00BA7BF1">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0</w:t>
            </w:r>
            <w:r w:rsidR="002E3DD2">
              <w:rPr>
                <w:noProof/>
              </w:rPr>
              <w:fldChar w:fldCharType="end"/>
            </w:r>
            <w:r>
              <w:rPr>
                <w:rFonts w:hint="eastAsia"/>
              </w:rPr>
              <w:t>)</w:t>
            </w:r>
          </w:p>
        </w:tc>
      </w:tr>
    </w:tbl>
    <w:p w14:paraId="32BF3A53" w14:textId="56AA7FD5" w:rsidR="007B4035" w:rsidRDefault="00780242" w:rsidP="00A37E64">
      <w:pPr>
        <w:pStyle w:val="afff5"/>
      </w:pPr>
      <w:r>
        <w:rPr>
          <w:rFonts w:hint="eastAsia"/>
        </w:rPr>
        <w:t xml:space="preserve">We can extract 11 features from wearable sensor data every second. </w:t>
      </w:r>
      <w:r w:rsidR="00F56848" w:rsidRPr="00F56848">
        <w:t xml:space="preserve">Each </w:t>
      </w:r>
      <w:r w:rsidR="00F56848">
        <w:t>feature</w:t>
      </w:r>
      <w:r w:rsidR="00F56848" w:rsidRPr="00F56848">
        <w:t xml:space="preserve"> inside the wrist watch indicates a waving </w:t>
      </w:r>
      <w:r w:rsidR="00F56848">
        <w:t>action of arm, and num</w:t>
      </w:r>
      <w:r w:rsidR="00F56848" w:rsidRPr="00F56848">
        <w:t>bers of consecutive waving motions can be associated with a specific activity.</w:t>
      </w:r>
      <w:r w:rsidR="00F56848">
        <w:t xml:space="preserve"> So we propose a topic model to infer one minute behavior belonging to which activity from wearable sensor data. </w:t>
      </w:r>
      <w:r w:rsidR="00F56848" w:rsidRPr="00F56848">
        <w:t>The topic model can be u</w:t>
      </w:r>
      <w:r w:rsidR="00F56848">
        <w:t>sed to automatically extract ac</w:t>
      </w:r>
      <w:r w:rsidR="00F56848" w:rsidRPr="00F56848">
        <w:t>tivity pattern from the sensor data and then to recognize those daily routines</w:t>
      </w:r>
      <w:r w:rsidR="00F56848">
        <w:t xml:space="preserve">. We take each feature </w:t>
      </w:r>
      <w:r w:rsidR="00F56848" w:rsidRPr="00F56848">
        <w:t xml:space="preserve">collected every second as “word” in the topic model, and </w:t>
      </w:r>
      <w:r w:rsidR="00F56848">
        <w:t>11</w:t>
      </w:r>
      <w:r w:rsidR="00F56848" w:rsidRPr="00F56848">
        <w:t xml:space="preserve"> words </w:t>
      </w:r>
      <w:r w:rsidR="00F56848">
        <w:t>construct</w:t>
      </w:r>
      <w:r w:rsidR="00F56848" w:rsidRPr="00F56848">
        <w:t xml:space="preserve"> a vocabulary.</w:t>
      </w:r>
      <w:r w:rsidR="00F56848">
        <w:t xml:space="preserve"> </w:t>
      </w:r>
      <w:r w:rsidR="00F56848" w:rsidRPr="00F56848">
        <w:t xml:space="preserve">Each topic must include several identical </w:t>
      </w:r>
      <w:r w:rsidR="00F56848">
        <w:t>types of vocabular</w:t>
      </w:r>
      <w:r w:rsidR="00F56848" w:rsidRPr="00F56848">
        <w:t>ies, i.e., one topic can be seen as one activity, such as walking, sitting, standing and eating meal, etc.</w:t>
      </w:r>
    </w:p>
    <w:p w14:paraId="0A473964" w14:textId="1507797D" w:rsidR="008D7592" w:rsidRDefault="008D7592" w:rsidP="008D7592">
      <w:pPr>
        <w:pStyle w:val="afff5"/>
        <w:rPr>
          <w:noProof/>
        </w:rPr>
      </w:pPr>
      <w:r>
        <w:t xml:space="preserve">The topic model is constructed by two layers </w:t>
      </w:r>
      <w:proofErr w:type="spellStart"/>
      <w:r w:rsidRPr="00DB3F92">
        <w:t>Di</w:t>
      </w:r>
      <w:r>
        <w:t>richlet</w:t>
      </w:r>
      <w:proofErr w:type="spellEnd"/>
      <w:r>
        <w:t xml:space="preserve"> process mixture model (DPMM), called 2LDPMM</w:t>
      </w:r>
      <w:r w:rsidRPr="00DB3F92">
        <w:t xml:space="preserve">. </w:t>
      </w:r>
      <w:r>
        <w:t>In the first layer of 2LDPMM, it can extract categories features from raw data. For example, people have different kinds of hand’s waving motion, such as drooping hands, horizontally waving hands, vertically waving hands or show of hands. It’s hard to define the specific number of kinds of hand’s waving motions. 1</w:t>
      </w:r>
      <w:r w:rsidRPr="00525F43">
        <w:rPr>
          <w:vertAlign w:val="superscript"/>
        </w:rPr>
        <w:t>st</w:t>
      </w:r>
      <w:r>
        <w:t xml:space="preserve">-Layer DPMM is used to learn hand’s waving motions because DPMM is a non-parametric unsupervised clustering model. It can find different kinds of hand’s waving motion from raw data without given a specific number of motion types. The temporal information is hardly extracting in traditional unsupervised clustering methods. The second layer of </w:t>
      </w:r>
      <w:r>
        <w:lastRenderedPageBreak/>
        <w:t>2LDPMM is going to reduce this drawback. The training feature of 2</w:t>
      </w:r>
      <w:r w:rsidRPr="00525F43">
        <w:rPr>
          <w:vertAlign w:val="superscript"/>
        </w:rPr>
        <w:t>nd</w:t>
      </w:r>
      <w:r>
        <w:t>-layer DPMM are grouped into one new feature by 60 continuous output of 1</w:t>
      </w:r>
      <w:r w:rsidRPr="006376B3">
        <w:rPr>
          <w:vertAlign w:val="superscript"/>
        </w:rPr>
        <w:t>st</w:t>
      </w:r>
      <w:r>
        <w:t>-layer 2LDPMM. We statistic the occurrence time of each waving motion from 1 minute result of first layer, and construct the statistic result as the feature of 2</w:t>
      </w:r>
      <w:r w:rsidRPr="006376B3">
        <w:rPr>
          <w:vertAlign w:val="superscript"/>
        </w:rPr>
        <w:t>nd</w:t>
      </w:r>
      <w:r>
        <w:t xml:space="preserve">-layer 2LDPMM. The statistic of waving motion can be seen as a meaningful action of user’s body behavior; says, people usually have changeless waving motions to do a specific action, </w:t>
      </w:r>
      <w:r w:rsidRPr="006376B3">
        <w:rPr>
          <w:i/>
        </w:rPr>
        <w:t>e.g.</w:t>
      </w:r>
      <w:r>
        <w:t xml:space="preserve"> while sitting, hands usually place on thigh fixedly; while sweeping, hands whip regularly; while having meal, hands put on table sometimes and take the bowl sometimes. </w:t>
      </w:r>
      <w:r w:rsidRPr="00E43BCC">
        <w:fldChar w:fldCharType="begin"/>
      </w:r>
      <w:r w:rsidRPr="00E43BCC">
        <w:instrText xml:space="preserve"> REF _Ref423353997 \h  \* MERGEFORMAT </w:instrText>
      </w:r>
      <w:r w:rsidRPr="00E43BCC">
        <w:fldChar w:fldCharType="separate"/>
      </w:r>
      <w:r w:rsidR="0035085A" w:rsidRPr="0052234B">
        <w:t xml:space="preserve">Fig. </w:t>
      </w:r>
      <w:r w:rsidR="0035085A">
        <w:rPr>
          <w:noProof/>
        </w:rPr>
        <w:t>3</w:t>
      </w:r>
      <w:r w:rsidR="0035085A" w:rsidRPr="0052234B">
        <w:rPr>
          <w:noProof/>
        </w:rPr>
        <w:noBreakHyphen/>
      </w:r>
      <w:r w:rsidR="0035085A">
        <w:rPr>
          <w:noProof/>
        </w:rPr>
        <w:t>4</w:t>
      </w:r>
      <w:r w:rsidRPr="00E43BCC">
        <w:fldChar w:fldCharType="end"/>
      </w:r>
      <w:r>
        <w:t xml:space="preserve"> shows the histograms of waving motions of three meaningful actions. The daily activities of reading and watching TV have similar histograms because their body behavior are similar and called sitting.</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F56848" w14:paraId="74D6EA98" w14:textId="77777777" w:rsidTr="008D7592">
        <w:tc>
          <w:tcPr>
            <w:tcW w:w="8647" w:type="dxa"/>
          </w:tcPr>
          <w:p w14:paraId="7F72DEB6" w14:textId="0BCB76DD" w:rsidR="00F56848" w:rsidRDefault="00F56848" w:rsidP="00BA7BF1">
            <w:pPr>
              <w:pStyle w:val="afff5"/>
              <w:ind w:firstLine="0"/>
              <w:jc w:val="center"/>
            </w:pPr>
            <w:r w:rsidRPr="00EB48F0">
              <w:rPr>
                <w:noProof/>
              </w:rPr>
              <w:drawing>
                <wp:inline distT="0" distB="0" distL="0" distR="0" wp14:anchorId="179BA20D" wp14:editId="7001FB9F">
                  <wp:extent cx="3778250" cy="313553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2863" cy="3139364"/>
                          </a:xfrm>
                          <a:prstGeom prst="rect">
                            <a:avLst/>
                          </a:prstGeom>
                          <a:noFill/>
                          <a:ln>
                            <a:noFill/>
                          </a:ln>
                        </pic:spPr>
                      </pic:pic>
                    </a:graphicData>
                  </a:graphic>
                </wp:inline>
              </w:drawing>
            </w:r>
          </w:p>
        </w:tc>
      </w:tr>
      <w:tr w:rsidR="00F56848" w14:paraId="41E71FD9" w14:textId="77777777" w:rsidTr="008D7592">
        <w:tc>
          <w:tcPr>
            <w:tcW w:w="8647" w:type="dxa"/>
          </w:tcPr>
          <w:p w14:paraId="5E94449C" w14:textId="7918F374" w:rsidR="0052234B" w:rsidRPr="0052234B" w:rsidRDefault="00F56848" w:rsidP="00BA7BF1">
            <w:pPr>
              <w:pStyle w:val="afff5"/>
              <w:ind w:firstLine="0"/>
              <w:jc w:val="center"/>
            </w:pPr>
            <w:bookmarkStart w:id="110" w:name="_Ref423353997"/>
            <w:bookmarkStart w:id="111" w:name="_Toc424364763"/>
            <w:r w:rsidRPr="0052234B">
              <w:t xml:space="preserve">Fig. </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rsidRPr="0052234B">
              <w:noBreakHyphen/>
            </w:r>
            <w:r w:rsidR="002E3DD2">
              <w:fldChar w:fldCharType="begin"/>
            </w:r>
            <w:r w:rsidR="002E3DD2">
              <w:instrText xml:space="preserve"> SEQ Fig. \* ARABIC \s 1 </w:instrText>
            </w:r>
            <w:r w:rsidR="002E3DD2">
              <w:fldChar w:fldCharType="separate"/>
            </w:r>
            <w:r w:rsidR="0035085A">
              <w:rPr>
                <w:noProof/>
              </w:rPr>
              <w:t>4</w:t>
            </w:r>
            <w:r w:rsidR="002E3DD2">
              <w:rPr>
                <w:noProof/>
              </w:rPr>
              <w:fldChar w:fldCharType="end"/>
            </w:r>
            <w:bookmarkEnd w:id="110"/>
            <w:r w:rsidRPr="0052234B">
              <w:rPr>
                <w:rFonts w:hint="eastAsia"/>
              </w:rPr>
              <w:t xml:space="preserve"> </w:t>
            </w:r>
            <w:r w:rsidRPr="0052234B">
              <w:t>Four types of activities’ histogra</w:t>
            </w:r>
            <w:r w:rsidR="0052234B" w:rsidRPr="0052234B">
              <w:t>ms</w:t>
            </w:r>
            <w:bookmarkEnd w:id="111"/>
          </w:p>
          <w:p w14:paraId="73F2BA6F" w14:textId="4D40A0BA" w:rsidR="00F56848" w:rsidRPr="001F17DD" w:rsidRDefault="0052234B" w:rsidP="00BA7BF1">
            <w:pPr>
              <w:pStyle w:val="afff5"/>
              <w:ind w:firstLine="0"/>
              <w:jc w:val="center"/>
            </w:pPr>
            <w:r w:rsidRPr="0052234B">
              <w:t>The</w:t>
            </w:r>
            <w:r w:rsidR="00F56848" w:rsidRPr="0052234B">
              <w:t xml:space="preserve"> aggregated 1st-layer 2LDPMM results as new feature for 2nd-layer 2LDPMM; the horizontal number means the waving motions found in 1st-layer 2LDPMM; the vertical number means the occurrence time of each waving motion.</w:t>
            </w:r>
          </w:p>
        </w:tc>
      </w:tr>
    </w:tbl>
    <w:p w14:paraId="31928B44" w14:textId="77777777" w:rsidR="00BA7BF1" w:rsidRDefault="005307D6" w:rsidP="005307D6">
      <w:pPr>
        <w:pStyle w:val="afff5"/>
      </w:pPr>
      <w:r w:rsidRPr="005D1855">
        <w:lastRenderedPageBreak/>
        <w:t xml:space="preserve">We use 2LDPMM to recognize body behavior with two reasons; first, </w:t>
      </w:r>
      <w:proofErr w:type="spellStart"/>
      <w:r w:rsidRPr="005D1855">
        <w:t>Dirichlet</w:t>
      </w:r>
      <w:proofErr w:type="spellEnd"/>
      <w:r w:rsidRPr="005D1855">
        <w:t xml:space="preserve"> process mixture model can find meaningful cluster without given the number of cluster; second, it's a powerful clustering method to </w:t>
      </w:r>
      <w:r>
        <w:t xml:space="preserve">retrieve </w:t>
      </w:r>
      <w:r w:rsidRPr="005D1855">
        <w:t xml:space="preserve">latent information from raw data. </w:t>
      </w:r>
    </w:p>
    <w:p w14:paraId="560ABCAB" w14:textId="18EBE707" w:rsidR="005307D6" w:rsidRDefault="00BA7BF1" w:rsidP="005307D6">
      <w:pPr>
        <w:pStyle w:val="afff5"/>
        <w:rPr>
          <w:rFonts w:eastAsiaTheme="minorEastAsia"/>
        </w:rPr>
      </w:pPr>
      <w:r>
        <w:t xml:space="preserve">Before building the topic model 2LDPMM, the prior knowledge of </w:t>
      </w:r>
      <w:proofErr w:type="spellStart"/>
      <w:r>
        <w:t>Dirichlet</w:t>
      </w:r>
      <w:proofErr w:type="spellEnd"/>
      <w:r>
        <w:t xml:space="preserve"> process is describing in chapter2. So I will briefly describe </w:t>
      </w:r>
      <w:proofErr w:type="spellStart"/>
      <w:r>
        <w:t>Dirichlet</w:t>
      </w:r>
      <w:proofErr w:type="spellEnd"/>
      <w:r>
        <w:t xml:space="preserve"> distribution and </w:t>
      </w:r>
      <w:proofErr w:type="spellStart"/>
      <w:r>
        <w:t>Dirichlet</w:t>
      </w:r>
      <w:proofErr w:type="spellEnd"/>
      <w:r>
        <w:t xml:space="preserve"> process here. </w:t>
      </w:r>
      <w:r w:rsidR="005307D6" w:rsidRPr="00DB3F92">
        <w:t xml:space="preserve">A </w:t>
      </w:r>
      <w:proofErr w:type="spellStart"/>
      <w:r w:rsidR="005307D6" w:rsidRPr="00DB3F92">
        <w:t>Dirichlet</w:t>
      </w:r>
      <w:proofErr w:type="spellEnd"/>
      <w:r w:rsidR="005307D6" w:rsidRPr="00DB3F92">
        <w:t xml:space="preserve"> distribution </w:t>
      </w:r>
      <w:proofErr w:type="gramStart"/>
      <w:r w:rsidR="005307D6">
        <w:t>Dir(</w:t>
      </w:r>
      <w:proofErr w:type="gramEnd"/>
      <m:oMath>
        <m:r>
          <m:rPr>
            <m:nor/>
          </m:rPr>
          <w:rPr>
            <w:i/>
          </w:rPr>
          <m:t>α</m:t>
        </m:r>
      </m:oMath>
      <w:r w:rsidR="005307D6">
        <w:t xml:space="preserve">) </w:t>
      </w:r>
      <w:r w:rsidR="005307D6" w:rsidRPr="00DB3F92">
        <w:t>is a distribution over multinomial</w:t>
      </w:r>
      <w:r w:rsidR="005307D6">
        <w:rPr>
          <w:rFonts w:eastAsiaTheme="minorEastAsia" w:hint="eastAsia"/>
        </w:rPr>
        <w:t>,</w:t>
      </w:r>
      <w:r w:rsidR="005307D6" w:rsidRPr="00DB3F92">
        <w:t xml:space="preserve"> and it can be seen as the multivariate generalization of the b</w:t>
      </w:r>
      <w:r w:rsidR="005307D6" w:rsidRPr="00DB3F92">
        <w:rPr>
          <w:rFonts w:hint="eastAsia"/>
        </w:rPr>
        <w:t>eta distribution.</w:t>
      </w:r>
      <w:r w:rsidR="005307D6" w:rsidRPr="00DB3F92">
        <w:t xml:space="preserve"> </w:t>
      </w:r>
      <w:r w:rsidR="005307D6">
        <w:t>It’s a family of continuous multivariate probability distributions parameterized by a vector</w:t>
      </w:r>
      <w:r w:rsidR="005307D6">
        <w:rPr>
          <w:rFonts w:eastAsiaTheme="minorEastAsia" w:hint="eastAsia"/>
        </w:rPr>
        <w:t xml:space="preserve"> </w:t>
      </w:r>
      <m:oMath>
        <m:r>
          <m:rPr>
            <m:nor/>
          </m:rPr>
          <w:rPr>
            <w:i/>
          </w:rPr>
          <m:t>α</m:t>
        </m:r>
      </m:oMath>
      <w:r w:rsidR="005307D6">
        <w:rPr>
          <w:rFonts w:eastAsiaTheme="minorEastAsia" w:hint="eastAsia"/>
        </w:rPr>
        <w:t xml:space="preserve"> </w:t>
      </w:r>
      <w:r w:rsidR="005307D6">
        <w:t xml:space="preserve">of positive reals. Its probability density function returns the probabilities of K rival events are </w:t>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oMath>
      <w:r w:rsidR="005307D6">
        <w:rPr>
          <w:rFonts w:eastAsiaTheme="minorEastAsia" w:hint="eastAsia"/>
        </w:rPr>
        <w:t>given</w:t>
      </w:r>
      <w:r w:rsidR="005307D6">
        <w:rPr>
          <w:rFonts w:eastAsiaTheme="minorEastAsia"/>
        </w:rPr>
        <w:t xml:space="preserve"> </w:t>
      </w:r>
      <w:proofErr w:type="spellStart"/>
      <w:r w:rsidR="005307D6">
        <w:rPr>
          <w:rFonts w:eastAsiaTheme="minorEastAsia" w:hint="eastAsia"/>
        </w:rPr>
        <w:t>hat</w:t>
      </w:r>
      <w:proofErr w:type="spellEnd"/>
      <w:r w:rsidR="005307D6">
        <w:rPr>
          <w:rFonts w:eastAsiaTheme="minorEastAsia" w:hint="eastAsia"/>
        </w:rPr>
        <w:t xml:space="preserve"> each event has been observed</w:t>
      </w:r>
      <w:r w:rsidR="005307D6">
        <w:rPr>
          <w:rFonts w:eastAsiaTheme="minorEastAsia"/>
        </w:rPr>
        <w:t xml:space="preserve"> </w:t>
      </w:r>
      <m:oMath>
        <m:sSub>
          <m:sSubPr>
            <m:ctrlPr>
              <w:rPr>
                <w:rFonts w:ascii="Cambria Math" w:hAnsi="Cambria Math"/>
                <w:i/>
              </w:rPr>
            </m:ctrlPr>
          </m:sSubPr>
          <m:e>
            <m:r>
              <m:rPr>
                <m:nor/>
              </m:rPr>
              <w:rPr>
                <w:i/>
              </w:rPr>
              <m:t>α</m:t>
            </m:r>
          </m:e>
          <m:sub>
            <w:proofErr w:type="spellStart"/>
            <m:r>
              <m:rPr>
                <m:nor/>
              </m:rPr>
              <m:t>i</m:t>
            </m:r>
            <w:proofErr w:type="spellEnd"/>
          </m:sub>
        </m:sSub>
        <m:r>
          <w:rPr>
            <w:rFonts w:ascii="Cambria Math" w:hAnsi="Cambria Math"/>
          </w:rPr>
          <m:t>-1</m:t>
        </m:r>
      </m:oMath>
      <w:r w:rsidR="005307D6">
        <w:rPr>
          <w:rFonts w:eastAsiaTheme="minorEastAsia" w:hint="eastAsia"/>
        </w:rPr>
        <w:t xml:space="preserve"> times.</w:t>
      </w:r>
      <w:r w:rsidR="005307D6">
        <w:rPr>
          <w:rFonts w:eastAsiaTheme="minorEastAsia"/>
        </w:rPr>
        <w:t xml:space="preserve"> </w:t>
      </w:r>
      <w:r w:rsidR="005F0E3D">
        <w:rPr>
          <w:rFonts w:eastAsiaTheme="minorEastAsia"/>
        </w:rPr>
        <w:t xml:space="preserve">Says, </w:t>
      </w:r>
      <w:proofErr w:type="spellStart"/>
      <w:r w:rsidR="005F0E3D">
        <w:rPr>
          <w:rFonts w:eastAsiaTheme="minorEastAsia"/>
        </w:rPr>
        <w:t>Dirichlet</w:t>
      </w:r>
      <w:proofErr w:type="spellEnd"/>
      <w:r w:rsidR="005F0E3D">
        <w:rPr>
          <w:rFonts w:eastAsiaTheme="minorEastAsia"/>
        </w:rPr>
        <w:t xml:space="preserve"> distribution is the conjugate prior distribution of multinomial distribution.</w:t>
      </w:r>
    </w:p>
    <w:p w14:paraId="7FF293A8" w14:textId="48E12FD2" w:rsidR="007B4035" w:rsidRPr="00086DC9" w:rsidRDefault="00086DC9" w:rsidP="00126D00">
      <w:pPr>
        <w:pStyle w:val="afff5"/>
      </w:pP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w:t>
      </w:r>
      <w:r w:rsidR="005F0E3D">
        <w:t>T</w:t>
      </w:r>
      <w:r w:rsidRPr="00DB3F92">
        <w:t xml:space="preserve">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67322D5B" w14:textId="67BDB583" w:rsidR="00086DC9" w:rsidRPr="00DB3F92" w:rsidRDefault="00086DC9" w:rsidP="00086DC9">
      <w:pPr>
        <w:pStyle w:val="afff5"/>
      </w:pPr>
      <w:r w:rsidRPr="00DB3F92">
        <w:t xml:space="preserve">The </w:t>
      </w:r>
      <w:proofErr w:type="spellStart"/>
      <w:r w:rsidRPr="00DB3F92">
        <w:t>Dirichlet</w:t>
      </w:r>
      <w:proofErr w:type="spellEnd"/>
      <w:r w:rsidRPr="00DB3F92">
        <w:t xml:space="preserve">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t xml:space="preserve"> </w:t>
      </w:r>
      <w:r>
        <w:fldChar w:fldCharType="begin"/>
      </w:r>
      <w:r w:rsidR="00F23E94">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fldChar w:fldCharType="separate"/>
      </w:r>
      <w:r w:rsidR="00F23E94">
        <w:rPr>
          <w:noProof/>
        </w:rPr>
        <w:t>[</w:t>
      </w:r>
      <w:hyperlink w:anchor="_ENREF_11" w:tooltip="Rasmussen, 1999 #21" w:history="1">
        <w:r w:rsidR="00F23E94">
          <w:rPr>
            <w:noProof/>
          </w:rPr>
          <w:t>11</w:t>
        </w:r>
      </w:hyperlink>
      <w:r w:rsidR="00F23E94">
        <w:rPr>
          <w:noProof/>
        </w:rPr>
        <w:t>]</w:t>
      </w:r>
      <w:r>
        <w:fldChar w:fldCharType="end"/>
      </w:r>
      <w:r w:rsidRPr="00DB3F92">
        <w:t>. Mixture models are used to make statistical inference about the properties of the subpopulations given only observations on the pooled population, without subpopulation identity information. And</w:t>
      </w:r>
      <w:r>
        <w:rPr>
          <w:rFonts w:eastAsiaTheme="minorEastAsia" w:hint="eastAsia"/>
        </w:rPr>
        <w:t>,</w:t>
      </w:r>
      <w:r w:rsidRPr="00DB3F92">
        <w:t xml:space="preserve"> it consists </w:t>
      </w:r>
      <w:r>
        <w:rPr>
          <w:rFonts w:eastAsiaTheme="minorEastAsia" w:hint="eastAsia"/>
        </w:rPr>
        <w:t xml:space="preserve">of </w:t>
      </w:r>
      <w:r w:rsidR="00BC6EF0">
        <w:t>the following components.</w:t>
      </w:r>
      <w:r w:rsidRPr="00DB3F92">
        <w:t xml:space="preserve"> </w:t>
      </w:r>
      <m:oMath>
        <m:r>
          <m:rPr>
            <m:nor/>
          </m:rPr>
          <w:rPr>
            <w:i/>
          </w:rPr>
          <m:t>K</m:t>
        </m:r>
      </m:oMath>
      <w:r w:rsidR="00BC6EF0">
        <w:t xml:space="preserve"> </w:t>
      </w:r>
      <w:proofErr w:type="gramStart"/>
      <w:r w:rsidR="00BC6EF0">
        <w:t>is</w:t>
      </w:r>
      <w:proofErr w:type="gramEnd"/>
      <w:r w:rsidR="00BC6EF0">
        <w:t xml:space="preserve"> number of mixture com</w:t>
      </w:r>
      <w:r w:rsidR="00BC6EF0">
        <w:lastRenderedPageBreak/>
        <w:t xml:space="preserve">ponents, and </w:t>
      </w:r>
      <m:oMath>
        <m:r>
          <m:rPr>
            <m:nor/>
          </m:rPr>
          <w:rPr>
            <w:i/>
          </w:rPr>
          <m:t>N</m:t>
        </m:r>
      </m:oMath>
      <w:r w:rsidR="00BC6EF0">
        <w:rPr>
          <w:rFonts w:hint="eastAsia"/>
        </w:rPr>
        <w:t xml:space="preserve"> is </w:t>
      </w:r>
      <w:r w:rsidR="00BC6EF0">
        <w:t xml:space="preserve">number of observations. The parameter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C6EF0">
        <w:rPr>
          <w:rFonts w:hint="eastAsia"/>
        </w:rPr>
        <w:t xml:space="preserve"> is the distribution of </w:t>
      </w:r>
      <w:r w:rsidR="00BC6EF0">
        <w:t>observation</w:t>
      </w:r>
      <w:r w:rsidR="00BC6EF0">
        <w:rPr>
          <w:rFonts w:hint="eastAsia"/>
        </w:rPr>
        <w:t xml:space="preserve"> </w:t>
      </w:r>
      <w:r w:rsidR="00BC6EF0">
        <w:t xml:space="preserve">that associated with </w:t>
      </w:r>
      <w:proofErr w:type="gramStart"/>
      <w:r w:rsidR="00BC6EF0">
        <w:t xml:space="preserve">component </w:t>
      </w:r>
      <w:proofErr w:type="gramEnd"/>
      <m:oMath>
        <m:r>
          <w:rPr>
            <w:rFonts w:ascii="Cambria Math" w:hAnsi="Cambria Math"/>
          </w:rPr>
          <m:t>i</m:t>
        </m:r>
      </m:oMath>
      <w:r w:rsidR="00BC6EF0">
        <w:t xml:space="preserve">, where </w:t>
      </w:r>
      <m:oMath>
        <m:r>
          <w:rPr>
            <w:rFonts w:ascii="Cambria Math" w:hAnsi="Cambria Math"/>
          </w:rPr>
          <m:t>i=1,…,K</m:t>
        </m:r>
      </m:oMath>
      <w:r w:rsidR="00BC6EF0">
        <w:rPr>
          <w:rFonts w:hint="eastAsia"/>
        </w:rPr>
        <w:t xml:space="preserve">. </w:t>
      </w:r>
      <w:r w:rsidR="00BC6EF0">
        <w:t xml:space="preserve">The mixture weight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C6EF0">
        <w:rPr>
          <w:rFonts w:hint="eastAsia"/>
        </w:rPr>
        <w:t xml:space="preserve"> is the prior probability of a particular </w:t>
      </w:r>
      <w:proofErr w:type="gramStart"/>
      <w:r w:rsidR="00BC6EF0">
        <w:rPr>
          <w:rFonts w:hint="eastAsia"/>
        </w:rPr>
        <w:t xml:space="preserve">component </w:t>
      </w:r>
      <w:proofErr w:type="gramEnd"/>
      <m:oMath>
        <m:r>
          <w:rPr>
            <w:rFonts w:ascii="Cambria Math" w:hAnsi="Cambria Math"/>
          </w:rPr>
          <m:t>i</m:t>
        </m:r>
      </m:oMath>
      <w:r w:rsidR="00BC6EF0">
        <w:rPr>
          <w:rFonts w:hint="eastAsia"/>
        </w:rPr>
        <w:t>.</w:t>
      </w:r>
      <w:r w:rsidR="00BC6EF0">
        <w:t xml:space="preserve"> </w:t>
      </w:r>
      <m:oMath>
        <m:r>
          <m:rPr>
            <m:nor/>
          </m:rPr>
          <m:t>Φ</m:t>
        </m:r>
      </m:oMath>
      <w:r w:rsidR="00BC6EF0">
        <w:rPr>
          <w:rFonts w:hint="eastAsia"/>
        </w:rPr>
        <w:t xml:space="preserve"> </w:t>
      </w:r>
      <w:proofErr w:type="gramStart"/>
      <w:r w:rsidR="00BC6EF0">
        <w:rPr>
          <w:rFonts w:hint="eastAsia"/>
        </w:rPr>
        <w:t>is</w:t>
      </w:r>
      <w:proofErr w:type="gramEnd"/>
      <w:r w:rsidR="00BC6EF0">
        <w:rPr>
          <w:rFonts w:hint="eastAsia"/>
        </w:rPr>
        <w:t xml:space="preserve"> </w:t>
      </w:r>
      <w:r w:rsidR="00BC6EF0" w:rsidRPr="001B17AF">
        <w:t>K-dimensional vector</w:t>
      </w:r>
      <w:r w:rsidR="00BC6EF0">
        <w:t xml:space="preserve"> composed of all the individual </w:t>
      </w:r>
      <m:oMath>
        <m:r>
          <m:rPr>
            <m:nor/>
          </m:rPr>
          <m:t xml:space="preserve"> </m:t>
        </m:r>
        <m:sSub>
          <m:sSubPr>
            <m:ctrlPr>
              <w:rPr>
                <w:rFonts w:ascii="Cambria Math" w:hAnsi="Cambria Math"/>
                <w:i/>
              </w:rPr>
            </m:ctrlPr>
          </m:sSubPr>
          <m:e>
            <m:r>
              <m:rPr>
                <m:nor/>
              </m:rPr>
              <m:t>ϕ</m:t>
            </m:r>
          </m:e>
          <m:sub>
            <m:r>
              <m:rPr>
                <m:nor/>
              </m:rPr>
              <m:t>1…</m:t>
            </m:r>
            <m:r>
              <m:rPr>
                <m:nor/>
              </m:rPr>
              <w:rPr>
                <w:i/>
              </w:rPr>
              <m:t>K</m:t>
            </m:r>
          </m:sub>
        </m:sSub>
      </m:oMath>
      <w:r w:rsidR="00BC6EF0">
        <w:rPr>
          <w:rFonts w:hint="eastAsia"/>
        </w:rPr>
        <w:t xml:space="preserve">. </w:t>
      </w:r>
      <w:r w:rsidR="00BC6EF0">
        <w:t xml:space="preserve">And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is the component of </w:t>
      </w:r>
      <w:proofErr w:type="gramStart"/>
      <w:r w:rsidR="00BC6EF0">
        <w:rPr>
          <w:rFonts w:hint="eastAsia"/>
        </w:rPr>
        <w:t xml:space="preserve">observation </w:t>
      </w:r>
      <w:proofErr w:type="gramEnd"/>
      <m:oMath>
        <m:r>
          <w:rPr>
            <w:rFonts w:ascii="Cambria Math" w:hAnsi="Cambria Math"/>
          </w:rPr>
          <m:t>i</m:t>
        </m:r>
      </m:oMath>
      <w:r w:rsidR="00BC6EF0">
        <w:rPr>
          <w:rFonts w:hint="eastAsia"/>
        </w:rPr>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oMath>
      <w:r w:rsidR="00BC6EF0">
        <w:rPr>
          <w:rFonts w:hint="eastAsia"/>
        </w:rPr>
        <w:t xml:space="preserve"> is the observation </w:t>
      </w:r>
      <m:oMath>
        <m:r>
          <w:rPr>
            <w:rFonts w:ascii="Cambria Math" w:hAnsi="Cambria Math"/>
          </w:rPr>
          <m:t>i</m:t>
        </m:r>
      </m:oMath>
      <w:r w:rsidR="00BC6EF0">
        <w:rPr>
          <w:rFonts w:hint="eastAsia"/>
        </w:rPr>
        <w:t>.</w:t>
      </w:r>
      <w:r w:rsidR="00BC6EF0">
        <w:t xml:space="preserve"> Let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θ</m:t>
        </m:r>
        <m:r>
          <m:rPr>
            <m:sty m:val="p"/>
          </m:rPr>
          <w:rPr>
            <w:rFonts w:ascii="Cambria Math" w:hAnsi="Cambria Math"/>
          </w:rPr>
          <m:t>)</m:t>
        </m:r>
      </m:oMath>
      <w:r w:rsidR="00BC6EF0">
        <w:rPr>
          <w:rFonts w:hint="eastAsia"/>
        </w:rPr>
        <w:t xml:space="preserve"> be the probability distribution of an observation.</w:t>
      </w:r>
      <w:r w:rsidR="00BC6EF0">
        <w:t xml:space="preserve"> So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belongs to </w:t>
      </w:r>
      <w:proofErr w:type="gramStart"/>
      <m:oMath>
        <m:r>
          <m:rPr>
            <m:nor/>
          </m:rPr>
          <m:t>Categorical(</m:t>
        </m:r>
        <w:proofErr w:type="gramEnd"/>
        <m:r>
          <m:rPr>
            <m:nor/>
          </m:rPr>
          <w:rPr>
            <w:i/>
          </w:rPr>
          <m:t>ϕ</m:t>
        </m:r>
        <m:r>
          <m:rPr>
            <m:nor/>
          </m:rPr>
          <m:t>)</m:t>
        </m:r>
      </m:oMath>
      <w:r w:rsidR="00BC6EF0">
        <w:rPr>
          <w:rFonts w:hint="eastAsia"/>
        </w:rPr>
        <w:t xml:space="preserve"> and </w:t>
      </w:r>
      <m:oMath>
        <m:sSub>
          <m:sSubPr>
            <m:ctrlPr>
              <w:rPr>
                <w:rFonts w:ascii="Cambria Math" w:hAnsi="Cambria Math"/>
              </w:rPr>
            </m:ctrlPr>
          </m:sSubPr>
          <m:e>
            <m:r>
              <m:rPr>
                <m:nor/>
              </m:rPr>
              <m:t>x</m:t>
            </m:r>
          </m:e>
          <m:sub>
            <w:proofErr w:type="spellStart"/>
            <m:r>
              <m:rPr>
                <m:nor/>
              </m:rPr>
              <m:t>i</m:t>
            </m:r>
            <w:proofErr w:type="spellEnd"/>
          </m:sub>
        </m:sSub>
      </m:oMath>
      <w:r w:rsidR="00BC6EF0">
        <w:rPr>
          <w:rFonts w:hint="eastAsia"/>
        </w:rPr>
        <w:t xml:space="preserve"> belongs to </w:t>
      </w:r>
      <m:oMath>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z</m:t>
                </m:r>
              </m:e>
              <m:sub>
                <m:r>
                  <w:rPr>
                    <w:rFonts w:ascii="Cambria Math" w:hAnsi="Cambria Math"/>
                  </w:rPr>
                  <m:t>i</m:t>
                </m:r>
              </m:sub>
            </m:sSub>
          </m:sub>
        </m:sSub>
        <m:r>
          <m:rPr>
            <m:sty m:val="p"/>
          </m:rPr>
          <w:rPr>
            <w:rFonts w:ascii="Cambria Math" w:hAnsi="Cambria Math"/>
          </w:rPr>
          <m:t>)</m:t>
        </m:r>
      </m:oMath>
      <w:r w:rsidR="00BC6EF0">
        <w:rPr>
          <w:rFonts w:hint="eastAsia"/>
        </w:rPr>
        <w:t>.</w:t>
      </w:r>
    </w:p>
    <w:p w14:paraId="4D46ECE9" w14:textId="65455724" w:rsidR="00086DC9" w:rsidRDefault="00086DC9" w:rsidP="00086DC9">
      <w:pPr>
        <w:pStyle w:val="afff5"/>
        <w:rPr>
          <w:rFonts w:eastAsiaTheme="minorEastAsia"/>
        </w:rPr>
      </w:pPr>
      <w:r w:rsidRPr="00DB3F92">
        <w:t xml:space="preserve">A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is drawn from the distribution </w:t>
      </w:r>
      <m:oMath>
        <m:r>
          <w:rPr>
            <w:rFonts w:ascii="Cambria Math" w:eastAsiaTheme="minorEastAsia" w:hAnsi="Cambria Math" w:hint="eastAsia"/>
          </w:rPr>
          <m:t>P</m:t>
        </m:r>
        <m:d>
          <m:dPr>
            <m:ctrlPr>
              <w:rPr>
                <w:rFonts w:ascii="Cambria Math" w:eastAsiaTheme="minorEastAsia" w:hAnsi="Cambria Math"/>
              </w:rPr>
            </m:ctrlPr>
          </m:dPr>
          <m:e>
            <m:r>
              <m:rPr>
                <m:nor/>
              </m:rPr>
              <w:rPr>
                <w:i/>
              </w:rPr>
              <m:t>x</m:t>
            </m:r>
          </m:e>
        </m:d>
      </m:oMath>
      <w:r>
        <w:rPr>
          <w:rFonts w:eastAsiaTheme="minorEastAsia" w:hint="eastAsia"/>
        </w:rPr>
        <w:t>.</w:t>
      </w:r>
    </w:p>
    <w:tbl>
      <w:tblPr>
        <w:tblStyle w:val="ae"/>
        <w:tblW w:w="0" w:type="auto"/>
        <w:tblLook w:val="04A0" w:firstRow="1" w:lastRow="0" w:firstColumn="1" w:lastColumn="0" w:noHBand="0" w:noVBand="1"/>
      </w:tblPr>
      <w:tblGrid>
        <w:gridCol w:w="7697"/>
        <w:gridCol w:w="807"/>
      </w:tblGrid>
      <w:tr w:rsidR="00086DC9" w14:paraId="6ACE0D33" w14:textId="77777777" w:rsidTr="00BA7BF1">
        <w:tc>
          <w:tcPr>
            <w:tcW w:w="8024" w:type="dxa"/>
            <w:tcBorders>
              <w:top w:val="nil"/>
              <w:left w:val="nil"/>
              <w:bottom w:val="nil"/>
              <w:right w:val="nil"/>
            </w:tcBorders>
          </w:tcPr>
          <w:p w14:paraId="524362FA" w14:textId="1F0DD733"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i/>
                        <w:color w:val="000000"/>
                      </w:rPr>
                      <m:t>)</m:t>
                    </m:r>
                  </m:e>
                </m:nary>
              </m:oMath>
            </m:oMathPara>
          </w:p>
        </w:tc>
        <w:tc>
          <w:tcPr>
            <w:tcW w:w="696" w:type="dxa"/>
            <w:tcBorders>
              <w:top w:val="nil"/>
              <w:left w:val="nil"/>
              <w:bottom w:val="nil"/>
              <w:right w:val="nil"/>
            </w:tcBorders>
          </w:tcPr>
          <w:p w14:paraId="7E38F9A4" w14:textId="77777777" w:rsidR="00086DC9" w:rsidRDefault="00086DC9" w:rsidP="00BA7BF1">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1</w:t>
            </w:r>
            <w:r w:rsidR="002E3DD2">
              <w:rPr>
                <w:noProof/>
              </w:rPr>
              <w:fldChar w:fldCharType="end"/>
            </w:r>
            <w:r>
              <w:rPr>
                <w:rFonts w:hint="eastAsia"/>
              </w:rPr>
              <w:t>)</w:t>
            </w:r>
          </w:p>
        </w:tc>
      </w:tr>
    </w:tbl>
    <w:p w14:paraId="697E5A59" w14:textId="77777777" w:rsidR="00086DC9" w:rsidRDefault="00086DC9" w:rsidP="00086DC9">
      <w:pPr>
        <w:pStyle w:val="afff5"/>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w:proofErr w:type="gramStart"/>
        <m:r>
          <m:rPr>
            <m:nor/>
          </m:rPr>
          <m:t>, …,</m:t>
        </m:r>
        <w:proofErr w:type="gramEnd"/>
        <m:r>
          <m:rPr>
            <m:nor/>
          </m:rPr>
          <m:t xml:space="preserve">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w:t>
      </w:r>
      <w:proofErr w:type="spellStart"/>
      <w:r w:rsidRPr="00DB3F92">
        <w:t>Dirichlet</w:t>
      </w:r>
      <w:proofErr w:type="spellEnd"/>
      <w:r w:rsidRPr="00DB3F92">
        <w:t xml:space="preserve"> distribution as its prior. In DPMM, the number of mixture components is infinite, so the original mixture model needs to be modified as follow</w:t>
      </w:r>
      <w:r>
        <w:rPr>
          <w:rFonts w:eastAsiaTheme="minorEastAsia" w:hint="eastAsia"/>
        </w:rPr>
        <w:t>s</w:t>
      </w:r>
      <w:r w:rsidRPr="00DB3F92">
        <w:t>:</w:t>
      </w:r>
    </w:p>
    <w:p w14:paraId="79CBA979" w14:textId="77777777" w:rsidR="005F0E3D" w:rsidRPr="005F0E3D" w:rsidRDefault="002E3DD2" w:rsidP="005F0E3D">
      <w:pPr>
        <w:pStyle w:val="afff5"/>
        <w:spacing w:before="240"/>
        <w:ind w:firstLine="289"/>
      </w:pPr>
      <m:oMathPara>
        <m:oMathParaPr>
          <m:jc m:val="left"/>
        </m:oMathParaPr>
        <m:oMath>
          <m:sSub>
            <m:sSubPr>
              <m:ctrlPr>
                <w:rPr>
                  <w:rFonts w:ascii="Cambria Math" w:hAnsi="Cambria Math"/>
                </w:rPr>
              </m:ctrlPr>
            </m:sSubPr>
            <m:e>
              <m:r>
                <m:rPr>
                  <m:nor/>
                </m:rPr>
                <m:t>θ</m:t>
              </m:r>
            </m:e>
            <m:sub>
              <m:sSub>
                <m:sSubPr>
                  <m:ctrlPr>
                    <w:rPr>
                      <w:rFonts w:ascii="Cambria Math" w:hAnsi="Cambria Math"/>
                    </w:rPr>
                  </m:ctrlPr>
                </m:sSubPr>
                <m:e>
                  <m:r>
                    <m:rPr>
                      <m:nor/>
                    </m:rPr>
                    <m:t>z</m:t>
                  </m:r>
                </m:e>
                <m:sub>
                  <w:proofErr w:type="spellStart"/>
                  <m:r>
                    <m:rPr>
                      <m:nor/>
                    </m:rPr>
                    <m:t>i</m:t>
                  </m:r>
                  <w:proofErr w:type="spellEnd"/>
                </m:sub>
              </m:sSub>
            </m:sub>
          </m:sSub>
          <m:r>
            <m:rPr>
              <m:nor/>
            </m:rPr>
            <m:t xml:space="preserve"> ~ H for </m:t>
          </m:r>
          <m:sSub>
            <m:sSubPr>
              <m:ctrlPr>
                <w:rPr>
                  <w:rFonts w:ascii="Cambria Math" w:hAnsi="Cambria Math"/>
                </w:rPr>
              </m:ctrlPr>
            </m:sSubPr>
            <m:e>
              <m:r>
                <m:rPr>
                  <m:nor/>
                </m:rPr>
                <m:t>z</m:t>
              </m:r>
            </m:e>
            <m:sub>
              <w:proofErr w:type="spellStart"/>
              <m:r>
                <m:rPr>
                  <m:nor/>
                </m:rPr>
                <m:t>i</m:t>
              </m:r>
              <w:proofErr w:type="spellEnd"/>
            </m:sub>
          </m:sSub>
          <m:r>
            <m:rPr>
              <m:nor/>
            </m:rPr>
            <m:t>={1,…,K}</m:t>
          </m:r>
          <m:r>
            <m:rPr>
              <m:sty m:val="p"/>
            </m:rPr>
            <w:rPr>
              <w:rFonts w:ascii="Cambria Math" w:hAnsi="Cambria Math"/>
            </w:rPr>
            <m:t>,</m:t>
          </m:r>
        </m:oMath>
      </m:oMathPara>
    </w:p>
    <w:p w14:paraId="153173E8" w14:textId="77777777" w:rsidR="005F0E3D" w:rsidRPr="005F0E3D" w:rsidRDefault="002E3DD2" w:rsidP="005F0E3D">
      <w:pPr>
        <w:pStyle w:val="afff5"/>
      </w:pPr>
      <m:oMathPara>
        <m:oMathParaPr>
          <m:jc m:val="left"/>
        </m:oMathParaPr>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14:paraId="253842F4" w14:textId="77777777" w:rsidR="005F0E3D" w:rsidRPr="005F0E3D" w:rsidRDefault="002E3DD2" w:rsidP="005F0E3D">
      <w:pPr>
        <w:pStyle w:val="afff5"/>
        <w:rPr>
          <w:rFonts w:eastAsiaTheme="minorEastAsia"/>
        </w:rPr>
      </w:pPr>
      <m:oMathPara>
        <m:oMathParaPr>
          <m:jc m:val="left"/>
        </m:oMathParaPr>
        <m:oMath>
          <m:sSub>
            <m:sSubPr>
              <m:ctrlPr>
                <w:rPr>
                  <w:rFonts w:ascii="Cambria Math" w:hAnsi="Cambria Math"/>
                  <w:i/>
                </w:rPr>
              </m:ctrlPr>
            </m:sSubPr>
            <m:e>
              <m:r>
                <m:rPr>
                  <m:nor/>
                </m:rPr>
                <w:rPr>
                  <w:i/>
                </w:rPr>
                <m:t>z</m:t>
              </m:r>
            </m:e>
            <m:sub>
              <w:proofErr w:type="spellStart"/>
              <m:r>
                <m:rPr>
                  <m:nor/>
                </m:rPr>
                <w:rPr>
                  <w:i/>
                </w:rPr>
                <m:t>i</m:t>
              </m:r>
              <w:proofErr w:type="spellEnd"/>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14:paraId="68E023D6" w14:textId="7A6D62E7" w:rsidR="005F0E3D" w:rsidRPr="005F0E3D" w:rsidRDefault="002E3DD2"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w:proofErr w:type="spellStart"/>
              <m:r>
                <m:rPr>
                  <m:nor/>
                </m:rPr>
                <w:rPr>
                  <w:i/>
                  <w:color w:val="000000"/>
                </w:rPr>
                <m:t>i</m:t>
              </m:r>
              <w:proofErr w:type="spellEnd"/>
            </m:sub>
          </m:sSub>
          <m:r>
            <m:rPr>
              <m:nor/>
            </m:rPr>
            <w:rPr>
              <w:color w:val="000000"/>
            </w:rPr>
            <m:t xml:space="preserve"> ~ </m:t>
          </m:r>
          <m:r>
            <m:rPr>
              <m:nor/>
            </m:rPr>
            <w:rPr>
              <w:rFonts w:ascii="Cambria Math"/>
              <w:color w:val="000000"/>
            </w:rPr>
            <m:t xml:space="preserve">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sSub>
                <m:sSubPr>
                  <m:ctrlPr>
                    <w:rPr>
                      <w:rFonts w:ascii="Cambria Math" w:hAnsi="Cambria Math"/>
                      <w:i/>
                      <w:color w:val="000000"/>
                    </w:rPr>
                  </m:ctrlPr>
                </m:sSubPr>
                <m:e>
                  <m:r>
                    <m:rPr>
                      <m:nor/>
                    </m:rPr>
                    <w:rPr>
                      <w:i/>
                      <w:color w:val="000000"/>
                    </w:rPr>
                    <m:t>z</m:t>
                  </m:r>
                </m:e>
                <m:sub>
                  <w:proofErr w:type="spellStart"/>
                  <m:r>
                    <m:rPr>
                      <m:nor/>
                    </m:rPr>
                    <w:rPr>
                      <w:i/>
                      <w:color w:val="000000"/>
                    </w:rPr>
                    <m:t>i</m:t>
                  </m:r>
                  <w:proofErr w:type="spellEnd"/>
                </m:sub>
              </m:sSub>
            </m:sub>
          </m:sSub>
          <m:r>
            <w:rPr>
              <w:rFonts w:ascii="Cambria Math" w:hAnsi="Cambria Math"/>
              <w:color w:val="000000"/>
            </w:rPr>
            <m:t>)</m:t>
          </m:r>
        </m:oMath>
      </m:oMathPara>
    </w:p>
    <w:p w14:paraId="5201164B" w14:textId="77777777" w:rsidR="00086DC9" w:rsidRDefault="00086DC9" w:rsidP="00086DC9">
      <w:pPr>
        <w:pStyle w:val="afff5"/>
      </w:pPr>
      <w:r w:rsidRPr="00DB3F92">
        <w:rPr>
          <w:rFonts w:hint="eastAsia"/>
        </w:rPr>
        <w:t>In the limiting case</w:t>
      </w:r>
      <w:r>
        <w:t>,</w:t>
      </w:r>
      <w:r w:rsidRPr="00DB3F92">
        <w:rPr>
          <w:rFonts w:hint="eastAsia"/>
        </w:rPr>
        <w:t xml:space="preserve"> </w:t>
      </w:r>
      <m:oMath>
        <m:r>
          <m:rPr>
            <m:nor/>
          </m:rPr>
          <w:rPr>
            <w:i/>
          </w:rPr>
          <m:t>k</m:t>
        </m:r>
        <m:r>
          <m:rPr>
            <m:nor/>
          </m:rPr>
          <m:t>→∞</m:t>
        </m:r>
      </m:oMath>
      <w:r w:rsidRPr="00DB3F92">
        <w:t>, the mixture model becomes</w:t>
      </w:r>
    </w:p>
    <w:tbl>
      <w:tblPr>
        <w:tblStyle w:val="ae"/>
        <w:tblW w:w="0" w:type="auto"/>
        <w:tblLook w:val="04A0" w:firstRow="1" w:lastRow="0" w:firstColumn="1" w:lastColumn="0" w:noHBand="0" w:noVBand="1"/>
      </w:tblPr>
      <w:tblGrid>
        <w:gridCol w:w="7688"/>
        <w:gridCol w:w="816"/>
      </w:tblGrid>
      <w:tr w:rsidR="00086DC9" w14:paraId="645D7E8F" w14:textId="77777777" w:rsidTr="00BA7BF1">
        <w:tc>
          <w:tcPr>
            <w:tcW w:w="8024" w:type="dxa"/>
            <w:tcBorders>
              <w:top w:val="nil"/>
              <w:left w:val="nil"/>
              <w:bottom w:val="nil"/>
              <w:right w:val="nil"/>
            </w:tcBorders>
          </w:tcPr>
          <w:p w14:paraId="42E859F8" w14:textId="77777777"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m:oMathPara>
          </w:p>
        </w:tc>
        <w:tc>
          <w:tcPr>
            <w:tcW w:w="696" w:type="dxa"/>
            <w:tcBorders>
              <w:top w:val="nil"/>
              <w:left w:val="nil"/>
              <w:bottom w:val="nil"/>
              <w:right w:val="nil"/>
            </w:tcBorders>
          </w:tcPr>
          <w:p w14:paraId="66D0691E" w14:textId="77777777" w:rsidR="00086DC9" w:rsidRDefault="00086DC9" w:rsidP="00BA7BF1">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2</w:t>
            </w:r>
            <w:r w:rsidR="002E3DD2">
              <w:rPr>
                <w:noProof/>
              </w:rPr>
              <w:fldChar w:fldCharType="end"/>
            </w:r>
            <w:r>
              <w:rPr>
                <w:rFonts w:hint="eastAsia"/>
              </w:rPr>
              <w:t>)</w:t>
            </w:r>
          </w:p>
        </w:tc>
      </w:tr>
    </w:tbl>
    <w:p w14:paraId="671A5C10" w14:textId="5731927C" w:rsidR="00086DC9" w:rsidRDefault="00086DC9" w:rsidP="00086DC9">
      <w:pPr>
        <w:pStyle w:val="afff5"/>
      </w:pPr>
      <w:r w:rsidRPr="00DB3F92">
        <w:rPr>
          <w:rFonts w:hint="eastAsia"/>
        </w:rPr>
        <w:t xml:space="preserve">The </w:t>
      </w:r>
      <w:proofErr w:type="spellStart"/>
      <w:r w:rsidR="005F0E3D">
        <w:t>D</w:t>
      </w:r>
      <w:r w:rsidRPr="00DB3F92">
        <w:rPr>
          <w:rFonts w:hint="eastAsia"/>
        </w:rPr>
        <w:t>irichlet</w:t>
      </w:r>
      <w:proofErr w:type="spellEnd"/>
      <w:r w:rsidRPr="00DB3F92">
        <w:rPr>
          <w:rFonts w:hint="eastAsia"/>
        </w:rPr>
        <w:t xml:space="preserve"> distribution becomes the </w:t>
      </w:r>
      <w:proofErr w:type="spellStart"/>
      <w:r w:rsidRPr="00DB3F92">
        <w:rPr>
          <w:rFonts w:hint="eastAsia"/>
        </w:rPr>
        <w:t>Dirichlet</w:t>
      </w:r>
      <w:proofErr w:type="spellEnd"/>
      <w:r w:rsidRPr="00DB3F92">
        <w:rPr>
          <w:rFonts w:hint="eastAsia"/>
        </w:rPr>
        <w:t xml:space="preserve"> process as</w:t>
      </w:r>
      <w:r>
        <w:rPr>
          <w:rFonts w:eastAsiaTheme="minorEastAsia" w:hint="eastAsia"/>
        </w:rPr>
        <w:t xml:space="preserve"> shown in</w:t>
      </w:r>
      <w:r w:rsidRPr="00DB3F92">
        <w:rPr>
          <w:rFonts w:hint="eastAsia"/>
        </w:rPr>
        <w:t xml:space="preserve"> the following steps:</w:t>
      </w:r>
    </w:p>
    <w:p w14:paraId="27F9E7D9" w14:textId="77777777" w:rsidR="005F0E3D" w:rsidRPr="005F0E3D" w:rsidRDefault="005F0E3D" w:rsidP="005F0E3D">
      <w:pPr>
        <w:pStyle w:val="afff5"/>
        <w:spacing w:before="240"/>
        <w:ind w:firstLine="289"/>
      </w:pPr>
      <m:oMathPara>
        <m:oMathParaPr>
          <m:jc m:val="left"/>
        </m:oMathParaPr>
        <m:oMath>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14:paraId="3940403B" w14:textId="77777777" w:rsidR="005F0E3D" w:rsidRPr="005F0E3D" w:rsidRDefault="002E3DD2" w:rsidP="005F0E3D">
      <w:pPr>
        <w:pStyle w:val="afff5"/>
      </w:pPr>
      <m:oMathPara>
        <m:oMathParaPr>
          <m:jc m:val="left"/>
        </m:oMathParaPr>
        <m:oMath>
          <m:sSub>
            <m:sSubPr>
              <m:ctrlPr>
                <w:rPr>
                  <w:rFonts w:ascii="Cambria Math" w:hAnsi="Cambria Math"/>
                </w:rPr>
              </m:ctrlPr>
            </m:sSubPr>
            <m:e>
              <m:r>
                <m:rPr>
                  <m:nor/>
                </m:rPr>
                <m:t>θ</m:t>
              </m:r>
            </m:e>
            <m:sub>
              <w:proofErr w:type="spellStart"/>
              <m:r>
                <m:rPr>
                  <m:nor/>
                </m:rPr>
                <m:t>i</m:t>
              </m:r>
              <w:proofErr w:type="spellEnd"/>
            </m:sub>
          </m:sSub>
          <m:r>
            <m:rPr>
              <m:nor/>
            </m:rPr>
            <m:t xml:space="preserve"> ~ G</m:t>
          </m:r>
          <m:r>
            <m:rPr>
              <m:nor/>
            </m:rPr>
            <w:rPr>
              <w:rFonts w:ascii="Cambria Math"/>
            </w:rPr>
            <m:t>,</m:t>
          </m:r>
        </m:oMath>
      </m:oMathPara>
    </w:p>
    <w:p w14:paraId="23EF220C" w14:textId="70ECED73" w:rsidR="005F0E3D" w:rsidRPr="005F0E3D" w:rsidRDefault="002E3DD2"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w:proofErr w:type="spellStart"/>
              <m:r>
                <m:rPr>
                  <m:nor/>
                </m:rPr>
                <w:rPr>
                  <w:i/>
                  <w:color w:val="000000"/>
                </w:rPr>
                <m:t>i</m:t>
              </m:r>
              <w:proofErr w:type="spellEnd"/>
            </m:sub>
          </m:sSub>
          <m:r>
            <m:rPr>
              <m:nor/>
            </m:rPr>
            <w:rPr>
              <w:color w:val="000000"/>
            </w:rPr>
            <m:t xml:space="preserve"> ~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oMath>
      </m:oMathPara>
    </w:p>
    <w:p w14:paraId="0E3CB9D4" w14:textId="6589080C" w:rsidR="00086DC9" w:rsidRDefault="00086DC9" w:rsidP="00086DC9">
      <w:pPr>
        <w:pStyle w:val="afff5"/>
      </w:pPr>
      <w:r w:rsidRPr="00DB3F92">
        <w:lastRenderedPageBreak/>
        <w:t xml:space="preserve">The </w:t>
      </w:r>
      <w:r w:rsidRPr="00DB3F92">
        <w:rPr>
          <w:rFonts w:hint="eastAsia"/>
        </w:rPr>
        <w:t xml:space="preserve">prior distribution function </w:t>
      </w:r>
      <m:oMath>
        <m:r>
          <m:rPr>
            <m:nor/>
          </m:rPr>
          <w:rPr>
            <w:i/>
          </w:rPr>
          <m:t>G</m:t>
        </m:r>
      </m:oMath>
      <w:r w:rsidRPr="00DB3F92">
        <w:t xml:space="preserve"> is drawn from a </w:t>
      </w:r>
      <w:proofErr w:type="spellStart"/>
      <w:r w:rsidRPr="00DB3F92">
        <w:t>Dirichlet</w:t>
      </w:r>
      <w:proofErr w:type="spellEnd"/>
      <w:r w:rsidRPr="00DB3F92">
        <w:t xml:space="preserve"> process and, </w:t>
      </w:r>
      <m:oMath>
        <m:r>
          <w:rPr>
            <w:rFonts w:ascii="Cambria Math" w:hAnsi="Cambria Math"/>
          </w:rPr>
          <m:t>α</m:t>
        </m:r>
      </m:oMath>
      <w:r w:rsidRPr="00DB3F92">
        <w:t xml:space="preserve"> is the concentration parameter</w:t>
      </w:r>
      <w:r>
        <w:rPr>
          <w:rFonts w:eastAsiaTheme="minorEastAsia" w:hint="eastAsia"/>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t>
      </w:r>
      <w:r>
        <w:t xml:space="preserve">and </w:t>
      </w:r>
      <w:r w:rsidRPr="00DB3F92">
        <w:t xml:space="preserve">we sample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e generate each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from acceleration features. </w:t>
      </w:r>
      <w:r>
        <w:rPr>
          <w:rFonts w:eastAsiaTheme="minorEastAsia" w:hint="eastAsia"/>
        </w:rPr>
        <w:t>For</w:t>
      </w:r>
      <w:r w:rsidRPr="00DB3F92">
        <w:t xml:space="preserve"> implement</w:t>
      </w:r>
      <w:r>
        <w:rPr>
          <w:rFonts w:eastAsiaTheme="minorEastAsia" w:hint="eastAsia"/>
        </w:rPr>
        <w:t>ation</w:t>
      </w:r>
      <w:r w:rsidRPr="00DB3F92">
        <w:t xml:space="preserve"> of DPMM, we use an open API called </w:t>
      </w:r>
      <w:proofErr w:type="spellStart"/>
      <w:r w:rsidRPr="00DB3F92">
        <w:t>Dataumbox</w:t>
      </w:r>
      <w:proofErr w:type="spellEnd"/>
      <w:r w:rsidRPr="00DB3F92">
        <w:t xml:space="preserve"> to train our arms’ waving motions. Its DPMM uses Gibbs sampling algorithm and </w:t>
      </w:r>
      <w:r>
        <w:rPr>
          <w:rFonts w:eastAsiaTheme="minorEastAsia" w:hint="eastAsia"/>
        </w:rPr>
        <w:t xml:space="preserve">we </w:t>
      </w:r>
      <w:r w:rsidRPr="00DB3F92">
        <w:t xml:space="preserve">build the </w:t>
      </w:r>
      <w:proofErr w:type="spellStart"/>
      <w:r w:rsidRPr="00DB3F92">
        <w:t>Dirichlet</w:t>
      </w:r>
      <w:proofErr w:type="spellEnd"/>
      <w:r w:rsidRPr="00DB3F92">
        <w:t xml:space="preserve"> process by Chinese restaurant </w:t>
      </w:r>
      <w:r w:rsidRPr="00DB3F92">
        <w:rPr>
          <w:rFonts w:hint="eastAsia"/>
        </w:rPr>
        <w:t>process</w:t>
      </w:r>
      <w:r>
        <w:t xml:space="preserve"> </w:t>
      </w:r>
      <w:r>
        <w:fldChar w:fldCharType="begin"/>
      </w:r>
      <w:r w:rsidR="00F23E94">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fldChar w:fldCharType="separate"/>
      </w:r>
      <w:r w:rsidR="00F23E94">
        <w:rPr>
          <w:noProof/>
        </w:rPr>
        <w:t>[</w:t>
      </w:r>
      <w:hyperlink w:anchor="_ENREF_12" w:tooltip="Griffiths, 2004 #11" w:history="1">
        <w:r w:rsidR="00F23E94">
          <w:rPr>
            <w:noProof/>
          </w:rPr>
          <w:t>12</w:t>
        </w:r>
      </w:hyperlink>
      <w:r w:rsidR="00F23E94">
        <w:rPr>
          <w:noProof/>
        </w:rPr>
        <w:t>]</w:t>
      </w:r>
      <w:r>
        <w:fldChar w:fldCharType="end"/>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0FDB" w14:paraId="4AABA20C" w14:textId="77777777" w:rsidTr="00471638">
        <w:tc>
          <w:tcPr>
            <w:tcW w:w="8504" w:type="dxa"/>
          </w:tcPr>
          <w:p w14:paraId="53C86A87" w14:textId="77A13E35" w:rsidR="009D0FDB" w:rsidRDefault="009D0FDB" w:rsidP="00471638">
            <w:pPr>
              <w:pStyle w:val="afff5"/>
              <w:ind w:firstLine="0"/>
              <w:jc w:val="center"/>
            </w:pPr>
            <w:r>
              <w:rPr>
                <w:noProof/>
              </w:rPr>
              <w:drawing>
                <wp:inline distT="0" distB="0" distL="0" distR="0" wp14:anchorId="40B5D15C" wp14:editId="3E45C046">
                  <wp:extent cx="3960000" cy="1610214"/>
                  <wp:effectExtent l="0" t="0" r="2540" b="952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1610214"/>
                          </a:xfrm>
                          <a:prstGeom prst="rect">
                            <a:avLst/>
                          </a:prstGeom>
                          <a:noFill/>
                        </pic:spPr>
                      </pic:pic>
                    </a:graphicData>
                  </a:graphic>
                </wp:inline>
              </w:drawing>
            </w:r>
          </w:p>
        </w:tc>
      </w:tr>
      <w:tr w:rsidR="009D0FDB" w14:paraId="508C8007" w14:textId="77777777" w:rsidTr="00471638">
        <w:tc>
          <w:tcPr>
            <w:tcW w:w="8504" w:type="dxa"/>
          </w:tcPr>
          <w:p w14:paraId="35747A81" w14:textId="1A4BEBD0" w:rsidR="009D0FDB" w:rsidRPr="005F0E3D" w:rsidRDefault="009D0FDB" w:rsidP="009D0FDB">
            <w:pPr>
              <w:pStyle w:val="afff5"/>
              <w:ind w:firstLine="0"/>
              <w:jc w:val="center"/>
              <w:rPr>
                <w:sz w:val="20"/>
              </w:rPr>
            </w:pPr>
            <w:bookmarkStart w:id="112" w:name="_Toc424364764"/>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35085A">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35085A">
              <w:rPr>
                <w:noProof/>
                <w:sz w:val="20"/>
              </w:rPr>
              <w:t>5</w:t>
            </w:r>
            <w:r w:rsidRPr="005F0E3D">
              <w:rPr>
                <w:noProof/>
                <w:sz w:val="20"/>
              </w:rPr>
              <w:fldChar w:fldCharType="end"/>
            </w:r>
            <w:r w:rsidRPr="005F0E3D">
              <w:rPr>
                <w:rFonts w:hint="eastAsia"/>
                <w:sz w:val="20"/>
              </w:rPr>
              <w:t xml:space="preserve"> </w:t>
            </w:r>
            <w:r w:rsidRPr="005F0E3D">
              <w:rPr>
                <w:sz w:val="20"/>
              </w:rPr>
              <w:t xml:space="preserve">The </w:t>
            </w:r>
            <w:r>
              <w:rPr>
                <w:sz w:val="20"/>
              </w:rPr>
              <w:t>plate notation of DPMM</w:t>
            </w:r>
            <w:bookmarkEnd w:id="112"/>
          </w:p>
        </w:tc>
      </w:tr>
    </w:tbl>
    <w:p w14:paraId="4AB1AF24" w14:textId="77777777" w:rsidR="00086DC9" w:rsidRPr="005B520E" w:rsidRDefault="00086DC9" w:rsidP="00086DC9">
      <w:pPr>
        <w:pStyle w:val="afff5"/>
      </w:pPr>
      <w:r>
        <w:t xml:space="preserve">Using DPMM twice is seen as one topic model called 2LDPMM. The first layer of 2LDPMM is used to extract pattern from raw data; before processing the second layer of 2LDPMM, we aggregate those patterns from </w:t>
      </w:r>
      <w:r>
        <w:rPr>
          <w:rFonts w:eastAsiaTheme="minorEastAsia" w:hint="eastAsia"/>
        </w:rPr>
        <w:t xml:space="preserve">the </w:t>
      </w:r>
      <w:r>
        <w:t>first layer into a time-windows. The aggregated data represent the pattern distribution over every time-window and consider as new feature for the second layer DPMM. The result of each cluster means a meaningful topic</w:t>
      </w:r>
      <w:r>
        <w:rPr>
          <w:rFonts w:eastAsiaTheme="minorEastAsia" w:hint="eastAsia"/>
        </w:rPr>
        <w:t>.</w:t>
      </w:r>
      <w:r>
        <w:t xml:space="preserve"> </w:t>
      </w:r>
      <w:r>
        <w:rPr>
          <w:rFonts w:eastAsiaTheme="minorEastAsia" w:hint="eastAsia"/>
        </w:rPr>
        <w:t>I</w:t>
      </w:r>
      <w:r>
        <w:t xml:space="preserve">n our work, it means the meaningful actions, </w:t>
      </w:r>
      <w:r w:rsidRPr="007126A3">
        <w:rPr>
          <w:i/>
        </w:rPr>
        <w:t>e.g.</w:t>
      </w:r>
      <w:r>
        <w:t xml:space="preserve"> sitting and sweeping.</w:t>
      </w:r>
    </w:p>
    <w:p w14:paraId="08AC4736" w14:textId="75B6362E" w:rsidR="007B4035" w:rsidRPr="00086DC9" w:rsidRDefault="00003112" w:rsidP="00003112">
      <w:pPr>
        <w:pStyle w:val="31"/>
      </w:pPr>
      <w:bookmarkStart w:id="113" w:name="_Toc424364734"/>
      <w:r w:rsidRPr="00003112">
        <w:t xml:space="preserve">Activity Recognition Model of Ambient </w:t>
      </w:r>
      <w:r>
        <w:t>and Vital Sign</w:t>
      </w:r>
      <w:r w:rsidRPr="00003112">
        <w:t xml:space="preserve"> </w:t>
      </w:r>
      <w:r>
        <w:t>Fusion</w:t>
      </w:r>
      <w:bookmarkEnd w:id="113"/>
    </w:p>
    <w:p w14:paraId="3EE9F98B" w14:textId="20F944DB" w:rsidR="00086DC9" w:rsidRDefault="00003112" w:rsidP="00126D00">
      <w:pPr>
        <w:pStyle w:val="afff5"/>
      </w:pPr>
      <w:r>
        <w:rPr>
          <w:rFonts w:hint="eastAsia"/>
        </w:rPr>
        <w:t>The</w:t>
      </w:r>
      <w:r>
        <w:t xml:space="preserve"> result of</w:t>
      </w:r>
      <w:r>
        <w:rPr>
          <w:rFonts w:hint="eastAsia"/>
        </w:rPr>
        <w:t xml:space="preserve"> </w:t>
      </w:r>
      <w:r>
        <w:t>vital sign part obtain from</w:t>
      </w:r>
      <w:r>
        <w:rPr>
          <w:rFonts w:hint="eastAsia"/>
        </w:rPr>
        <w:t xml:space="preserve"> </w:t>
      </w:r>
      <w:r>
        <w:t xml:space="preserve">the topic model </w:t>
      </w:r>
      <w:r>
        <w:rPr>
          <w:rFonts w:hint="eastAsia"/>
        </w:rPr>
        <w:t>2LDPMM</w:t>
      </w:r>
      <w:r>
        <w:t xml:space="preserve">. The 2LDPMM categories training data into </w:t>
      </w:r>
      <m:oMath>
        <m:r>
          <w:rPr>
            <w:rFonts w:ascii="Cambria Math" w:hAnsi="Cambria Math"/>
          </w:rPr>
          <m:t>n</m:t>
        </m:r>
      </m:oMath>
      <w:r>
        <w:rPr>
          <w:rFonts w:hint="eastAsia"/>
        </w:rPr>
        <w:t xml:space="preserve"> clusters</w:t>
      </w:r>
      <w:r>
        <w:t xml:space="preserve"> and each cluster can represent a mapping activity. We consider each cluster as a sensor used to monitor </w:t>
      </w:r>
      <w:r w:rsidR="00E43BCC">
        <w:t xml:space="preserve">a specific activity, so the result of each cluster becomes a feature for the second layer non-parametric </w:t>
      </w:r>
      <w:r w:rsidR="00B84AA2">
        <w:t>hierarchal</w:t>
      </w:r>
      <w:r w:rsidR="00E43BCC">
        <w:t xml:space="preserve"> activity recognition model (</w:t>
      </w:r>
      <w:r w:rsidR="00533444">
        <w:t xml:space="preserve">the </w:t>
      </w:r>
      <w:r w:rsidR="00E43BCC">
        <w:t>2</w:t>
      </w:r>
      <w:r w:rsidR="00E43BCC" w:rsidRPr="006376B3">
        <w:rPr>
          <w:vertAlign w:val="superscript"/>
        </w:rPr>
        <w:t>nd</w:t>
      </w:r>
      <w:r w:rsidR="00E43BCC">
        <w:t>-layer NHARM).</w:t>
      </w:r>
      <w:r w:rsidR="00533444">
        <w:t xml:space="preserve"> </w:t>
      </w:r>
      <w:r w:rsidR="005B10D5">
        <w:t>The 2</w:t>
      </w:r>
      <w:r w:rsidR="005B10D5" w:rsidRPr="006376B3">
        <w:rPr>
          <w:vertAlign w:val="superscript"/>
        </w:rPr>
        <w:t>nd</w:t>
      </w:r>
      <w:r w:rsidR="005B10D5">
        <w:t xml:space="preserve">-layer NHARM transfers the result of 2LDPMM </w:t>
      </w:r>
      <w:proofErr w:type="gramStart"/>
      <w:r w:rsidR="005B10D5">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005B10D5">
        <w:rPr>
          <w:rFonts w:hint="eastAsia"/>
        </w:rPr>
        <w:t xml:space="preserve">, where </w:t>
      </w:r>
      <m:oMath>
        <m:r>
          <w:rPr>
            <w:rFonts w:ascii="Cambria Math" w:hAnsi="Cambria Math"/>
          </w:rPr>
          <m:t>n</m:t>
        </m:r>
      </m:oMath>
      <w:r w:rsidR="005B10D5">
        <w:rPr>
          <w:rFonts w:hint="eastAsia"/>
        </w:rPr>
        <w:t xml:space="preserve"> is the number of determined clusters from </w:t>
      </w:r>
      <w:r w:rsidR="005B10D5">
        <w:rPr>
          <w:rFonts w:hint="eastAsia"/>
        </w:rPr>
        <w:lastRenderedPageBreak/>
        <w:t>2LDPMM.</w:t>
      </w:r>
      <w:r w:rsidR="005B10D5">
        <w:t xml:space="preserve"> And </w:t>
      </w:r>
      <m:oMath>
        <m:r>
          <m:rPr>
            <m:sty m:val="p"/>
          </m:rPr>
          <w:rPr>
            <w:rFonts w:ascii="Cambria Math" w:hAnsi="Cambria Math"/>
          </w:rPr>
          <m:t>F</m:t>
        </m:r>
      </m:oMath>
      <w:r w:rsidR="005B10D5">
        <w:t xml:space="preserve"> is the set of features of the 2</w:t>
      </w:r>
      <w:proofErr w:type="spellStart"/>
      <w:r w:rsidR="005B10D5" w:rsidRPr="006376B3">
        <w:rPr>
          <w:vertAlign w:val="superscript"/>
        </w:rPr>
        <w:t>nd</w:t>
      </w:r>
      <w:proofErr w:type="spellEnd"/>
      <w:r w:rsidR="005B10D5">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B10D5">
        <w:rPr>
          <w:rFonts w:hint="eastAsia"/>
        </w:rPr>
        <w:t xml:space="preserve"> is Boolean variable.</w:t>
      </w:r>
      <w:r w:rsidR="005B10D5">
        <w:t xml:space="preserve"> </w:t>
      </w:r>
      <w:r w:rsidR="00533444">
        <w:t>For example,</w:t>
      </w:r>
      <w:r w:rsidR="00E43BCC">
        <w:t xml:space="preserve"> </w:t>
      </w:r>
      <w:r w:rsidR="00533444">
        <w:t xml:space="preserve">since 2LDPMM determines the input data </w:t>
      </w:r>
      <w:r w:rsidR="005B10D5">
        <w:t>as</w:t>
      </w:r>
      <w:r w:rsidR="00533444">
        <w:t xml:space="preserve"> the 3</w:t>
      </w:r>
      <w:r w:rsidR="00533444" w:rsidRPr="00533444">
        <w:rPr>
          <w:vertAlign w:val="superscript"/>
        </w:rPr>
        <w:t>rd</w:t>
      </w:r>
      <w:r w:rsidR="00533444">
        <w:t xml:space="preserve"> cluster, and there is totally 10 clusters in 2LDPMM. </w:t>
      </w:r>
      <w:r w:rsidR="00B84AA2">
        <w:t>The number of features of</w:t>
      </w:r>
      <w:r w:rsidR="005B10D5">
        <w:t xml:space="preserve"> 2</w:t>
      </w:r>
      <w:r w:rsidR="005B10D5" w:rsidRPr="006376B3">
        <w:rPr>
          <w:vertAlign w:val="superscript"/>
        </w:rPr>
        <w:t>nd</w:t>
      </w:r>
      <w:r w:rsidR="005B10D5">
        <w:t>-layer NHARM is 10 (</w:t>
      </w:r>
      <m:oMath>
        <m:r>
          <w:rPr>
            <w:rFonts w:ascii="Cambria Math" w:hAnsi="Cambria Math"/>
          </w:rPr>
          <m:t>n=10</m:t>
        </m:r>
      </m:oMath>
      <w:r w:rsidR="005B10D5">
        <w:t xml:space="preserve">) and the features of this instance are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 xml:space="preserve">=1, </m:t>
        </m:r>
        <m:sSub>
          <m:sSubPr>
            <m:ctrlPr>
              <w:rPr>
                <w:rFonts w:ascii="Cambria Math" w:hAnsi="Cambria Math"/>
              </w:rPr>
            </m:ctrlPr>
          </m:sSubPr>
          <m:e>
            <m:r>
              <w:rPr>
                <w:rFonts w:ascii="Cambria Math" w:hAnsi="Cambria Math"/>
              </w:rPr>
              <m:t>f</m:t>
            </m:r>
          </m:e>
          <m:sub>
            <m:r>
              <w:rPr>
                <w:rFonts w:ascii="Cambria Math" w:hAnsi="Cambria Math"/>
              </w:rPr>
              <m:t>4</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7</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8</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9</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10</m:t>
            </m:r>
          </m:sub>
        </m:sSub>
        <m:r>
          <w:rPr>
            <w:rFonts w:ascii="Cambria Math" w:hAnsi="Cambria Math"/>
          </w:rPr>
          <m:t>=0.</m:t>
        </m:r>
      </m:oMath>
    </w:p>
    <w:p w14:paraId="16C727A3" w14:textId="5029E5F9" w:rsidR="00086DC9" w:rsidRDefault="00D441C3" w:rsidP="00126D00">
      <w:pPr>
        <w:pStyle w:val="afff5"/>
      </w:pPr>
      <w:r>
        <w:t>Extracting</w:t>
      </w:r>
      <w:r w:rsidR="005B10D5">
        <w:rPr>
          <w:rFonts w:hint="eastAsia"/>
        </w:rPr>
        <w:t xml:space="preserve"> </w:t>
      </w:r>
      <w:r>
        <w:t xml:space="preserve">features from </w:t>
      </w:r>
      <w:r w:rsidR="005B10D5">
        <w:rPr>
          <w:rFonts w:hint="eastAsia"/>
        </w:rPr>
        <w:t>ambient part</w:t>
      </w:r>
      <w:r>
        <w:t xml:space="preserve"> of the 1</w:t>
      </w:r>
      <w:r>
        <w:rPr>
          <w:vertAlign w:val="superscript"/>
        </w:rPr>
        <w:t>st</w:t>
      </w:r>
      <w:r>
        <w:t>-layer NHARM</w:t>
      </w:r>
      <w:r w:rsidR="005B10D5">
        <w:rPr>
          <w:rFonts w:hint="eastAsia"/>
        </w:rPr>
        <w:t xml:space="preserve"> </w:t>
      </w:r>
      <w:r>
        <w:t>to the 2</w:t>
      </w:r>
      <w:r w:rsidRPr="006376B3">
        <w:rPr>
          <w:vertAlign w:val="superscript"/>
        </w:rPr>
        <w:t>nd</w:t>
      </w:r>
      <w:r>
        <w:t xml:space="preserve">-layer NHARM uses alike </w:t>
      </w:r>
      <w:r w:rsidR="00B84AA2">
        <w:t>mechanism</w:t>
      </w:r>
      <w:r>
        <w:t xml:space="preserve">. </w:t>
      </w:r>
      <w:r w:rsidR="00460EFC">
        <w:t>The 2</w:t>
      </w:r>
      <w:r w:rsidR="00460EFC" w:rsidRPr="006376B3">
        <w:rPr>
          <w:vertAlign w:val="superscript"/>
        </w:rPr>
        <w:t>nd</w:t>
      </w:r>
      <w:r w:rsidR="00460EFC">
        <w:t xml:space="preserve">-layer NHARM transfers the result of ambient part KNN model </w:t>
      </w:r>
      <w:proofErr w:type="gramStart"/>
      <w:r w:rsidR="00460EFC">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e>
        </m:d>
      </m:oMath>
      <w:r w:rsidR="00460EFC">
        <w:rPr>
          <w:rFonts w:hint="eastAsia"/>
        </w:rPr>
        <w:t xml:space="preserve">, where </w:t>
      </w:r>
      <m:oMath>
        <m:r>
          <w:rPr>
            <w:rFonts w:ascii="Cambria Math" w:hAnsi="Cambria Math"/>
          </w:rPr>
          <m:t>m</m:t>
        </m:r>
      </m:oMath>
      <w:r w:rsidR="00460EFC">
        <w:rPr>
          <w:rFonts w:hint="eastAsia"/>
        </w:rPr>
        <w:t xml:space="preserve"> is the number of determined clusters from </w:t>
      </w:r>
      <w:r w:rsidR="00460EFC">
        <w:t>the ambient part KNN model</w:t>
      </w:r>
      <w:r w:rsidR="00460EFC">
        <w:rPr>
          <w:rFonts w:hint="eastAsia"/>
        </w:rPr>
        <w:t>.</w:t>
      </w:r>
      <w:r w:rsidR="00460EFC">
        <w:t xml:space="preserve"> And </w:t>
      </w:r>
      <m:oMath>
        <m:r>
          <m:rPr>
            <m:sty m:val="p"/>
          </m:rPr>
          <w:rPr>
            <w:rFonts w:ascii="Cambria Math" w:hAnsi="Cambria Math"/>
          </w:rPr>
          <m:t>F</m:t>
        </m:r>
      </m:oMath>
      <w:r w:rsidR="00460EFC">
        <w:t xml:space="preserve"> is the set of features of the 2</w:t>
      </w:r>
      <w:proofErr w:type="spellStart"/>
      <w:r w:rsidR="00460EFC" w:rsidRPr="006376B3">
        <w:rPr>
          <w:vertAlign w:val="superscript"/>
        </w:rPr>
        <w:t>nd</w:t>
      </w:r>
      <w:proofErr w:type="spellEnd"/>
      <w:r w:rsidR="00460EFC">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460EFC">
        <w:rPr>
          <w:rFonts w:hint="eastAsia"/>
        </w:rPr>
        <w:t xml:space="preserve"> is Boolean variable.</w:t>
      </w:r>
      <w:r w:rsidR="00460EFC">
        <w:t xml:space="preserve"> So the total number of features </w:t>
      </w:r>
      <w:proofErr w:type="gramStart"/>
      <w:r w:rsidR="00460EFC">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460EFC">
        <w:rPr>
          <w:rFonts w:hint="eastAsia"/>
        </w:rPr>
        <w:t xml:space="preserve">,  and </w:t>
      </w:r>
      <w:r w:rsidR="00ED55C3">
        <w:t>their format are Boolean variable. The characteristic of feature in the 2</w:t>
      </w:r>
      <w:r w:rsidR="00ED55C3" w:rsidRPr="006376B3">
        <w:rPr>
          <w:vertAlign w:val="superscript"/>
        </w:rPr>
        <w:t>nd</w:t>
      </w:r>
      <w:r w:rsidR="00ED55C3">
        <w:t>-layer NHARM is similar to the ambient part of 1</w:t>
      </w:r>
      <w:r w:rsidR="00ED55C3" w:rsidRPr="00ED55C3">
        <w:rPr>
          <w:vertAlign w:val="superscript"/>
        </w:rPr>
        <w:t>st</w:t>
      </w:r>
      <w:r w:rsidR="00ED55C3">
        <w:t>-layer NHARM.</w:t>
      </w:r>
      <w:r w:rsidR="00C265AC">
        <w:t xml:space="preserve"> We use same concept to build the 2</w:t>
      </w:r>
      <w:r w:rsidR="00C265AC" w:rsidRPr="006376B3">
        <w:rPr>
          <w:vertAlign w:val="superscript"/>
        </w:rPr>
        <w:t>nd</w:t>
      </w:r>
      <w:r w:rsidR="00C265AC">
        <w:t>-layer NHARM by k-nearest neighbor algorithm but using different weight voting mechanism.</w:t>
      </w:r>
    </w:p>
    <w:p w14:paraId="353A60CF" w14:textId="3CFA262A" w:rsidR="00690B38" w:rsidRDefault="00C86DBA" w:rsidP="00C86DBA">
      <w:pPr>
        <w:pStyle w:val="afff5"/>
      </w:pPr>
      <w:r>
        <w:t>The 2</w:t>
      </w:r>
      <w:r w:rsidRPr="006376B3">
        <w:rPr>
          <w:vertAlign w:val="superscript"/>
        </w:rPr>
        <w:t>nd</w:t>
      </w:r>
      <w:r>
        <w:t xml:space="preserve">-layer NHARM inference resident’s activity every 5 seconds, so the training data from first layer </w:t>
      </w:r>
      <w:r w:rsidR="0010391B">
        <w:t>should</w:t>
      </w:r>
      <w:r>
        <w:t xml:space="preserve"> send their result every 5 seconds. The ambient part snapshot the environmental sensors’ situation every second. The vital sign part determines user’s waving action every second. For every 5 seconds, the system accumulates 60 successive result of waving actions from the first layer of 2LDPMM, and predicts this successive waving actions belonging to which cluster in the second layer of 2LDPMM. Both ambient and vital sign part send their predicted results, we can generate the features for the 2</w:t>
      </w:r>
      <w:r w:rsidRPr="00C86DBA">
        <w:rPr>
          <w:vertAlign w:val="superscript"/>
        </w:rPr>
        <w:t>nd</w:t>
      </w:r>
      <w:r>
        <w:t xml:space="preserve"> layer HARM</w:t>
      </w:r>
      <w:r w:rsidR="00690B38">
        <w:t>, and the process has described in previous paragraph.</w:t>
      </w:r>
      <w:r>
        <w:t xml:space="preserve"> </w:t>
      </w:r>
    </w:p>
    <w:p w14:paraId="3D338629" w14:textId="4A754D3B" w:rsidR="00C416E2" w:rsidRDefault="00690B38" w:rsidP="00DF0FED">
      <w:pPr>
        <w:pStyle w:val="afff5"/>
      </w:pPr>
      <w:r>
        <w:t>For KNN, w</w:t>
      </w:r>
      <w:r w:rsidR="00C86DBA">
        <w:t xml:space="preserve">e need to decide cluster heads </w:t>
      </w:r>
      <w:r>
        <w:t>from training data</w:t>
      </w:r>
      <w:r w:rsidR="00C86DBA">
        <w:t xml:space="preserve">. </w:t>
      </w:r>
      <w:r>
        <w:t>The implement flow is similar to ambient part AR model</w:t>
      </w:r>
      <w:r w:rsidR="00C86DBA">
        <w:t xml:space="preserve">. We calculate each type of </w:t>
      </w:r>
      <w:r>
        <w:t>training data</w:t>
      </w:r>
      <w:r w:rsidR="00C86DBA">
        <w:t xml:space="preserve"> </w:t>
      </w:r>
      <w:r w:rsidR="00B84AA2">
        <w:t>occurrence</w:t>
      </w:r>
      <w:r>
        <w:t xml:space="preserve"> time as</w:t>
      </w:r>
      <w:r w:rsidR="00C86DBA">
        <w:t xml:space="preserve"> time-frequency (TF). If a case’ TF is higher than 1%, we regard this case as one </w:t>
      </w:r>
      <w:r w:rsidR="00C86DBA">
        <w:lastRenderedPageBreak/>
        <w:t xml:space="preserve">of cluster head. When the system has found all cluster heads, it uses k-nearest neighbor to build the activity recognition model and </w:t>
      </w:r>
      <w:r>
        <w:t xml:space="preserve">also </w:t>
      </w:r>
      <w:r w:rsidR="00C86DBA">
        <w:t>sets k to 3.</w:t>
      </w:r>
      <w:r w:rsidR="00B77D7B">
        <w:t xml:space="preserve"> F is used to find the instance of cluster head. If an instance belongs to a cluster head, we label this instance as this cluster. And the format of KNN features is the </w:t>
      </w:r>
      <w:r w:rsidR="00B84AA2">
        <w:t>joint</w:t>
      </w:r>
      <w:r w:rsidR="00B77D7B">
        <w:t xml:space="preserve"> of ambient part KNN </w:t>
      </w:r>
      <w:r w:rsidR="00C416E2">
        <w:t>result</w:t>
      </w:r>
      <w:r w:rsidR="00B77D7B">
        <w:t xml:space="preserve"> and </w:t>
      </w:r>
      <w:r w:rsidR="00DF0FED">
        <w:t>vital sign part 2LDPMM</w:t>
      </w:r>
      <w:r w:rsidR="00B77D7B">
        <w:t xml:space="preserve"> feature.</w:t>
      </w:r>
      <w:r w:rsidR="00DF0FED">
        <w:t xml:space="preserve"> That the number of feature is </w:t>
      </w:r>
      <m:oMath>
        <m:r>
          <w:rPr>
            <w:rFonts w:ascii="Cambria Math" w:hAnsi="Cambria Math"/>
          </w:rPr>
          <m:t>n</m:t>
        </m:r>
      </m:oMath>
      <w:r w:rsidR="00DF0FED">
        <w:rPr>
          <w:rFonts w:hint="eastAsia"/>
        </w:rPr>
        <w:t xml:space="preserve"> in </w:t>
      </w:r>
      <w:r w:rsidR="00DF0FED">
        <w:t>ambient part KNN</w:t>
      </w:r>
      <w:r w:rsidR="00DF0FED">
        <w:rPr>
          <w:rFonts w:hint="eastAsia"/>
        </w:rPr>
        <w:t xml:space="preserve">; the number of </w:t>
      </w:r>
      <w:r w:rsidR="00DF0FED">
        <w:t xml:space="preserve">feature is </w:t>
      </w:r>
      <m:oMath>
        <m:r>
          <w:rPr>
            <w:rFonts w:ascii="Cambria Math" w:hAnsi="Cambria Math"/>
          </w:rPr>
          <m:t>m</m:t>
        </m:r>
      </m:oMath>
      <w:r w:rsidR="00DF0FED">
        <w:rPr>
          <w:rFonts w:hint="eastAsia"/>
        </w:rPr>
        <w:t xml:space="preserve"> </w:t>
      </w:r>
      <w:r w:rsidR="00DF0FED">
        <w:t xml:space="preserve">in </w:t>
      </w:r>
      <w:r w:rsidR="00DF0FED">
        <w:rPr>
          <w:rFonts w:hint="eastAsia"/>
        </w:rPr>
        <w:t>vital sign part 2</w:t>
      </w:r>
      <w:r w:rsidR="00DF0FED" w:rsidRPr="00DF0FED">
        <w:rPr>
          <w:rFonts w:hint="eastAsia"/>
          <w:vertAlign w:val="superscript"/>
        </w:rPr>
        <w:t>nd</w:t>
      </w:r>
      <w:r w:rsidR="00DF0FED">
        <w:rPr>
          <w:rFonts w:hint="eastAsia"/>
        </w:rPr>
        <w:t xml:space="preserve"> </w:t>
      </w:r>
      <w:r w:rsidR="00DF0FED">
        <w:t>layer 2LDPMM.</w:t>
      </w:r>
      <w:r w:rsidR="00DF0FED">
        <w:rPr>
          <w:rFonts w:hint="eastAsia"/>
        </w:rPr>
        <w:t xml:space="preserve"> </w:t>
      </w:r>
      <w:r w:rsidR="00C86DBA">
        <w:rPr>
          <w:rFonts w:hint="eastAsia"/>
        </w:rPr>
        <w:t>The features</w:t>
      </w:r>
      <w:r w:rsidR="00C86DBA">
        <w:t xml:space="preserve">’ dimension </w:t>
      </w:r>
      <w:proofErr w:type="gramStart"/>
      <w:r w:rsidR="00C86DBA">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C86DBA">
        <w:rPr>
          <w:rFonts w:hint="eastAsia"/>
        </w:rPr>
        <w:t>.</w:t>
      </w:r>
      <w:r w:rsidR="00C86DBA">
        <w:t xml:space="preserve"> </w:t>
      </w:r>
      <w:r w:rsidR="00DF0FED">
        <w:t xml:space="preserve">In order to normalize the distance between ambient and vital sign part, we also accumulate the </w:t>
      </w:r>
      <w:r w:rsidR="00B719AF">
        <w:t xml:space="preserve">results of ambient part and multiply 5. Because the feature which extracts from vital sign part are the accumulation of the successive 60 instances that the interval time is one second. The feature which extracts from ambient part are the snapshot of environmental sensors and the interval time is 5 seconds. So we accumulate the result from ambient part and multiply to 5. </w:t>
      </w:r>
      <w:r w:rsidR="00C86DBA">
        <w:t>And the similarity measurement</w:t>
      </w:r>
      <w:r>
        <w:t xml:space="preserve"> also</w:t>
      </w:r>
      <w:r w:rsidR="00C86DBA">
        <w:t xml:space="preserve"> uses Manhattan distance. </w:t>
      </w:r>
      <w:r w:rsidR="00C175B9">
        <w:t xml:space="preserve">The format of fusion feature shows as </w:t>
      </w:r>
      <w:r w:rsidR="00C175B9">
        <w:fldChar w:fldCharType="begin"/>
      </w:r>
      <w:r w:rsidR="00C175B9">
        <w:instrText xml:space="preserve"> REF _Ref423378089 \h </w:instrText>
      </w:r>
      <w:r w:rsidR="00C175B9">
        <w:fldChar w:fldCharType="separate"/>
      </w:r>
      <w:r w:rsidR="0035085A" w:rsidRPr="00C175B9">
        <w:t xml:space="preserve">Fig. </w:t>
      </w:r>
      <w:r w:rsidR="0035085A">
        <w:rPr>
          <w:noProof/>
        </w:rPr>
        <w:t>3</w:t>
      </w:r>
      <w:r w:rsidR="0035085A" w:rsidRPr="00C175B9">
        <w:noBreakHyphen/>
      </w:r>
      <w:r w:rsidR="0035085A">
        <w:rPr>
          <w:noProof/>
        </w:rPr>
        <w:t>6</w:t>
      </w:r>
      <w:r w:rsidR="00C175B9">
        <w:fldChar w:fldCharType="end"/>
      </w:r>
      <w:r w:rsidR="00C175B9">
        <w:t>.</w:t>
      </w:r>
      <w:r w:rsidR="0096300F">
        <w:t xml:space="preserve">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416E2" w14:paraId="15EE4E68" w14:textId="77777777" w:rsidTr="00F23E94">
        <w:tc>
          <w:tcPr>
            <w:tcW w:w="8647" w:type="dxa"/>
          </w:tcPr>
          <w:p w14:paraId="7841F8AF" w14:textId="2209EB68" w:rsidR="00C416E2" w:rsidRDefault="00C416E2" w:rsidP="00F23E94">
            <w:pPr>
              <w:pStyle w:val="afff5"/>
              <w:ind w:firstLine="0"/>
              <w:jc w:val="center"/>
            </w:pPr>
            <w:r>
              <w:rPr>
                <w:noProof/>
              </w:rPr>
              <w:drawing>
                <wp:inline distT="0" distB="0" distL="0" distR="0" wp14:anchorId="226FE92C" wp14:editId="2EB02B20">
                  <wp:extent cx="2552700" cy="3126389"/>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58416" cy="3133390"/>
                          </a:xfrm>
                          <a:prstGeom prst="rect">
                            <a:avLst/>
                          </a:prstGeom>
                          <a:noFill/>
                        </pic:spPr>
                      </pic:pic>
                    </a:graphicData>
                  </a:graphic>
                </wp:inline>
              </w:drawing>
            </w:r>
          </w:p>
        </w:tc>
      </w:tr>
      <w:tr w:rsidR="00C416E2" w14:paraId="0470CFC9" w14:textId="77777777" w:rsidTr="00F23E94">
        <w:tc>
          <w:tcPr>
            <w:tcW w:w="8647" w:type="dxa"/>
          </w:tcPr>
          <w:p w14:paraId="1120C014" w14:textId="77777777" w:rsidR="0052234B" w:rsidRDefault="00C416E2" w:rsidP="00C175B9">
            <w:pPr>
              <w:pStyle w:val="afff5"/>
              <w:ind w:firstLine="0"/>
              <w:jc w:val="center"/>
            </w:pPr>
            <w:bookmarkStart w:id="114" w:name="_Ref423378089"/>
            <w:bookmarkStart w:id="115" w:name="_Toc424364765"/>
            <w:r w:rsidRPr="00C175B9">
              <w:t xml:space="preserve">Fig. </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6</w:t>
            </w:r>
            <w:r w:rsidR="002E3DD2">
              <w:rPr>
                <w:noProof/>
              </w:rPr>
              <w:fldChar w:fldCharType="end"/>
            </w:r>
            <w:bookmarkEnd w:id="114"/>
            <w:r w:rsidRPr="00C175B9">
              <w:rPr>
                <w:rFonts w:hint="eastAsia"/>
              </w:rPr>
              <w:t xml:space="preserve"> </w:t>
            </w:r>
            <w:r w:rsidRPr="00C175B9">
              <w:t>The feature of 2</w:t>
            </w:r>
            <w:r w:rsidRPr="00C175B9">
              <w:rPr>
                <w:vertAlign w:val="superscript"/>
              </w:rPr>
              <w:t>nd</w:t>
            </w:r>
            <w:r w:rsidRPr="00C175B9">
              <w:t xml:space="preserve"> layer HARM</w:t>
            </w:r>
            <w:bookmarkEnd w:id="115"/>
          </w:p>
          <w:p w14:paraId="7242B6EE" w14:textId="0950F608" w:rsidR="00C416E2" w:rsidRPr="001F17DD" w:rsidRDefault="0052234B" w:rsidP="00C175B9">
            <w:pPr>
              <w:pStyle w:val="afff5"/>
              <w:ind w:firstLine="0"/>
              <w:jc w:val="center"/>
            </w:pPr>
            <w:r>
              <w:t>Fusing</w:t>
            </w:r>
            <w:r w:rsidR="00C416E2" w:rsidRPr="00C175B9">
              <w:t xml:space="preserve"> the accu</w:t>
            </w:r>
            <w:r w:rsidR="00E905CC">
              <w:t>mu</w:t>
            </w:r>
            <w:r w:rsidR="00C416E2" w:rsidRPr="00C175B9">
              <w:t>lated result</w:t>
            </w:r>
            <w:r w:rsidR="00C175B9" w:rsidRPr="00C175B9">
              <w:t>s</w:t>
            </w:r>
            <w:r w:rsidR="00C416E2" w:rsidRPr="00C175B9">
              <w:t xml:space="preserve"> of ambient part and the feature</w:t>
            </w:r>
            <w:r w:rsidR="00C175B9" w:rsidRPr="00C175B9">
              <w:t>s</w:t>
            </w:r>
            <w:r w:rsidR="00C416E2" w:rsidRPr="00C175B9">
              <w:t xml:space="preserve"> of vital sign part.</w:t>
            </w:r>
            <w:r w:rsidR="00C175B9">
              <w:t xml:space="preserve"> In </w:t>
            </w:r>
            <w:r w:rsidR="00C175B9">
              <w:lastRenderedPageBreak/>
              <w:t>this sample, the ambient part has found 4 clusters and the vital sign part has found 6 clusters in its 1</w:t>
            </w:r>
            <w:r w:rsidR="00C175B9" w:rsidRPr="00C175B9">
              <w:rPr>
                <w:vertAlign w:val="superscript"/>
              </w:rPr>
              <w:t>st</w:t>
            </w:r>
            <w:r w:rsidR="00C175B9">
              <w:t xml:space="preserve"> 2LDPMM.</w:t>
            </w:r>
          </w:p>
        </w:tc>
      </w:tr>
    </w:tbl>
    <w:p w14:paraId="1ACB8BEA" w14:textId="1291ECE4" w:rsidR="00C86DBA" w:rsidRPr="00690B38" w:rsidRDefault="00C86DBA" w:rsidP="00DF0FED">
      <w:pPr>
        <w:pStyle w:val="afff5"/>
      </w:pPr>
      <w:r>
        <w:lastRenderedPageBreak/>
        <w:t xml:space="preserve">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w:t>
      </w:r>
      <w:r w:rsidR="00C175B9">
        <w:t xml:space="preserve">. </w:t>
      </w:r>
      <m:oMath>
        <m:r>
          <w:rPr>
            <w:rFonts w:ascii="Cambria Math" w:hAnsi="Cambria Math"/>
          </w:rPr>
          <m:t>N</m:t>
        </m:r>
      </m:oMath>
      <w:r w:rsidR="00C175B9">
        <w:rPr>
          <w:rFonts w:hint="eastAsia"/>
        </w:rPr>
        <w:t xml:space="preserve"> </w:t>
      </w:r>
      <w:proofErr w:type="gramStart"/>
      <w:r w:rsidR="00C175B9">
        <w:t>is</w:t>
      </w:r>
      <w:proofErr w:type="gramEnd"/>
      <w:r w:rsidR="00C175B9">
        <w:t xml:space="preserve"> the number of training data</w:t>
      </w:r>
      <w:r>
        <w: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t xml:space="preserve"> are vectors in the </w:t>
      </w:r>
      <w:r w:rsidR="00690B38">
        <w:t>(</w:t>
      </w:r>
      <w:proofErr w:type="spellStart"/>
      <w:r w:rsidR="00690B38" w:rsidRPr="005E6CF2">
        <w:rPr>
          <w:i/>
        </w:rPr>
        <w:t>n</w:t>
      </w:r>
      <w:r w:rsidR="00690B38">
        <w:t>+</w:t>
      </w:r>
      <w:r w:rsidRPr="005E6CF2">
        <w:rPr>
          <w:i/>
        </w:rPr>
        <w:t>m</w:t>
      </w:r>
      <w:proofErr w:type="spellEnd"/>
      <w:r w:rsidR="00690B38">
        <w:t>)</w:t>
      </w:r>
      <w:r>
        <w:t xml:space="preserve">-dimensional feature space. The following equation </w:t>
      </w:r>
      <w:r w:rsidR="00690B38">
        <w:fldChar w:fldCharType="begin"/>
      </w:r>
      <w:r w:rsidR="00690B38">
        <w:instrText xml:space="preserve"> REF _Ref423363700 \h </w:instrText>
      </w:r>
      <w:r w:rsidR="00690B38">
        <w:fldChar w:fldCharType="separate"/>
      </w:r>
      <w:r w:rsidR="0035085A">
        <w:rPr>
          <w:rFonts w:hint="eastAsia"/>
        </w:rPr>
        <w:t>(</w:t>
      </w:r>
      <w:r w:rsidR="0035085A">
        <w:rPr>
          <w:noProof/>
        </w:rPr>
        <w:t>3</w:t>
      </w:r>
      <w:r w:rsidR="0035085A">
        <w:noBreakHyphen/>
      </w:r>
      <w:r w:rsidR="0035085A">
        <w:rPr>
          <w:noProof/>
        </w:rPr>
        <w:t>13</w:t>
      </w:r>
      <w:r w:rsidR="0035085A">
        <w:rPr>
          <w:rFonts w:hint="eastAsia"/>
        </w:rPr>
        <w:t>)</w:t>
      </w:r>
      <w:r w:rsidR="00690B38">
        <w:fldChar w:fldCharType="end"/>
      </w:r>
      <w:r w:rsidR="00690B38">
        <w:t xml:space="preserve"> </w:t>
      </w:r>
      <w:r>
        <w:t xml:space="preserve">uses to find the distance between new instance </w:t>
      </w:r>
      <m:oMath>
        <m:r>
          <w:rPr>
            <w:rFonts w:ascii="Cambria Math" w:hAnsi="Cambria Math"/>
          </w:rPr>
          <m:t>i</m:t>
        </m:r>
      </m:oMath>
      <w:r>
        <w:rPr>
          <w:rFonts w:hint="eastAsia"/>
        </w:rPr>
        <w:t xml:space="preserve"> and other training </w:t>
      </w:r>
      <w:proofErr w:type="gramStart"/>
      <w:r>
        <w:rPr>
          <w:rFonts w:hint="eastAsia"/>
        </w:rPr>
        <w:t xml:space="preserve">data </w:t>
      </w:r>
      <w:proofErr w:type="gramEnd"/>
      <m:oMath>
        <m:r>
          <w:rPr>
            <w:rFonts w:ascii="Cambria Math" w:hAnsi="Cambria Math"/>
          </w:rPr>
          <m:t>j</m:t>
        </m:r>
      </m:oMath>
      <w:r>
        <w:t>.</w:t>
      </w:r>
    </w:p>
    <w:tbl>
      <w:tblPr>
        <w:tblStyle w:val="ae"/>
        <w:tblW w:w="0" w:type="auto"/>
        <w:tblLook w:val="04A0" w:firstRow="1" w:lastRow="0" w:firstColumn="1" w:lastColumn="0" w:noHBand="0" w:noVBand="1"/>
      </w:tblPr>
      <w:tblGrid>
        <w:gridCol w:w="7688"/>
        <w:gridCol w:w="816"/>
      </w:tblGrid>
      <w:tr w:rsidR="00C86DBA" w14:paraId="1DC55083" w14:textId="77777777" w:rsidTr="00F23E94">
        <w:tc>
          <w:tcPr>
            <w:tcW w:w="8024" w:type="dxa"/>
            <w:tcBorders>
              <w:top w:val="nil"/>
              <w:left w:val="nil"/>
              <w:bottom w:val="nil"/>
              <w:right w:val="nil"/>
            </w:tcBorders>
          </w:tcPr>
          <w:p w14:paraId="0DC3588B" w14:textId="3BADEF3D" w:rsidR="00C86DBA" w:rsidRPr="002C026E" w:rsidRDefault="00C86DBA" w:rsidP="00F23E94">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tc>
        <w:tc>
          <w:tcPr>
            <w:tcW w:w="696" w:type="dxa"/>
            <w:tcBorders>
              <w:top w:val="nil"/>
              <w:left w:val="nil"/>
              <w:bottom w:val="nil"/>
              <w:right w:val="nil"/>
            </w:tcBorders>
          </w:tcPr>
          <w:p w14:paraId="1A287961" w14:textId="77777777" w:rsidR="00C86DBA" w:rsidRDefault="00C86DBA" w:rsidP="00F23E94">
            <w:pPr>
              <w:jc w:val="center"/>
            </w:pPr>
            <w:bookmarkStart w:id="116" w:name="_Ref423363700"/>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3</w:t>
            </w:r>
            <w:r w:rsidR="002E3DD2">
              <w:rPr>
                <w:noProof/>
              </w:rPr>
              <w:fldChar w:fldCharType="end"/>
            </w:r>
            <w:r>
              <w:rPr>
                <w:rFonts w:hint="eastAsia"/>
              </w:rPr>
              <w:t>)</w:t>
            </w:r>
            <w:bookmarkEnd w:id="116"/>
          </w:p>
        </w:tc>
      </w:tr>
    </w:tbl>
    <w:p w14:paraId="35AE7600" w14:textId="77777777" w:rsidR="00C86DBA" w:rsidRDefault="00C86DBA" w:rsidP="00C86DBA">
      <w:pPr>
        <w:pStyle w:val="afff5"/>
      </w:pPr>
      <w:r>
        <w:t xml:space="preserve">After finding all distances, the </w:t>
      </w:r>
      <m:oMath>
        <m:r>
          <w:rPr>
            <w:rFonts w:ascii="Cambria Math" w:hAnsi="Cambria Math"/>
          </w:rPr>
          <m:t>k</m:t>
        </m:r>
      </m:oMath>
      <w:r>
        <w:t xml:space="preserve"> nearest neighbors can be found. </w:t>
      </w:r>
      <w:r>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w:t>
      </w:r>
      <w:proofErr w:type="spellStart"/>
      <w:r>
        <w:t>i-th</w:t>
      </w:r>
      <w:proofErr w:type="spellEnd"/>
      <w:r>
        <w:t xml:space="preserve"> neighbor </w:t>
      </w:r>
      <w:proofErr w:type="gramStart"/>
      <w:r>
        <w:t xml:space="preserve">of </w:t>
      </w:r>
      <w:proofErr w:type="gramEnd"/>
      <m:oMath>
        <m:r>
          <w:rPr>
            <w:rFonts w:ascii="Cambria Math" w:hAnsi="Cambria Math"/>
          </w:rPr>
          <m:t>x</m:t>
        </m:r>
      </m:oMath>
      <w:r>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w:t>
      </w:r>
      <w:proofErr w:type="gramStart"/>
      <w:r>
        <w:rPr>
          <w:rFonts w:hint="eastAsia"/>
        </w:rPr>
        <w:t>is</w:t>
      </w:r>
      <w:proofErr w:type="gramEnd"/>
      <w:r>
        <w:rPr>
          <w:rFonts w:hint="eastAsia"/>
        </w:rPr>
        <w:t xml:space="preserve"> the identity </w:t>
      </w:r>
      <w:r>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w:t>
      </w:r>
      <w:proofErr w:type="gramStart"/>
      <w:r>
        <w:t xml:space="preserve">cluster </w:t>
      </w:r>
      <w:proofErr w:type="gramEnd"/>
      <m:oMath>
        <m:r>
          <m:rPr>
            <m:sty m:val="p"/>
          </m:rPr>
          <w:rPr>
            <w:rFonts w:ascii="Cambria Math" w:hAnsi="Cambria Math"/>
          </w:rPr>
          <m:t>c</m:t>
        </m:r>
      </m:oMath>
      <w:r>
        <w:rPr>
          <w:rFonts w:hint="eastAsia"/>
        </w:rPr>
        <w:t>.</w:t>
      </w:r>
    </w:p>
    <w:tbl>
      <w:tblPr>
        <w:tblStyle w:val="ae"/>
        <w:tblW w:w="0" w:type="auto"/>
        <w:tblLook w:val="04A0" w:firstRow="1" w:lastRow="0" w:firstColumn="1" w:lastColumn="0" w:noHBand="0" w:noVBand="1"/>
      </w:tblPr>
      <w:tblGrid>
        <w:gridCol w:w="7688"/>
        <w:gridCol w:w="816"/>
      </w:tblGrid>
      <w:tr w:rsidR="00C86DBA" w14:paraId="23EC4AC3" w14:textId="77777777" w:rsidTr="00F23E94">
        <w:tc>
          <w:tcPr>
            <w:tcW w:w="8024" w:type="dxa"/>
            <w:tcBorders>
              <w:top w:val="nil"/>
              <w:left w:val="nil"/>
              <w:bottom w:val="nil"/>
              <w:right w:val="nil"/>
            </w:tcBorders>
          </w:tcPr>
          <w:p w14:paraId="00F1B1A0" w14:textId="77777777" w:rsidR="00C86DBA" w:rsidRPr="002C026E" w:rsidRDefault="00C86DBA" w:rsidP="00F23E94">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5337EF83" w14:textId="77777777" w:rsidR="00C86DBA" w:rsidRDefault="00C86DBA" w:rsidP="00F23E94">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4</w:t>
            </w:r>
            <w:r w:rsidR="002E3DD2">
              <w:rPr>
                <w:noProof/>
              </w:rPr>
              <w:fldChar w:fldCharType="end"/>
            </w:r>
            <w:r>
              <w:rPr>
                <w:rFonts w:hint="eastAsia"/>
              </w:rPr>
              <w:t>)</w:t>
            </w:r>
          </w:p>
        </w:tc>
      </w:tr>
      <w:tr w:rsidR="00C86DBA" w14:paraId="3A34A316" w14:textId="77777777" w:rsidTr="00F23E94">
        <w:tc>
          <w:tcPr>
            <w:tcW w:w="8024" w:type="dxa"/>
            <w:tcBorders>
              <w:top w:val="nil"/>
              <w:left w:val="nil"/>
              <w:bottom w:val="nil"/>
              <w:right w:val="nil"/>
            </w:tcBorders>
          </w:tcPr>
          <w:p w14:paraId="3AFCD56F" w14:textId="77777777" w:rsidR="00C86DBA" w:rsidRDefault="00C86DBA" w:rsidP="00F23E94">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1094DED1" w14:textId="77777777" w:rsidR="00C86DBA" w:rsidRDefault="00C86DBA" w:rsidP="00F23E94">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5</w:t>
            </w:r>
            <w:r w:rsidR="002E3DD2">
              <w:rPr>
                <w:noProof/>
              </w:rPr>
              <w:fldChar w:fldCharType="end"/>
            </w:r>
            <w:r>
              <w:rPr>
                <w:rFonts w:hint="eastAsia"/>
              </w:rPr>
              <w:t>)</w:t>
            </w:r>
          </w:p>
        </w:tc>
      </w:tr>
    </w:tbl>
    <w:p w14:paraId="10614E73" w14:textId="0339B176" w:rsidR="00C86DBA" w:rsidRPr="004B4552" w:rsidRDefault="00C86DBA" w:rsidP="00C86DBA">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688"/>
        <w:gridCol w:w="816"/>
      </w:tblGrid>
      <w:tr w:rsidR="00C86DBA" w14:paraId="3EED4CD5" w14:textId="77777777" w:rsidTr="00F23E94">
        <w:tc>
          <w:tcPr>
            <w:tcW w:w="8024" w:type="dxa"/>
            <w:tcBorders>
              <w:top w:val="nil"/>
              <w:left w:val="nil"/>
              <w:bottom w:val="nil"/>
              <w:right w:val="nil"/>
            </w:tcBorders>
          </w:tcPr>
          <w:p w14:paraId="000B41E3" w14:textId="77777777" w:rsidR="00C86DBA" w:rsidRPr="002C026E" w:rsidRDefault="002E3DD2" w:rsidP="00F23E94">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4AEB461B" w14:textId="77777777" w:rsidR="00C86DBA" w:rsidRDefault="00C86DBA" w:rsidP="00F23E94">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6</w:t>
            </w:r>
            <w:r w:rsidR="002E3DD2">
              <w:rPr>
                <w:noProof/>
              </w:rPr>
              <w:fldChar w:fldCharType="end"/>
            </w:r>
            <w:r>
              <w:rPr>
                <w:rFonts w:hint="eastAsia"/>
              </w:rPr>
              <w:t>)</w:t>
            </w:r>
          </w:p>
        </w:tc>
      </w:tr>
      <w:tr w:rsidR="00C86DBA" w14:paraId="6DEA537D" w14:textId="77777777" w:rsidTr="00F23E94">
        <w:tc>
          <w:tcPr>
            <w:tcW w:w="8024" w:type="dxa"/>
            <w:tcBorders>
              <w:top w:val="nil"/>
              <w:left w:val="nil"/>
              <w:bottom w:val="nil"/>
              <w:right w:val="nil"/>
            </w:tcBorders>
          </w:tcPr>
          <w:p w14:paraId="30A95262" w14:textId="77777777" w:rsidR="00C86DBA" w:rsidRPr="00196712" w:rsidRDefault="002E3DD2" w:rsidP="00F23E94">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6ACA4C9F" w14:textId="77777777" w:rsidR="00C86DBA" w:rsidRDefault="00C86DBA" w:rsidP="00F23E94">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7</w:t>
            </w:r>
            <w:r w:rsidR="002E3DD2">
              <w:rPr>
                <w:noProof/>
              </w:rPr>
              <w:fldChar w:fldCharType="end"/>
            </w:r>
            <w:r>
              <w:rPr>
                <w:rFonts w:hint="eastAsia"/>
              </w:rPr>
              <w:t>)</w:t>
            </w:r>
          </w:p>
        </w:tc>
      </w:tr>
    </w:tbl>
    <w:p w14:paraId="5191D99F" w14:textId="6FBA9437" w:rsidR="00C86DBA" w:rsidRDefault="00C86DBA" w:rsidP="00C86DBA">
      <w:pPr>
        <w:pStyle w:val="afff5"/>
      </w:pPr>
      <w:r>
        <w:t>T</w:t>
      </w:r>
      <w:r>
        <w:rPr>
          <w:rFonts w:hint="eastAsia"/>
        </w:rPr>
        <w:t>he</w:t>
      </w:r>
      <w:r>
        <w:t xml:space="preserve"> instance will belong to the closet </w:t>
      </w:r>
      <w:proofErr w:type="gramStart"/>
      <w:r>
        <w:t>cluster</w:t>
      </w:r>
      <w:r>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Because the majority of instances which TF is higher than 1% are considering to cluster heads, only few instances which TF is lower than 1% are used to train the activity recognition model by KNN algorithm.</w:t>
      </w:r>
      <w:r w:rsidR="00E905CC">
        <w:t xml:space="preserve"> This KNN model is used to c</w:t>
      </w:r>
      <w:r w:rsidR="00C175B9">
        <w:t xml:space="preserve">ategory all training data, and the </w:t>
      </w:r>
      <w:r w:rsidR="00E905CC">
        <w:t>categorized</w:t>
      </w:r>
      <w:r w:rsidR="00C175B9">
        <w:t xml:space="preserve"> results are used to reduce the burden of labeling data. User only needs to label each category that each </w:t>
      </w:r>
      <w:r w:rsidR="00C175B9">
        <w:lastRenderedPageBreak/>
        <w:t>category is one cluster of 2</w:t>
      </w:r>
      <w:r w:rsidR="00C175B9" w:rsidRPr="00C175B9">
        <w:rPr>
          <w:vertAlign w:val="superscript"/>
        </w:rPr>
        <w:t>nd</w:t>
      </w:r>
      <w:r w:rsidR="00C175B9">
        <w:t xml:space="preserve"> Layer NHARM.</w:t>
      </w:r>
      <w:r w:rsidR="00334E70">
        <w:t xml:space="preserve"> The labeling procedure will describe in the chapter4.</w:t>
      </w:r>
    </w:p>
    <w:p w14:paraId="71485AAC" w14:textId="54712583" w:rsidR="00086DC9" w:rsidRDefault="00334E70" w:rsidP="00334E70">
      <w:pPr>
        <w:pStyle w:val="21"/>
      </w:pPr>
      <w:bookmarkStart w:id="117" w:name="_Toc424364735"/>
      <w:r w:rsidRPr="00334E70">
        <w:t xml:space="preserve">Activity Recognition Model of </w:t>
      </w:r>
      <w:r>
        <w:t>Online</w:t>
      </w:r>
      <w:r w:rsidRPr="00334E70">
        <w:t xml:space="preserve"> Mode</w:t>
      </w:r>
      <w:bookmarkEnd w:id="117"/>
    </w:p>
    <w:p w14:paraId="2A595BE1" w14:textId="59022C98" w:rsidR="006720A1" w:rsidRDefault="003901DE" w:rsidP="003901DE">
      <w:pPr>
        <w:pStyle w:val="afff5"/>
      </w:pPr>
      <w:r>
        <w:rPr>
          <w:rFonts w:hint="eastAsia"/>
        </w:rPr>
        <w:t xml:space="preserve">In the offline mode, the system helps </w:t>
      </w:r>
      <w:r w:rsidR="0080233B">
        <w:t>user category their living behaviors to a number of classes. Each class represents an activity of daily living. And the user should label all classes as the training data for online mode AR model. Because the training data are labeled, we choose a supervised learning method “</w:t>
      </w:r>
      <w:r w:rsidR="008C3A44">
        <w:rPr>
          <w:rFonts w:hint="eastAsia"/>
        </w:rPr>
        <w:t>Dynamic Bayesian Network (</w:t>
      </w:r>
      <w:r w:rsidR="008C3A44">
        <w:t>DBN</w:t>
      </w:r>
      <w:r w:rsidR="008C3A44">
        <w:rPr>
          <w:rFonts w:hint="eastAsia"/>
        </w:rPr>
        <w:t>)</w:t>
      </w:r>
      <w:r w:rsidR="0080233B">
        <w:t xml:space="preserve">” to build the online mode AR model. </w:t>
      </w:r>
      <w:r w:rsidR="008C3A44" w:rsidRPr="008C3A44">
        <w:t>DBN is an extended version of a Bayesian network (BN), which is a probabilistic graphical model representing a set of variables and their co</w:t>
      </w:r>
      <w:r w:rsidR="008C3A44">
        <w:t>nditional independencies via di</w:t>
      </w:r>
      <w:r w:rsidR="008C3A44" w:rsidRPr="008C3A44">
        <w:t xml:space="preserve">rected acyclic graph. The random variables in DBNs are identified in the previous section. </w:t>
      </w:r>
      <w:r w:rsidR="008C3A44">
        <w:t>The ordinary BN</w:t>
      </w:r>
      <w:r w:rsidR="008C3A44" w:rsidRPr="008C3A44">
        <w:t xml:space="preserve"> only considers the situation in which all random variables occur at same time, </w:t>
      </w:r>
      <w:r w:rsidR="008C3A44">
        <w:t xml:space="preserve">but </w:t>
      </w:r>
      <w:r w:rsidR="008C3A44" w:rsidRPr="008C3A44">
        <w:t>the DBN is able to model the relationships associated with random variables in each time slice. BNs are suitable for data analysis in a clinical context because they allow for interpretation; i.e., one can construct causal relationships for each random variable by asking a clinician whether it makes medical sense. DBN is also an interpr</w:t>
      </w:r>
      <w:r w:rsidR="008C3A44">
        <w:t>eta</w:t>
      </w:r>
      <w:r w:rsidR="008C3A44" w:rsidRPr="008C3A44">
        <w:t xml:space="preserve">ble model; however, it considers the temporal relationships of random variables. This is the reason that we selected DBN for estimating the health status of patients. In other words, variations in </w:t>
      </w:r>
      <w:r w:rsidR="008C3A44">
        <w:t>behavior are reflected in the pat</w:t>
      </w:r>
      <w:r w:rsidR="008C3A44" w:rsidRPr="008C3A44">
        <w:t>terns of fluctuating</w:t>
      </w:r>
      <w:r w:rsidR="008C3A44">
        <w:t xml:space="preserve"> environment information and</w:t>
      </w:r>
      <w:r w:rsidR="008C3A44" w:rsidRPr="008C3A44">
        <w:t xml:space="preserve"> vital</w:t>
      </w:r>
      <w:r w:rsidR="008C3A44">
        <w:t xml:space="preserve"> signs information; therefore, the DBN examines both ambient and vital sign sensor data from training data to estimate human activity</w:t>
      </w:r>
      <w:r w:rsidR="008C3A44" w:rsidRPr="008C3A44">
        <w:t>.</w:t>
      </w:r>
      <w:r w:rsidR="008C3A44">
        <w:t xml:space="preserve"> </w:t>
      </w:r>
      <w:r w:rsidR="008C3A44">
        <w:fldChar w:fldCharType="begin"/>
      </w:r>
      <w:r w:rsidR="008C3A44">
        <w:instrText xml:space="preserve"> REF _Ref423437998 \h </w:instrText>
      </w:r>
      <w:r w:rsidR="008C3A44">
        <w:fldChar w:fldCharType="separate"/>
      </w:r>
      <w:r w:rsidR="0035085A" w:rsidRPr="00C175B9">
        <w:t xml:space="preserve">Fig. </w:t>
      </w:r>
      <w:r w:rsidR="0035085A">
        <w:rPr>
          <w:noProof/>
        </w:rPr>
        <w:t>3</w:t>
      </w:r>
      <w:r w:rsidR="0035085A" w:rsidRPr="00C175B9">
        <w:noBreakHyphen/>
      </w:r>
      <w:r w:rsidR="0035085A">
        <w:rPr>
          <w:noProof/>
        </w:rPr>
        <w:t>7</w:t>
      </w:r>
      <w:r w:rsidR="008C3A44">
        <w:fldChar w:fldCharType="end"/>
      </w:r>
      <w:r w:rsidR="008C3A44">
        <w:t xml:space="preserve"> illustrates the proposed DB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tblGrid>
      <w:tr w:rsidR="001F31EF" w14:paraId="7DC25D13" w14:textId="77777777" w:rsidTr="001F31EF">
        <w:tc>
          <w:tcPr>
            <w:tcW w:w="8647" w:type="dxa"/>
          </w:tcPr>
          <w:p w14:paraId="47FE319E" w14:textId="7B982797" w:rsidR="0096300F" w:rsidRDefault="001F31EF" w:rsidP="001F31EF">
            <w:pPr>
              <w:pStyle w:val="afff5"/>
              <w:ind w:firstLine="0"/>
              <w:jc w:val="center"/>
            </w:pPr>
            <w:r>
              <w:rPr>
                <w:noProof/>
              </w:rPr>
              <w:lastRenderedPageBreak/>
              <w:drawing>
                <wp:inline distT="0" distB="0" distL="0" distR="0" wp14:anchorId="06ADF3FE" wp14:editId="6DB4F235">
                  <wp:extent cx="5472000" cy="2168214"/>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2000" cy="2168214"/>
                          </a:xfrm>
                          <a:prstGeom prst="rect">
                            <a:avLst/>
                          </a:prstGeom>
                          <a:noFill/>
                        </pic:spPr>
                      </pic:pic>
                    </a:graphicData>
                  </a:graphic>
                </wp:inline>
              </w:drawing>
            </w:r>
          </w:p>
        </w:tc>
      </w:tr>
      <w:tr w:rsidR="001F31EF" w14:paraId="6A9188DD" w14:textId="77777777" w:rsidTr="001F31EF">
        <w:tc>
          <w:tcPr>
            <w:tcW w:w="8647" w:type="dxa"/>
          </w:tcPr>
          <w:p w14:paraId="2479AA93" w14:textId="22D09E86" w:rsidR="0096300F" w:rsidRPr="001F17DD" w:rsidRDefault="0096300F" w:rsidP="001F31EF">
            <w:pPr>
              <w:pStyle w:val="afff5"/>
              <w:ind w:firstLine="0"/>
              <w:jc w:val="center"/>
            </w:pPr>
            <w:bookmarkStart w:id="118" w:name="_Ref423437998"/>
            <w:bookmarkStart w:id="119" w:name="_Toc424364766"/>
            <w:r w:rsidRPr="00C175B9">
              <w:t xml:space="preserve">Fig. </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7</w:t>
            </w:r>
            <w:r w:rsidR="002E3DD2">
              <w:rPr>
                <w:noProof/>
              </w:rPr>
              <w:fldChar w:fldCharType="end"/>
            </w:r>
            <w:bookmarkEnd w:id="118"/>
            <w:r w:rsidRPr="00C175B9">
              <w:rPr>
                <w:rFonts w:hint="eastAsia"/>
              </w:rPr>
              <w:t xml:space="preserve"> </w:t>
            </w:r>
            <w:r w:rsidR="001F31EF">
              <w:t>The graph structure of online mode</w:t>
            </w:r>
            <w:bookmarkEnd w:id="119"/>
          </w:p>
        </w:tc>
      </w:tr>
    </w:tbl>
    <w:p w14:paraId="4126A06D" w14:textId="3D87671F" w:rsidR="006720A1" w:rsidRDefault="00ED3E91" w:rsidP="0026598A">
      <w:pPr>
        <w:pStyle w:val="afff5"/>
      </w:pPr>
      <w:r>
        <w:t xml:space="preserve">We consider the training data is sequential </w:t>
      </w:r>
      <w:proofErr w:type="gramStart"/>
      <w:r>
        <w:t xml:space="preserve">data </w:t>
      </w:r>
      <w:proofErr w:type="gramEnd"/>
      <m:oMath>
        <m:r>
          <w:rPr>
            <w:rFonts w:ascii="Cambria Math" w:hAnsi="Cambria Math"/>
          </w:rPr>
          <m:t>S</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oMath>
      <w:r w:rsidR="006B667B">
        <w:rPr>
          <w:rFonts w:hint="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R</m:t>
            </m:r>
          </m:e>
          <m:sup>
            <m:d>
              <m:dPr>
                <m:ctrlPr>
                  <w:rPr>
                    <w:rFonts w:ascii="Cambria Math" w:hAnsi="Cambria Math"/>
                    <w:i/>
                  </w:rPr>
                </m:ctrlPr>
              </m:dPr>
              <m:e>
                <m:r>
                  <w:rPr>
                    <w:rFonts w:ascii="Cambria Math" w:hAnsi="Cambria Math"/>
                  </w:rPr>
                  <m:t>n+m</m:t>
                </m:r>
              </m:e>
            </m:d>
          </m:sup>
        </m:sSup>
        <m:r>
          <w:rPr>
            <w:rFonts w:ascii="Cambria Math" w:hAnsi="Cambria Math"/>
          </w:rPr>
          <m:t xml:space="preserve"> </m:t>
        </m:r>
      </m:oMath>
      <w:r w:rsidR="006B667B">
        <w:rPr>
          <w:rFonts w:hint="eastAsia"/>
        </w:rPr>
        <w:t xml:space="preserve">and </w:t>
      </w:r>
      <m:oMath>
        <m:r>
          <w:rPr>
            <w:rFonts w:ascii="Cambria Math" w:hAnsi="Cambria Math"/>
          </w:rPr>
          <m:t>T</m:t>
        </m:r>
      </m:oMath>
      <w:r w:rsidR="006B667B">
        <w:rPr>
          <w:rFonts w:hint="eastAsia"/>
        </w:rPr>
        <w:t xml:space="preserve"> is the number of training data. </w:t>
      </w:r>
      <w:r w:rsidR="006B667B">
        <w:t xml:space="preserve">Every </w:t>
      </w:r>
      <m:oMath>
        <m:r>
          <m:rPr>
            <m:sty m:val="p"/>
          </m:rPr>
          <w:rPr>
            <w:rFonts w:ascii="Cambria Math" w:hAnsi="Cambria Math"/>
          </w:rPr>
          <m:t>y</m:t>
        </m:r>
      </m:oMath>
      <w:r w:rsidR="006B667B">
        <w:rPr>
          <w:rFonts w:hint="eastAsia"/>
        </w:rPr>
        <w:t xml:space="preserve"> is </w:t>
      </w:r>
      <w:r w:rsidR="006B667B">
        <w:t xml:space="preserve">generated by a stat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B667B">
        <w:rPr>
          <w:rFonts w:hint="eastAsia"/>
        </w:rPr>
        <w:t xml:space="preserve"> </w:t>
      </w:r>
      <w:proofErr w:type="gramStart"/>
      <w:r w:rsidR="006B667B">
        <w:rPr>
          <w:rFonts w:hint="eastAsia"/>
        </w:rPr>
        <w:t xml:space="preserve">where </w:t>
      </w:r>
      <w:proofErr w:type="gramEnd"/>
      <m:oMath>
        <m:r>
          <w:rPr>
            <w:rFonts w:ascii="Cambria Math" w:hAnsi="Cambria Math"/>
          </w:rPr>
          <m:t>i</m:t>
        </m:r>
        <m:r>
          <m:rPr>
            <m:sty m:val="p"/>
          </m:rPr>
          <w:rPr>
            <w:rFonts w:ascii="Cambria Math" w:hAnsi="Cambria Math"/>
          </w:rPr>
          <m:t>=1,…,</m:t>
        </m:r>
        <m:r>
          <w:rPr>
            <w:rFonts w:ascii="Cambria Math" w:hAnsi="Cambria Math"/>
          </w:rPr>
          <m:t>T</m:t>
        </m:r>
      </m:oMath>
      <w:r w:rsidR="006B667B">
        <w:t xml:space="preserve">. </w:t>
      </w:r>
      <w:r w:rsidR="00751181" w:rsidRPr="00751181">
        <w:t>The joint probability is formulated as follows:</w:t>
      </w:r>
    </w:p>
    <w:tbl>
      <w:tblPr>
        <w:tblStyle w:val="ae"/>
        <w:tblW w:w="0" w:type="auto"/>
        <w:tblLook w:val="04A0" w:firstRow="1" w:lastRow="0" w:firstColumn="1" w:lastColumn="0" w:noHBand="0" w:noVBand="1"/>
      </w:tblPr>
      <w:tblGrid>
        <w:gridCol w:w="7688"/>
        <w:gridCol w:w="816"/>
      </w:tblGrid>
      <w:tr w:rsidR="006B667B" w14:paraId="75368F34" w14:textId="77777777" w:rsidTr="00751181">
        <w:tc>
          <w:tcPr>
            <w:tcW w:w="7688" w:type="dxa"/>
            <w:tcBorders>
              <w:top w:val="nil"/>
              <w:left w:val="nil"/>
              <w:bottom w:val="nil"/>
              <w:right w:val="nil"/>
            </w:tcBorders>
          </w:tcPr>
          <w:p w14:paraId="7A8CA9C6" w14:textId="74BFE3B7" w:rsidR="006B667B" w:rsidRDefault="00751181" w:rsidP="00D87700">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015A0320" w14:textId="77777777" w:rsidR="006B667B" w:rsidRDefault="006B667B" w:rsidP="00F7707A">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8</w:t>
            </w:r>
            <w:r w:rsidR="002E3DD2">
              <w:rPr>
                <w:noProof/>
              </w:rPr>
              <w:fldChar w:fldCharType="end"/>
            </w:r>
            <w:r>
              <w:rPr>
                <w:rFonts w:hint="eastAsia"/>
              </w:rPr>
              <w:t>)</w:t>
            </w:r>
          </w:p>
        </w:tc>
      </w:tr>
    </w:tbl>
    <w:p w14:paraId="7BFA3357" w14:textId="3CD5D1E7" w:rsidR="006B667B" w:rsidRDefault="00751181" w:rsidP="0075118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nce all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6B667B" w14:paraId="562227CD" w14:textId="77777777" w:rsidTr="00751181">
        <w:tc>
          <w:tcPr>
            <w:tcW w:w="7688" w:type="dxa"/>
            <w:tcBorders>
              <w:top w:val="nil"/>
              <w:left w:val="nil"/>
              <w:bottom w:val="nil"/>
              <w:right w:val="nil"/>
            </w:tcBorders>
          </w:tcPr>
          <w:p w14:paraId="4AECFE49" w14:textId="3A445815" w:rsidR="00751181" w:rsidRPr="006502B5" w:rsidRDefault="00751181" w:rsidP="00751181">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393D3C30" w14:textId="00E413CF" w:rsidR="006B667B" w:rsidRDefault="002E3DD2" w:rsidP="00751181">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7D3ADC4B" w14:textId="77777777" w:rsidR="006B667B" w:rsidRDefault="006B667B" w:rsidP="00F7707A">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9</w:t>
            </w:r>
            <w:r w:rsidR="002E3DD2">
              <w:rPr>
                <w:noProof/>
              </w:rPr>
              <w:fldChar w:fldCharType="end"/>
            </w:r>
            <w:r>
              <w:rPr>
                <w:rFonts w:hint="eastAsia"/>
              </w:rPr>
              <w:t>)</w:t>
            </w:r>
          </w:p>
        </w:tc>
      </w:tr>
    </w:tbl>
    <w:p w14:paraId="1EC43760" w14:textId="56F5416F" w:rsidR="006B667B" w:rsidRDefault="00751181" w:rsidP="0075118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147991EE" w14:textId="1E3C35BC" w:rsidR="00751181" w:rsidRDefault="00751181" w:rsidP="0075118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 xml:space="preserve">mum likelihood estimation (MLE) using historical data, each conditional probability in the DBN model can be learned, even when hidden </w:t>
      </w:r>
      <w:r w:rsidRPr="00751181">
        <w:lastRenderedPageBreak/>
        <w:t>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77903B53" w14:textId="07816C5C" w:rsidR="004160B1" w:rsidRDefault="004160B1" w:rsidP="0075118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 xml:space="preserve">. In other words, the marginal probability of the current </w:t>
      </w:r>
      <w:proofErr w:type="gramStart"/>
      <w:r>
        <w:t>activity</w:t>
      </w:r>
      <w:r w:rsidRPr="004160B1">
        <w:t xml:space="preserve"> </w:t>
      </w:r>
      <w:proofErr w:type="gramEnd"/>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by the observations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and the node of </w:t>
      </w:r>
      <m:oMath>
        <m:sSub>
          <m:sSubPr>
            <m:ctrlPr>
              <w:rPr>
                <w:rFonts w:ascii="Cambria Math" w:hAnsi="Cambria Math"/>
              </w:rPr>
            </m:ctrlPr>
          </m:sSubPr>
          <m:e>
            <m:r>
              <w:rPr>
                <w:rFonts w:ascii="Cambria Math" w:hAnsi="Cambria Math"/>
              </w:rPr>
              <m:t>X</m:t>
            </m:r>
          </m:e>
          <m:sub>
            <m:r>
              <w:rPr>
                <w:rFonts w:ascii="Cambria Math" w:hAnsi="Cambria Math"/>
              </w:rPr>
              <m:t>t-1</m:t>
            </m:r>
          </m:sub>
        </m:sSub>
      </m:oMath>
      <w:r w:rsidRPr="004160B1">
        <w:t xml:space="preserve"> that propagates from the parent and the neighboring node of </w:t>
      </w:r>
      <m:oMath>
        <m:r>
          <w:rPr>
            <w:rFonts w:ascii="Cambria Math" w:hAnsi="Cambria Math"/>
          </w:rPr>
          <m:t>X</m:t>
        </m:r>
      </m:oMath>
      <w:r w:rsidRPr="004160B1">
        <w:t xml:space="preserve">. Onc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for each possible value </w:t>
      </w:r>
      <w:proofErr w:type="gramStart"/>
      <w:r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the most likely </w:t>
      </w:r>
      <w:r>
        <w:t>activity</w:t>
      </w:r>
      <w:r w:rsidRPr="004160B1">
        <w:t xml:space="preserve"> estimate of the </w:t>
      </w:r>
      <w:r>
        <w:t>user</w:t>
      </w:r>
      <w:r w:rsidRPr="004160B1">
        <w:t xml:space="preserve"> </w:t>
      </w:r>
      <m:oMath>
        <m:sSup>
          <m:sSupPr>
            <m:ctrlPr>
              <w:rPr>
                <w:rFonts w:ascii="Cambria Math" w:hAnsi="Cambria Math"/>
              </w:rPr>
            </m:ctrlPr>
          </m:sSupPr>
          <m:e>
            <m:r>
              <w:rPr>
                <w:rFonts w:ascii="Cambria Math" w:hAnsi="Cambria Math"/>
              </w:rPr>
              <m:t>c</m:t>
            </m:r>
          </m:e>
          <m:sup>
            <m:r>
              <w:rPr>
                <w:rFonts w:ascii="Cambria Math" w:hAnsi="Cambria Math"/>
              </w:rPr>
              <m:t>*</m:t>
            </m:r>
          </m:sup>
        </m:sSup>
      </m:oMath>
      <w:r>
        <w:t xml:space="preserve"> </w:t>
      </w:r>
      <w:r w:rsidRPr="004160B1">
        <w:t>is:</w:t>
      </w:r>
    </w:p>
    <w:tbl>
      <w:tblPr>
        <w:tblStyle w:val="ae"/>
        <w:tblW w:w="0" w:type="auto"/>
        <w:tblLook w:val="04A0" w:firstRow="1" w:lastRow="0" w:firstColumn="1" w:lastColumn="0" w:noHBand="0" w:noVBand="1"/>
      </w:tblPr>
      <w:tblGrid>
        <w:gridCol w:w="7688"/>
        <w:gridCol w:w="816"/>
      </w:tblGrid>
      <w:tr w:rsidR="004160B1" w14:paraId="67D02CD8" w14:textId="77777777" w:rsidTr="00CD42AD">
        <w:tc>
          <w:tcPr>
            <w:tcW w:w="7688" w:type="dxa"/>
            <w:tcBorders>
              <w:top w:val="nil"/>
              <w:left w:val="nil"/>
              <w:bottom w:val="nil"/>
              <w:right w:val="nil"/>
            </w:tcBorders>
          </w:tcPr>
          <w:p w14:paraId="70406C39" w14:textId="01643DAC" w:rsidR="004160B1" w:rsidRDefault="002E3DD2" w:rsidP="004160B1">
            <w:pPr>
              <w:jc w:val="center"/>
            </w:p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c</m:t>
                      </m:r>
                    </m:lim>
                  </m:limLow>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c,t</m:t>
                      </m:r>
                    </m:sub>
                  </m:sSub>
                  <m:r>
                    <w:rPr>
                      <w:rFonts w:ascii="Cambria Math" w:hAnsi="Cambria Math"/>
                    </w:rPr>
                    <m:t>)</m:t>
                  </m:r>
                </m:e>
              </m:func>
            </m:oMath>
            <w:r w:rsidR="004160B1">
              <w:rPr>
                <w:rFonts w:hint="eastAsia"/>
              </w:rPr>
              <w:t xml:space="preserve"> </w:t>
            </w:r>
          </w:p>
        </w:tc>
        <w:tc>
          <w:tcPr>
            <w:tcW w:w="816" w:type="dxa"/>
            <w:tcBorders>
              <w:top w:val="nil"/>
              <w:left w:val="nil"/>
              <w:bottom w:val="nil"/>
              <w:right w:val="nil"/>
            </w:tcBorders>
          </w:tcPr>
          <w:p w14:paraId="7284B2E7" w14:textId="77777777" w:rsidR="004160B1" w:rsidRDefault="004160B1" w:rsidP="00CD42AD">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3</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20</w:t>
            </w:r>
            <w:r w:rsidR="002E3DD2">
              <w:rPr>
                <w:noProof/>
              </w:rPr>
              <w:fldChar w:fldCharType="end"/>
            </w:r>
            <w:r>
              <w:rPr>
                <w:rFonts w:hint="eastAsia"/>
              </w:rPr>
              <w:t>)</w:t>
            </w:r>
          </w:p>
        </w:tc>
      </w:tr>
    </w:tbl>
    <w:p w14:paraId="338E4019" w14:textId="36707B9E" w:rsidR="001D204C" w:rsidRPr="00F7707A" w:rsidRDefault="004160B1" w:rsidP="0026598A">
      <w:pPr>
        <w:pStyle w:val="afff5"/>
      </w:pPr>
      <w:r>
        <w:t xml:space="preserve">We can use DBN to real-time recognize user’s activity </w:t>
      </w:r>
      <w:r w:rsidR="008442C5">
        <w:t>by the current input and the previous recognized activity. The sequential pattern is considered in the online activity recognition model. If a sensor responses error data into the system, the online AR model may have ability to identify the true activity from its parent node.</w:t>
      </w:r>
    </w:p>
    <w:p w14:paraId="733DD4F2" w14:textId="77777777" w:rsidR="001D204C" w:rsidRDefault="001D204C" w:rsidP="0026598A">
      <w:pPr>
        <w:pStyle w:val="afff5"/>
      </w:pPr>
    </w:p>
    <w:p w14:paraId="37494081" w14:textId="5C63EDB1" w:rsidR="006720A1" w:rsidRDefault="006720A1" w:rsidP="00FC00C8">
      <w:pPr>
        <w:pStyle w:val="1"/>
        <w:spacing w:before="1920" w:after="720"/>
        <w:ind w:left="244"/>
      </w:pPr>
      <w:r>
        <w:lastRenderedPageBreak/>
        <w:br/>
      </w:r>
      <w:bookmarkStart w:id="120" w:name="_Toc424364736"/>
      <w:r>
        <w:t xml:space="preserve">Activity of </w:t>
      </w:r>
      <w:r>
        <w:rPr>
          <w:rFonts w:hint="eastAsia"/>
        </w:rPr>
        <w:t>Daily</w:t>
      </w:r>
      <w:r>
        <w:t xml:space="preserve"> Living-aware Elderly Healthcare System</w:t>
      </w:r>
      <w:bookmarkEnd w:id="120"/>
    </w:p>
    <w:p w14:paraId="0BC33F66" w14:textId="1C7DACDF" w:rsidR="006720A1" w:rsidRDefault="006720A1" w:rsidP="006720A1">
      <w:pPr>
        <w:pStyle w:val="21"/>
      </w:pPr>
      <w:bookmarkStart w:id="121" w:name="_Toc424364737"/>
      <w:r>
        <w:rPr>
          <w:rFonts w:hint="eastAsia"/>
        </w:rPr>
        <w:t xml:space="preserve">System </w:t>
      </w:r>
      <w:r w:rsidR="000E48E0">
        <w:t>Overview</w:t>
      </w:r>
      <w:bookmarkEnd w:id="121"/>
    </w:p>
    <w:p w14:paraId="77BE7D49" w14:textId="513A4F89" w:rsidR="00477A93" w:rsidRDefault="00477A93" w:rsidP="00477A93">
      <w:pPr>
        <w:pStyle w:val="afff5"/>
      </w:pPr>
      <w:r>
        <w:t xml:space="preserve">The healthcare system is used to real-time aware </w:t>
      </w:r>
      <w:r w:rsidR="000E48E0">
        <w:t>residents’ activity based on the</w:t>
      </w:r>
      <w:r>
        <w:t xml:space="preserve"> proposed hierarchical activity recognition model. </w:t>
      </w:r>
      <w:r>
        <w:rPr>
          <w:rFonts w:hint="eastAsia"/>
        </w:rPr>
        <w:t xml:space="preserve">We describe the </w:t>
      </w:r>
      <w:r>
        <w:t>adaptive learning mechanism of this healthcare system in detail. The framework of online mode and offline mode are also described in this chapter. The offline mode is an important role to build the first generation AR model. In the offline mode, the system collects data from environment and wearable devices, after number of days the system will train the hierarchical AR model and provide an interface for residents to label their activity. In the online mode, the system provides a real-time monitoring function and it has ability to discover unknown activity and retrain the activity recognition model. We uses case-based reasoning (CBR) algorithm to implement the function of discovery. CBR is an artificial intelligent method and</w:t>
      </w:r>
      <w:r w:rsidRPr="00E73240">
        <w:t xml:space="preserve"> the process of solving new problems based on the solutions of similar past problems.</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0E48E0" w14:paraId="548D1246" w14:textId="77777777" w:rsidTr="00CD42AD">
        <w:tc>
          <w:tcPr>
            <w:tcW w:w="8647" w:type="dxa"/>
          </w:tcPr>
          <w:p w14:paraId="197910FA" w14:textId="161D4883" w:rsidR="000E48E0" w:rsidRDefault="000E48E0" w:rsidP="00CD42AD">
            <w:pPr>
              <w:pStyle w:val="afff5"/>
              <w:ind w:firstLine="0"/>
              <w:jc w:val="center"/>
            </w:pPr>
            <w:r>
              <w:rPr>
                <w:noProof/>
              </w:rPr>
              <w:lastRenderedPageBreak/>
              <w:drawing>
                <wp:inline distT="0" distB="0" distL="0" distR="0" wp14:anchorId="70565108" wp14:editId="58887664">
                  <wp:extent cx="5040000" cy="3964129"/>
                  <wp:effectExtent l="0" t="0" r="825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64129"/>
                          </a:xfrm>
                          <a:prstGeom prst="rect">
                            <a:avLst/>
                          </a:prstGeom>
                          <a:noFill/>
                        </pic:spPr>
                      </pic:pic>
                    </a:graphicData>
                  </a:graphic>
                </wp:inline>
              </w:drawing>
            </w:r>
          </w:p>
        </w:tc>
      </w:tr>
      <w:tr w:rsidR="000E48E0" w14:paraId="60078B8E" w14:textId="77777777" w:rsidTr="00CD42AD">
        <w:tc>
          <w:tcPr>
            <w:tcW w:w="8647" w:type="dxa"/>
          </w:tcPr>
          <w:p w14:paraId="4302DDE6" w14:textId="427BC2B7" w:rsidR="000E48E0" w:rsidRPr="001F17DD" w:rsidRDefault="000E48E0" w:rsidP="000E48E0">
            <w:pPr>
              <w:pStyle w:val="afff5"/>
              <w:ind w:firstLine="0"/>
              <w:jc w:val="center"/>
            </w:pPr>
            <w:bookmarkStart w:id="122" w:name="_Ref423907536"/>
            <w:bookmarkStart w:id="123" w:name="_Toc424364767"/>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1</w:t>
            </w:r>
            <w:r w:rsidR="002E3DD2">
              <w:rPr>
                <w:noProof/>
              </w:rPr>
              <w:fldChar w:fldCharType="end"/>
            </w:r>
            <w:bookmarkEnd w:id="122"/>
            <w:r w:rsidRPr="00C175B9">
              <w:rPr>
                <w:rFonts w:hint="eastAsia"/>
              </w:rPr>
              <w:t xml:space="preserve"> </w:t>
            </w:r>
            <w:r>
              <w:t>The flowchart of activity-aware elderly healthcare system</w:t>
            </w:r>
            <w:bookmarkEnd w:id="123"/>
          </w:p>
        </w:tc>
      </w:tr>
    </w:tbl>
    <w:p w14:paraId="37320F95" w14:textId="1C9D6D71" w:rsidR="006720A1" w:rsidRDefault="000E48E0" w:rsidP="00477A93">
      <w:pPr>
        <w:pStyle w:val="afff5"/>
      </w:pPr>
      <w:r>
        <w:fldChar w:fldCharType="begin"/>
      </w:r>
      <w:r>
        <w:instrText xml:space="preserve"> REF _Ref423907536 \h </w:instrText>
      </w:r>
      <w:r>
        <w:fldChar w:fldCharType="separate"/>
      </w:r>
      <w:r w:rsidR="0035085A" w:rsidRPr="00C175B9">
        <w:t xml:space="preserve">Fig. </w:t>
      </w:r>
      <w:r w:rsidR="0035085A">
        <w:rPr>
          <w:noProof/>
        </w:rPr>
        <w:t>4</w:t>
      </w:r>
      <w:r w:rsidR="0035085A" w:rsidRPr="00C175B9">
        <w:noBreakHyphen/>
      </w:r>
      <w:r w:rsidR="0035085A">
        <w:rPr>
          <w:noProof/>
        </w:rPr>
        <w:t>1</w:t>
      </w:r>
      <w:r>
        <w:fldChar w:fldCharType="end"/>
      </w:r>
      <w:r>
        <w:t xml:space="preserve"> illustrates the flowchart of the healthcare system. The functions of activity recognition are described in chapter3. Based on the Hierarchical Activity Recognition Model in training mode, users can easily label training data with less burden. Those labeled data are constructed to a dataset for building activity recognition model of online mode. And the online mode AR model is constructed by dynamic Bayesian network, which is a sequential pattern recognition methodology. </w:t>
      </w:r>
      <w:r w:rsidR="00B37CB0">
        <w:t>According to the previous predicted result and the input observations, t</w:t>
      </w:r>
      <w:r>
        <w:t xml:space="preserve">he online mode AR model </w:t>
      </w:r>
      <w:r w:rsidR="00B37CB0">
        <w:t xml:space="preserve">predicts the current activity. Before the system provides service, the system computes similarity score of the activity. If the similarity score is lower than threshold, the system seems this activity is an unknown activity and triggers case-based reasoning mechanism. It finds the most similarity cases by the similarity score and provides same service immediately. After the system provides services, it will require user to confirm this new activity and give a mapping </w:t>
      </w:r>
      <w:r w:rsidR="00B37CB0">
        <w:lastRenderedPageBreak/>
        <w:t xml:space="preserve">service. While the system receives the confirm message and updates the training dataset, the system will re-train the online mode AR model. </w:t>
      </w:r>
      <w:r w:rsidR="001D282A">
        <w:t>For the procedure</w:t>
      </w:r>
      <w:r w:rsidR="001D282A" w:rsidRPr="001D282A">
        <w:t>, the system in online mode is able to learning new lifestyle without expert maintai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1D0DF5" w14:paraId="7C7CD4C4" w14:textId="77777777" w:rsidTr="00B2249A">
        <w:tc>
          <w:tcPr>
            <w:tcW w:w="8647" w:type="dxa"/>
          </w:tcPr>
          <w:p w14:paraId="7F58608C" w14:textId="61D7FB6D" w:rsidR="001D0DF5" w:rsidRDefault="009B2F92" w:rsidP="00B2249A">
            <w:pPr>
              <w:pStyle w:val="afff5"/>
              <w:ind w:firstLine="0"/>
              <w:jc w:val="center"/>
            </w:pPr>
            <w:r>
              <w:rPr>
                <w:noProof/>
              </w:rPr>
              <w:drawing>
                <wp:inline distT="0" distB="0" distL="0" distR="0" wp14:anchorId="20637341" wp14:editId="5618FA69">
                  <wp:extent cx="5220000" cy="240199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000" cy="2401995"/>
                          </a:xfrm>
                          <a:prstGeom prst="rect">
                            <a:avLst/>
                          </a:prstGeom>
                          <a:noFill/>
                        </pic:spPr>
                      </pic:pic>
                    </a:graphicData>
                  </a:graphic>
                </wp:inline>
              </w:drawing>
            </w:r>
          </w:p>
        </w:tc>
      </w:tr>
      <w:tr w:rsidR="001D0DF5" w14:paraId="536F7D91" w14:textId="77777777" w:rsidTr="00B2249A">
        <w:tc>
          <w:tcPr>
            <w:tcW w:w="8647" w:type="dxa"/>
          </w:tcPr>
          <w:p w14:paraId="5BFB516C" w14:textId="5A6A3CD3" w:rsidR="001D0DF5" w:rsidRPr="001F17DD" w:rsidRDefault="001D0DF5" w:rsidP="001D0DF5">
            <w:pPr>
              <w:pStyle w:val="afff5"/>
              <w:ind w:firstLine="0"/>
              <w:jc w:val="center"/>
            </w:pPr>
            <w:bookmarkStart w:id="124" w:name="_Ref423969717"/>
            <w:bookmarkStart w:id="125" w:name="_Toc424364768"/>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2</w:t>
            </w:r>
            <w:r w:rsidR="002E3DD2">
              <w:rPr>
                <w:noProof/>
              </w:rPr>
              <w:fldChar w:fldCharType="end"/>
            </w:r>
            <w:bookmarkEnd w:id="124"/>
            <w:r w:rsidRPr="00C175B9">
              <w:rPr>
                <w:rFonts w:hint="eastAsia"/>
              </w:rPr>
              <w:t xml:space="preserve"> </w:t>
            </w:r>
            <w:r>
              <w:t>The activity-aware elderly healthcare system overview</w:t>
            </w:r>
            <w:bookmarkEnd w:id="125"/>
          </w:p>
        </w:tc>
      </w:tr>
    </w:tbl>
    <w:p w14:paraId="06A19185" w14:textId="7271F050" w:rsidR="001D0DF5" w:rsidRPr="00B2249A" w:rsidRDefault="00E563EA" w:rsidP="00B5140F">
      <w:pPr>
        <w:pStyle w:val="afff5"/>
      </w:pPr>
      <w:r>
        <w:rPr>
          <w:rFonts w:hint="eastAsia"/>
        </w:rPr>
        <w:t xml:space="preserve">The overall design of the activity-aware elderly healthcare system in pervasive environment is shown in </w:t>
      </w:r>
      <w:r>
        <w:fldChar w:fldCharType="begin"/>
      </w:r>
      <w:r>
        <w:instrText xml:space="preserve"> </w:instrText>
      </w:r>
      <w:r>
        <w:rPr>
          <w:rFonts w:hint="eastAsia"/>
        </w:rPr>
        <w:instrText>REF _Ref423969717 \h</w:instrText>
      </w:r>
      <w:r>
        <w:instrText xml:space="preserve"> </w:instrText>
      </w:r>
      <w:r>
        <w:fldChar w:fldCharType="separate"/>
      </w:r>
      <w:r w:rsidR="0035085A" w:rsidRPr="00C175B9">
        <w:t xml:space="preserve">Fig. </w:t>
      </w:r>
      <w:r w:rsidR="0035085A">
        <w:rPr>
          <w:noProof/>
        </w:rPr>
        <w:t>4</w:t>
      </w:r>
      <w:r w:rsidR="0035085A" w:rsidRPr="00C175B9">
        <w:noBreakHyphen/>
      </w:r>
      <w:r w:rsidR="0035085A">
        <w:rPr>
          <w:noProof/>
        </w:rPr>
        <w:t>2</w:t>
      </w:r>
      <w:r>
        <w:fldChar w:fldCharType="end"/>
      </w:r>
      <w:r>
        <w:t xml:space="preserve">. The elderly people’s vital sign are collected by smart watch with a wireless body sensor network, and it can collect different kinds of body sensors in the future, </w:t>
      </w:r>
      <w:r w:rsidRPr="00E563EA">
        <w:rPr>
          <w:i/>
        </w:rPr>
        <w:t>e.g.</w:t>
      </w:r>
      <w:r>
        <w:t xml:space="preserve">, heart rate sensor, blood pressure measurement sensor, etc. And environmental sensors are deployed to monitor the pervasive environment with ambient sensor network. Ambient sensor network includes light sensor (lumen sensor), current sensor and switch sensor through wireless connection. In the communication layer, we use MQ server to transmit collected data to home server. </w:t>
      </w:r>
      <w:r w:rsidR="00282E6A">
        <w:t>The collected data are too many, so the communication layer reduces the burden on network traffic.</w:t>
      </w:r>
      <w:r w:rsidR="009B2F92">
        <w:t xml:space="preserve"> In the analysis layer, collected data are used to real-time recognize activity of user. The activity dataset stores the training data and new discovering activity. The service dataset stores the service of mapping activity. When the activity recognition model detect an abnormal activity that its service is sending an alert message, the application layer </w:t>
      </w:r>
      <w:r w:rsidR="00B2249A">
        <w:t xml:space="preserve">will send an alert message to </w:t>
      </w:r>
      <w:r w:rsidR="00B2249A">
        <w:lastRenderedPageBreak/>
        <w:t xml:space="preserve">user’s caregiver. Based on the ability of activity recognition, many helpful application can be generated, </w:t>
      </w:r>
      <w:r w:rsidR="00B2249A" w:rsidRPr="00B2249A">
        <w:rPr>
          <w:i/>
        </w:rPr>
        <w:t>e.g.</w:t>
      </w:r>
      <w:r w:rsidR="00B2249A">
        <w:t>, anomaly detection by analyzing user’s activity of daily living. We record all observed activities into a</w:t>
      </w:r>
      <w:r w:rsidR="00B5140F">
        <w:t>n</w:t>
      </w:r>
      <w:r w:rsidR="00B2249A">
        <w:t xml:space="preserve"> ADL report, so user’s caregiver can evaluate the elderly’s health status or individual ability by the ADL report.</w:t>
      </w:r>
    </w:p>
    <w:p w14:paraId="7226A6FA" w14:textId="5AC3EA84" w:rsidR="006720A1" w:rsidRDefault="006720A1" w:rsidP="006720A1">
      <w:pPr>
        <w:pStyle w:val="21"/>
      </w:pPr>
      <w:bookmarkStart w:id="126" w:name="_Toc424364738"/>
      <w:r>
        <w:rPr>
          <w:rFonts w:hint="eastAsia"/>
        </w:rPr>
        <w:t>Labeling Interface</w:t>
      </w:r>
      <w:bookmarkEnd w:id="126"/>
    </w:p>
    <w:p w14:paraId="2908BD6B" w14:textId="75EC958D" w:rsidR="006720A1" w:rsidRDefault="001D282A" w:rsidP="001D282A">
      <w:pPr>
        <w:pStyle w:val="afff5"/>
      </w:pPr>
      <w:r>
        <w:t xml:space="preserve">The ordinary activity recognitions are usually generated by supervised learning methods, but </w:t>
      </w:r>
      <w:r>
        <w:rPr>
          <w:rFonts w:hint="eastAsia"/>
        </w:rPr>
        <w:t>the</w:t>
      </w:r>
      <w:r>
        <w:t xml:space="preserve"> procedure of </w:t>
      </w:r>
      <w:r>
        <w:rPr>
          <w:rFonts w:hint="eastAsia"/>
        </w:rPr>
        <w:t xml:space="preserve">labeling </w:t>
      </w:r>
      <w:r>
        <w:t>data is a high burden task for users. Even techniques of Internet of Things are flourishing</w:t>
      </w:r>
      <w:r w:rsidRPr="001D282A">
        <w:t xml:space="preserve">, the difficulty of </w:t>
      </w:r>
      <w:r>
        <w:t>labeling</w:t>
      </w:r>
      <w:r w:rsidRPr="001D282A">
        <w:t xml:space="preserve"> </w:t>
      </w:r>
      <w:r>
        <w:t xml:space="preserve">makes </w:t>
      </w:r>
      <w:r w:rsidRPr="001D282A">
        <w:t xml:space="preserve">the </w:t>
      </w:r>
      <w:r>
        <w:t xml:space="preserve">technology of activity recognition </w:t>
      </w:r>
      <w:r w:rsidRPr="001D282A">
        <w:t>is still in the experimental stage.</w:t>
      </w:r>
      <w:r w:rsidR="00152D3C">
        <w:t xml:space="preserve"> However, monitoring activity of daily living for elderly healthcare are needed in the aging population country. The automatic activity recognition system supports “aging place”. An easier activity recognition is required for those elderly people and their caregivers. So the proposed activity-aware system provides a mechanism for easier labeling data. In the training mode, the activity recognition categories amount of observed data as lower numbers clusters. Each cluster represents one daily activity from those observed data. Users only need to label those clusters, so the burden of labeling data is reducing.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D42AD" w14:paraId="45D30A97" w14:textId="77777777" w:rsidTr="00CD42AD">
        <w:tc>
          <w:tcPr>
            <w:tcW w:w="8647" w:type="dxa"/>
          </w:tcPr>
          <w:p w14:paraId="206B0CB4" w14:textId="3AC3C0A2" w:rsidR="00CD42AD" w:rsidRDefault="00CD42AD" w:rsidP="00CD42AD">
            <w:pPr>
              <w:pStyle w:val="afff5"/>
              <w:ind w:firstLine="0"/>
              <w:jc w:val="center"/>
            </w:pPr>
            <w:r>
              <w:rPr>
                <w:noProof/>
              </w:rPr>
              <w:drawing>
                <wp:inline distT="0" distB="0" distL="0" distR="0" wp14:anchorId="6F67D2B7" wp14:editId="4DD85811">
                  <wp:extent cx="5040000" cy="1324380"/>
                  <wp:effectExtent l="0" t="0" r="0" b="952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CD42AD" w14:paraId="5207ECAA" w14:textId="77777777" w:rsidTr="00CD42AD">
        <w:tc>
          <w:tcPr>
            <w:tcW w:w="8647" w:type="dxa"/>
          </w:tcPr>
          <w:p w14:paraId="4C4A1B58" w14:textId="7929FFA1" w:rsidR="00CD42AD" w:rsidRPr="001F17DD" w:rsidRDefault="00CD42AD" w:rsidP="00CD42AD">
            <w:pPr>
              <w:pStyle w:val="afff5"/>
              <w:ind w:firstLine="0"/>
              <w:jc w:val="center"/>
            </w:pPr>
            <w:bookmarkStart w:id="127" w:name="_Ref423909779"/>
            <w:bookmarkStart w:id="128" w:name="_Toc424364769"/>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3</w:t>
            </w:r>
            <w:r w:rsidR="002E3DD2">
              <w:rPr>
                <w:noProof/>
              </w:rPr>
              <w:fldChar w:fldCharType="end"/>
            </w:r>
            <w:bookmarkEnd w:id="127"/>
            <w:r w:rsidRPr="00C175B9">
              <w:rPr>
                <w:rFonts w:hint="eastAsia"/>
              </w:rPr>
              <w:t xml:space="preserve"> </w:t>
            </w:r>
            <w:r>
              <w:t>A sample of the labeling interface</w:t>
            </w:r>
            <w:r w:rsidR="00BE2B9D">
              <w:t xml:space="preserve"> that data are not labeled</w:t>
            </w:r>
            <w:bookmarkEnd w:id="128"/>
          </w:p>
        </w:tc>
      </w:tr>
    </w:tbl>
    <w:p w14:paraId="21962751" w14:textId="61F843E8" w:rsidR="00CD42AD" w:rsidRPr="00CD42AD" w:rsidRDefault="00CD42AD" w:rsidP="001D282A">
      <w:pPr>
        <w:pStyle w:val="afff5"/>
      </w:pPr>
      <w:r>
        <w:fldChar w:fldCharType="begin"/>
      </w:r>
      <w:r>
        <w:instrText xml:space="preserve"> REF _Ref423909779 \h </w:instrText>
      </w:r>
      <w:r>
        <w:fldChar w:fldCharType="separate"/>
      </w:r>
      <w:r w:rsidR="0035085A" w:rsidRPr="00C175B9">
        <w:t xml:space="preserve">Fig. </w:t>
      </w:r>
      <w:r w:rsidR="0035085A">
        <w:rPr>
          <w:noProof/>
        </w:rPr>
        <w:t>4</w:t>
      </w:r>
      <w:r w:rsidR="0035085A" w:rsidRPr="00C175B9">
        <w:noBreakHyphen/>
      </w:r>
      <w:r w:rsidR="0035085A">
        <w:rPr>
          <w:noProof/>
        </w:rPr>
        <w:t>3</w:t>
      </w:r>
      <w:r>
        <w:fldChar w:fldCharType="end"/>
      </w:r>
      <w:r>
        <w:t xml:space="preserve"> shows a sample of labeling interface. In the sample, the system collects sensor data from PM 1:00 to PM 2:20</w:t>
      </w:r>
      <w:r w:rsidR="00BE2B9D">
        <w:t>, and analyzes the data to identify different activities. There are nine clusters are extracted by the hierarchical activity recognition model.</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BE2B9D" w14:paraId="35A9BCD1" w14:textId="77777777" w:rsidTr="00E470D5">
        <w:tc>
          <w:tcPr>
            <w:tcW w:w="8647" w:type="dxa"/>
          </w:tcPr>
          <w:p w14:paraId="455A5633" w14:textId="4B5BAD9C" w:rsidR="00BE2B9D" w:rsidRDefault="00BE2B9D" w:rsidP="00E470D5">
            <w:pPr>
              <w:pStyle w:val="afff5"/>
              <w:ind w:firstLine="0"/>
              <w:jc w:val="center"/>
            </w:pPr>
            <w:r>
              <w:rPr>
                <w:noProof/>
              </w:rPr>
              <w:lastRenderedPageBreak/>
              <w:drawing>
                <wp:inline distT="0" distB="0" distL="0" distR="0" wp14:anchorId="1E89E566" wp14:editId="736F8B3E">
                  <wp:extent cx="5040000" cy="1324380"/>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BE2B9D" w14:paraId="3DF35406" w14:textId="77777777" w:rsidTr="00E470D5">
        <w:tc>
          <w:tcPr>
            <w:tcW w:w="8647" w:type="dxa"/>
          </w:tcPr>
          <w:p w14:paraId="4BBD730B" w14:textId="141EB59D" w:rsidR="00BE2B9D" w:rsidRPr="001F17DD" w:rsidRDefault="00BE2B9D" w:rsidP="00BE2B9D">
            <w:pPr>
              <w:pStyle w:val="afff5"/>
              <w:ind w:firstLine="0"/>
              <w:jc w:val="center"/>
            </w:pPr>
            <w:bookmarkStart w:id="129" w:name="_Ref423910035"/>
            <w:bookmarkStart w:id="130" w:name="_Toc424364770"/>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4</w:t>
            </w:r>
            <w:r w:rsidR="002E3DD2">
              <w:rPr>
                <w:noProof/>
              </w:rPr>
              <w:fldChar w:fldCharType="end"/>
            </w:r>
            <w:bookmarkEnd w:id="129"/>
            <w:r w:rsidRPr="00C175B9">
              <w:rPr>
                <w:rFonts w:hint="eastAsia"/>
              </w:rPr>
              <w:t xml:space="preserve"> </w:t>
            </w:r>
            <w:r>
              <w:t>A sample of the labeling interface that clusters are labeled</w:t>
            </w:r>
            <w:bookmarkEnd w:id="130"/>
          </w:p>
        </w:tc>
      </w:tr>
      <w:tr w:rsidR="00C3049F" w14:paraId="303CAFEE" w14:textId="77777777" w:rsidTr="00E470D5">
        <w:tc>
          <w:tcPr>
            <w:tcW w:w="8647" w:type="dxa"/>
          </w:tcPr>
          <w:p w14:paraId="4F5FFB68" w14:textId="22B082A5" w:rsidR="00C3049F" w:rsidRDefault="00C3049F" w:rsidP="00E470D5">
            <w:pPr>
              <w:pStyle w:val="afff5"/>
              <w:ind w:firstLine="0"/>
              <w:jc w:val="center"/>
            </w:pPr>
            <w:r>
              <w:object w:dxaOrig="9130" w:dyaOrig="2400" w14:anchorId="070B5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03pt" o:ole="">
                  <v:imagedata r:id="rId28" o:title=""/>
                </v:shape>
                <o:OLEObject Type="Embed" ProgID="PBrush" ShapeID="_x0000_i1025" DrawAspect="Content" ObjectID="_1498422210" r:id="rId29"/>
              </w:object>
            </w:r>
          </w:p>
        </w:tc>
      </w:tr>
      <w:tr w:rsidR="00C3049F" w14:paraId="6BB30774" w14:textId="77777777" w:rsidTr="00E470D5">
        <w:tc>
          <w:tcPr>
            <w:tcW w:w="8647" w:type="dxa"/>
          </w:tcPr>
          <w:p w14:paraId="23360D90" w14:textId="053F0878" w:rsidR="00C3049F" w:rsidRPr="001F17DD" w:rsidRDefault="00C3049F" w:rsidP="000671A8">
            <w:pPr>
              <w:pStyle w:val="afff5"/>
              <w:ind w:firstLine="0"/>
              <w:jc w:val="center"/>
            </w:pPr>
            <w:bookmarkStart w:id="131" w:name="_Ref423911499"/>
            <w:bookmarkStart w:id="132" w:name="_Toc424364771"/>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5</w:t>
            </w:r>
            <w:r w:rsidR="002E3DD2">
              <w:rPr>
                <w:noProof/>
              </w:rPr>
              <w:fldChar w:fldCharType="end"/>
            </w:r>
            <w:bookmarkEnd w:id="131"/>
            <w:r w:rsidRPr="00C175B9">
              <w:rPr>
                <w:rFonts w:hint="eastAsia"/>
              </w:rPr>
              <w:t xml:space="preserve"> </w:t>
            </w:r>
            <w:r>
              <w:t xml:space="preserve">A sample of the labeling interface that </w:t>
            </w:r>
            <w:r w:rsidR="000671A8">
              <w:t xml:space="preserve">requires </w:t>
            </w:r>
            <w:r w:rsidR="000671A8">
              <w:rPr>
                <w:rFonts w:hint="eastAsia"/>
              </w:rPr>
              <w:t xml:space="preserve">annotating </w:t>
            </w:r>
            <w:r w:rsidR="000671A8">
              <w:t>services</w:t>
            </w:r>
            <w:bookmarkEnd w:id="132"/>
          </w:p>
        </w:tc>
      </w:tr>
    </w:tbl>
    <w:p w14:paraId="78354F3B" w14:textId="15129593" w:rsidR="00CD42AD" w:rsidRPr="000671A8" w:rsidRDefault="00BE2B9D" w:rsidP="000671A8">
      <w:pPr>
        <w:pStyle w:val="afff5"/>
      </w:pPr>
      <w:r>
        <w:fldChar w:fldCharType="begin"/>
      </w:r>
      <w:r>
        <w:instrText xml:space="preserve"> REF _Ref423910035 \h </w:instrText>
      </w:r>
      <w:r>
        <w:fldChar w:fldCharType="separate"/>
      </w:r>
      <w:r w:rsidR="0035085A" w:rsidRPr="00C175B9">
        <w:t xml:space="preserve">Fig. </w:t>
      </w:r>
      <w:r w:rsidR="0035085A">
        <w:rPr>
          <w:noProof/>
        </w:rPr>
        <w:t>4</w:t>
      </w:r>
      <w:r w:rsidR="0035085A" w:rsidRPr="00C175B9">
        <w:noBreakHyphen/>
      </w:r>
      <w:r w:rsidR="0035085A">
        <w:rPr>
          <w:noProof/>
        </w:rPr>
        <w:t>4</w:t>
      </w:r>
      <w:r>
        <w:fldChar w:fldCharType="end"/>
      </w:r>
      <w:r>
        <w:t xml:space="preserve"> shows user has labeled each cluster of the labeling interface. We can observe that the cluster of Purple and Green are the same activity “Read”. Because the user did different activity freely, </w:t>
      </w:r>
      <w:r w:rsidR="00C3049F">
        <w:t xml:space="preserve">the user did one activity with a little different actions in different time. Although the system considers the activity “Read” as two clusters, user can label them into same activity. While user put the button of confirm in the interface, the system will generate the dataset for online mode. The dataset contains the processed training data of training mode and their labeling activity information. And the system will send another require to </w:t>
      </w:r>
      <w:r w:rsidR="000671A8">
        <w:t>annotate</w:t>
      </w:r>
      <w:r w:rsidR="00C3049F">
        <w:t xml:space="preserve"> the service for each activity. </w:t>
      </w:r>
      <w:r w:rsidR="000671A8">
        <w:t xml:space="preserve">The color of repeated clusters of one activity are replaces by the first occurring cluster. </w:t>
      </w:r>
      <w:r w:rsidR="000671A8">
        <w:fldChar w:fldCharType="begin"/>
      </w:r>
      <w:r w:rsidR="000671A8">
        <w:instrText xml:space="preserve"> REF _Ref423911499 \h </w:instrText>
      </w:r>
      <w:r w:rsidR="000671A8">
        <w:fldChar w:fldCharType="separate"/>
      </w:r>
      <w:r w:rsidR="0035085A" w:rsidRPr="00C175B9">
        <w:t xml:space="preserve">Fig. </w:t>
      </w:r>
      <w:r w:rsidR="0035085A">
        <w:rPr>
          <w:noProof/>
        </w:rPr>
        <w:t>4</w:t>
      </w:r>
      <w:r w:rsidR="0035085A" w:rsidRPr="00C175B9">
        <w:noBreakHyphen/>
      </w:r>
      <w:r w:rsidR="0035085A">
        <w:rPr>
          <w:noProof/>
        </w:rPr>
        <w:t>5</w:t>
      </w:r>
      <w:r w:rsidR="000671A8">
        <w:fldChar w:fldCharType="end"/>
      </w:r>
      <w:r w:rsidR="000671A8">
        <w:t xml:space="preserve"> shows the interface of annotating services. The proposed activity-aware healthcare system only provides a simple service that activity are categorized two types: normal and abnormal state. While the system detects an activity belongs to abnormal state, it will send an alert message to user’s caregiver.</w:t>
      </w:r>
    </w:p>
    <w:p w14:paraId="4F578830" w14:textId="4F932BE9" w:rsidR="006720A1" w:rsidRDefault="006720A1" w:rsidP="006720A1">
      <w:pPr>
        <w:pStyle w:val="21"/>
      </w:pPr>
      <w:bookmarkStart w:id="133" w:name="_Toc424364739"/>
      <w:r>
        <w:rPr>
          <w:rFonts w:hint="eastAsia"/>
        </w:rPr>
        <w:lastRenderedPageBreak/>
        <w:t>Adaptive Learning</w:t>
      </w:r>
      <w:bookmarkEnd w:id="133"/>
    </w:p>
    <w:p w14:paraId="68D97CDB" w14:textId="3F79F619" w:rsidR="000671A8" w:rsidRPr="000671A8" w:rsidRDefault="00942076" w:rsidP="000671A8">
      <w:pPr>
        <w:pStyle w:val="afff5"/>
      </w:pPr>
      <w:r>
        <w:rPr>
          <w:rFonts w:hint="eastAsia"/>
        </w:rPr>
        <w:t xml:space="preserve">The function of adaptive learning makes the system individually </w:t>
      </w:r>
      <w:r>
        <w:t xml:space="preserve">working without expert maintain. </w:t>
      </w:r>
      <w:r w:rsidR="00790376">
        <w:t xml:space="preserve">In online mode, the input sensor data are identified by DBN model. </w:t>
      </w:r>
      <w:r w:rsidR="00790376">
        <w:rPr>
          <w:rFonts w:hint="eastAsia"/>
        </w:rPr>
        <w:t>We can find the probability of</w:t>
      </w:r>
      <w:r w:rsidR="00790376">
        <w:t xml:space="preserve"> each activity.</w:t>
      </w:r>
      <w:r w:rsidR="00790376">
        <w:rPr>
          <w:rFonts w:hint="eastAsia"/>
        </w:rPr>
        <w:t xml:space="preserve"> The probability function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00790376" w:rsidRPr="004160B1">
        <w:t xml:space="preserve"> is estimated for each possible value </w:t>
      </w:r>
      <w:proofErr w:type="gramStart"/>
      <w:r w:rsidR="00790376"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w:t>
      </w:r>
      <w:r w:rsidR="00790376">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 xml:space="preserve"> is the set of </w:t>
      </w:r>
      <w:r w:rsidR="00B27E4F">
        <w:t xml:space="preserve">all possible activity, and it denotes </w:t>
      </w:r>
      <w:proofErr w:type="gramStart"/>
      <w:r w:rsidR="00B27E4F">
        <w:t xml:space="preserve">as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N</m:t>
            </m:r>
          </m:sub>
        </m:sSub>
        <m:r>
          <w:rPr>
            <w:rFonts w:ascii="Cambria Math" w:hAnsi="Cambria Math"/>
          </w:rPr>
          <m:t>}</m:t>
        </m:r>
      </m:oMath>
      <w:r w:rsidR="00B27E4F">
        <w:rPr>
          <w:rFonts w:hint="eastAsia"/>
        </w:rPr>
        <w:t>, where ex</w:t>
      </w:r>
      <w:proofErr w:type="spellStart"/>
      <w:r w:rsidR="00B27E4F">
        <w:t>ists</w:t>
      </w:r>
      <w:proofErr w:type="spellEnd"/>
      <w:r w:rsidR="00B27E4F">
        <w:t xml:space="preserve"> </w:t>
      </w:r>
      <m:oMath>
        <m:r>
          <w:rPr>
            <w:rFonts w:ascii="Cambria Math" w:hAnsi="Cambria Math"/>
          </w:rPr>
          <m:t>N</m:t>
        </m:r>
      </m:oMath>
      <w:r w:rsidR="00B27E4F">
        <w:rPr>
          <w:rFonts w:hint="eastAsia"/>
        </w:rPr>
        <w:t xml:space="preserve"> po</w:t>
      </w:r>
      <w:proofErr w:type="spellStart"/>
      <w:r w:rsidR="00B27E4F">
        <w:t>ssible</w:t>
      </w:r>
      <w:proofErr w:type="spellEnd"/>
      <w:r w:rsidR="00B27E4F">
        <w:rPr>
          <w:rFonts w:hint="eastAsia"/>
        </w:rPr>
        <w:t xml:space="preserve"> activiti</w:t>
      </w:r>
      <w:r w:rsidR="00B27E4F">
        <w:t xml:space="preserve">es. The system chooses top 3 </w:t>
      </w:r>
      <w:r w:rsidR="003A3304">
        <w:t xml:space="preserve">possible </w:t>
      </w:r>
      <w:r w:rsidR="00B27E4F">
        <w:t xml:space="preserve">activities to </w:t>
      </w:r>
      <w:r w:rsidR="003A3304">
        <w:t xml:space="preserve">compute their similarity score by similarity function. If their similarity scores are lower than a </w:t>
      </w:r>
      <w:proofErr w:type="gramStart"/>
      <w:r w:rsidR="003A3304">
        <w:t xml:space="preserve">threshold </w:t>
      </w:r>
      <w:proofErr w:type="gramEnd"/>
      <m:oMath>
        <m:r>
          <w:rPr>
            <w:rFonts w:ascii="Cambria Math" w:hAnsi="Cambria Math"/>
          </w:rPr>
          <m:t>T</m:t>
        </m:r>
      </m:oMath>
      <w:r w:rsidR="003A3304">
        <w:t>, the system consi</w:t>
      </w:r>
      <w:proofErr w:type="spellStart"/>
      <w:r w:rsidR="003A3304">
        <w:t>ders</w:t>
      </w:r>
      <w:proofErr w:type="spellEnd"/>
      <w:r w:rsidR="003A3304">
        <w:t xml:space="preserve"> the current activity is an unknown activity. The mechanism of case-based reasoning is triggering to provide similar service and confirm the activity. Then the system re-trains the DBN model as adaptive learning model.</w:t>
      </w:r>
    </w:p>
    <w:p w14:paraId="6C107CDD" w14:textId="65FF8733" w:rsidR="006720A1" w:rsidRDefault="006720A1" w:rsidP="006720A1">
      <w:pPr>
        <w:pStyle w:val="31"/>
      </w:pPr>
      <w:bookmarkStart w:id="134" w:name="_Toc424364740"/>
      <w:r>
        <w:rPr>
          <w:rFonts w:hint="eastAsia"/>
        </w:rPr>
        <w:t>Similarity Function</w:t>
      </w:r>
      <w:bookmarkEnd w:id="134"/>
    </w:p>
    <w:p w14:paraId="44E2E217" w14:textId="56DFACBE" w:rsidR="003A3304" w:rsidRDefault="003A3304" w:rsidP="003A3304">
      <w:pPr>
        <w:pStyle w:val="afff5"/>
      </w:pPr>
      <w:r>
        <w:rPr>
          <w:rFonts w:hint="eastAsia"/>
        </w:rPr>
        <w:t>We apply k-NN</w:t>
      </w:r>
      <w:r>
        <w:t xml:space="preserve"> to calculate the distance between the current input data and </w:t>
      </w:r>
      <w:r>
        <w:rPr>
          <w:rFonts w:hint="eastAsia"/>
        </w:rPr>
        <w:t xml:space="preserve">all </w:t>
      </w:r>
      <w:r>
        <w:t xml:space="preserve">top 3 </w:t>
      </w:r>
      <w:r w:rsidR="004D371A">
        <w:t xml:space="preserve">similar </w:t>
      </w:r>
      <w:r>
        <w:t>activities.</w:t>
      </w:r>
      <w:r w:rsidR="00780D05">
        <w:t xml:space="preserve"> The input data are simply transferred by two AR models of 1</w:t>
      </w:r>
      <w:r w:rsidR="00780D05" w:rsidRPr="00780D05">
        <w:rPr>
          <w:vertAlign w:val="superscript"/>
        </w:rPr>
        <w:t>st</w:t>
      </w:r>
      <w:r w:rsidR="00780D05">
        <w:t xml:space="preserve"> layer HARM. </w:t>
      </w:r>
      <w:r w:rsidR="00780D05">
        <w:fldChar w:fldCharType="begin"/>
      </w:r>
      <w:r w:rsidR="00780D05">
        <w:instrText xml:space="preserve"> REF _Ref423955887 \h </w:instrText>
      </w:r>
      <w:r w:rsidR="00780D05">
        <w:fldChar w:fldCharType="separate"/>
      </w:r>
      <w:r w:rsidR="0035085A" w:rsidRPr="00C175B9">
        <w:t xml:space="preserve">Fig. </w:t>
      </w:r>
      <w:r w:rsidR="0035085A">
        <w:rPr>
          <w:noProof/>
        </w:rPr>
        <w:t>4</w:t>
      </w:r>
      <w:r w:rsidR="0035085A" w:rsidRPr="00C175B9">
        <w:noBreakHyphen/>
      </w:r>
      <w:r w:rsidR="0035085A">
        <w:rPr>
          <w:noProof/>
        </w:rPr>
        <w:t>6</w:t>
      </w:r>
      <w:r w:rsidR="00780D05">
        <w:fldChar w:fldCharType="end"/>
      </w:r>
      <w:r w:rsidR="00780D05">
        <w:t xml:space="preserve"> shows a sample that the horizontal value represents the observed actions from ambient part and vital sign part models.</w:t>
      </w:r>
      <w:r w:rsidR="007D1E3E">
        <w:t xml:space="preserve"> The vertical value represents the occurrence time in one minute</w:t>
      </w:r>
      <w:r w:rsidR="0081024D">
        <w:t xml:space="preserve"> and t</w:t>
      </w:r>
      <w:r w:rsidR="007D1E3E">
        <w:t xml:space="preserve">he total occurrence time of the input data is </w:t>
      </w:r>
      <w:r w:rsidR="0081024D">
        <w:t xml:space="preserve">120. </w:t>
      </w:r>
      <w:r w:rsidR="00A55518">
        <w:t xml:space="preserve">Le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A55518">
        <w:rPr>
          <w:rFonts w:hint="eastAsia"/>
        </w:rPr>
        <w:t xml:space="preserve"> as the inp</w:t>
      </w:r>
      <w:proofErr w:type="spellStart"/>
      <w:r w:rsidR="0055619D">
        <w:rPr>
          <w:rFonts w:hint="eastAsia"/>
        </w:rPr>
        <w:t>ut</w:t>
      </w:r>
      <w:proofErr w:type="spellEnd"/>
      <w:r w:rsidR="0055619D">
        <w:rPr>
          <w:rFonts w:hint="eastAsia"/>
        </w:rPr>
        <w:t xml:space="preserve"> data for similarity function.</w:t>
      </w:r>
      <w:r w:rsidR="0055619D">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N)</m:t>
            </m:r>
          </m:sup>
        </m:sSubSup>
        <m:r>
          <w:rPr>
            <w:rFonts w:ascii="Cambria Math" w:hAnsi="Cambria Math"/>
          </w:rPr>
          <m:t>}</m:t>
        </m:r>
      </m:oMath>
      <w:r w:rsidR="0055619D">
        <w:rPr>
          <w:rFonts w:hint="eastAsia"/>
        </w:rPr>
        <w:t xml:space="preserve"> and </w:t>
      </w:r>
      <m:oMath>
        <m:r>
          <w:rPr>
            <w:rFonts w:ascii="Cambria Math" w:hAnsi="Cambria Math" w:hint="eastAsia"/>
          </w:rPr>
          <m:t>N</m:t>
        </m:r>
      </m:oMath>
      <w:r w:rsidR="0055619D">
        <w:rPr>
          <w:rFonts w:hint="eastAsia"/>
        </w:rPr>
        <w:t xml:space="preserve"> is the number of </w:t>
      </w:r>
      <w:r w:rsidR="0055619D">
        <w:t>possible actions from both ambient and vital sign part.</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780D05" w14:paraId="4116E123" w14:textId="77777777" w:rsidTr="008F730E">
        <w:tc>
          <w:tcPr>
            <w:tcW w:w="8647" w:type="dxa"/>
          </w:tcPr>
          <w:p w14:paraId="3DDF784C" w14:textId="77777777" w:rsidR="00780D05" w:rsidRDefault="00780D05" w:rsidP="008F730E">
            <w:pPr>
              <w:pStyle w:val="afff5"/>
              <w:ind w:firstLine="0"/>
              <w:jc w:val="center"/>
            </w:pPr>
            <w:r>
              <w:rPr>
                <w:noProof/>
              </w:rPr>
              <w:drawing>
                <wp:inline distT="0" distB="0" distL="0" distR="0" wp14:anchorId="2DBD1426" wp14:editId="0B4B5FFA">
                  <wp:extent cx="2552468" cy="1449705"/>
                  <wp:effectExtent l="0" t="0" r="635"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53626"/>
                          <a:stretch/>
                        </pic:blipFill>
                        <pic:spPr bwMode="auto">
                          <a:xfrm>
                            <a:off x="0" y="0"/>
                            <a:ext cx="2558416" cy="145308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D05" w:rsidRPr="001F17DD" w14:paraId="46AB1E7A" w14:textId="77777777" w:rsidTr="008F730E">
        <w:tc>
          <w:tcPr>
            <w:tcW w:w="8647" w:type="dxa"/>
          </w:tcPr>
          <w:p w14:paraId="7F0D921B" w14:textId="432674D6" w:rsidR="00780D05" w:rsidRPr="00780D05" w:rsidRDefault="00780D05" w:rsidP="00780D05">
            <w:pPr>
              <w:pStyle w:val="afff5"/>
              <w:ind w:firstLine="0"/>
              <w:jc w:val="center"/>
            </w:pPr>
            <w:bookmarkStart w:id="135" w:name="_Ref423955887"/>
            <w:bookmarkStart w:id="136" w:name="_Toc424364772"/>
            <w:r w:rsidRPr="00C175B9">
              <w:lastRenderedPageBreak/>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6</w:t>
            </w:r>
            <w:r w:rsidR="002E3DD2">
              <w:rPr>
                <w:noProof/>
              </w:rPr>
              <w:fldChar w:fldCharType="end"/>
            </w:r>
            <w:bookmarkEnd w:id="135"/>
            <w:r w:rsidRPr="00C175B9">
              <w:rPr>
                <w:rFonts w:hint="eastAsia"/>
              </w:rPr>
              <w:t xml:space="preserve"> </w:t>
            </w:r>
            <w:r w:rsidRPr="00C175B9">
              <w:t xml:space="preserve">The </w:t>
            </w:r>
            <w:r>
              <w:t>data format</w:t>
            </w:r>
            <w:r w:rsidRPr="00C175B9">
              <w:t xml:space="preserve"> of </w:t>
            </w:r>
            <w:r>
              <w:t>similarity function</w:t>
            </w:r>
            <w:bookmarkEnd w:id="136"/>
          </w:p>
        </w:tc>
      </w:tr>
    </w:tbl>
    <w:p w14:paraId="6BB6CB7F" w14:textId="022AEED2" w:rsidR="007D1CB5" w:rsidRPr="00690B38" w:rsidRDefault="00DA5D5E" w:rsidP="007D1CB5">
      <w:pPr>
        <w:pStyle w:val="afff5"/>
      </w:pPr>
      <w:r>
        <w:t xml:space="preserve">The similarity function is generated by the difference of distances. </w:t>
      </w:r>
      <w:r w:rsidR="007D1CB5">
        <w:t xml:space="preserve">The following equation </w:t>
      </w:r>
      <w:r w:rsidR="007D1CB5">
        <w:fldChar w:fldCharType="begin"/>
      </w:r>
      <w:r w:rsidR="007D1CB5">
        <w:instrText xml:space="preserve"> REF _Ref423958089 \h </w:instrText>
      </w:r>
      <w:r w:rsidR="007D1CB5">
        <w:fldChar w:fldCharType="separate"/>
      </w:r>
      <w:r w:rsidR="0035085A">
        <w:rPr>
          <w:rFonts w:hint="eastAsia"/>
        </w:rPr>
        <w:t>(</w:t>
      </w:r>
      <w:r w:rsidR="0035085A">
        <w:rPr>
          <w:noProof/>
        </w:rPr>
        <w:t>4</w:t>
      </w:r>
      <w:r w:rsidR="0035085A">
        <w:noBreakHyphen/>
      </w:r>
      <w:r w:rsidR="0035085A">
        <w:rPr>
          <w:noProof/>
        </w:rPr>
        <w:t>1</w:t>
      </w:r>
      <w:r w:rsidR="0035085A">
        <w:rPr>
          <w:rFonts w:hint="eastAsia"/>
        </w:rPr>
        <w:t>)</w:t>
      </w:r>
      <w:r w:rsidR="007D1CB5">
        <w:fldChar w:fldCharType="end"/>
      </w:r>
      <w:r w:rsidR="007D1CB5">
        <w:t xml:space="preserve"> uses to find the distance between the current instance </w:t>
      </w:r>
      <m:oMath>
        <m:r>
          <w:rPr>
            <w:rFonts w:ascii="Cambria Math" w:hAnsi="Cambria Math"/>
          </w:rPr>
          <m:t>X</m:t>
        </m:r>
      </m:oMath>
      <w:r w:rsidR="007D1CB5">
        <w:rPr>
          <w:rFonts w:hint="eastAsia"/>
        </w:rPr>
        <w:t xml:space="preserve"> and </w:t>
      </w:r>
      <w:r w:rsidR="007D1CB5">
        <w:t xml:space="preserve">the </w:t>
      </w:r>
      <w:r w:rsidR="007D1CB5">
        <w:rPr>
          <w:rFonts w:hint="eastAsia"/>
        </w:rPr>
        <w:t>training data</w:t>
      </w:r>
      <w:r w:rsidR="007D1CB5">
        <w:t xml:space="preserve"> of all top 3 similar </w:t>
      </w:r>
      <w:proofErr w:type="gramStart"/>
      <w:r w:rsidR="007D1CB5">
        <w:t>activity</w:t>
      </w:r>
      <w:r w:rsidR="007D1CB5">
        <w:rPr>
          <w:rFonts w:hint="eastAsia"/>
        </w:rPr>
        <w:t xml:space="preserve"> </w:t>
      </w:r>
      <w:proofErr w:type="gramEnd"/>
      <m:oMath>
        <m:r>
          <w:rPr>
            <w:rFonts w:ascii="Cambria Math" w:hAnsi="Cambria Math"/>
          </w:rPr>
          <m:t>Y</m:t>
        </m:r>
      </m:oMath>
      <w:r w:rsidR="007D1CB5">
        <w:t>.</w:t>
      </w:r>
      <w:r w:rsidR="00DE5051">
        <w:t xml:space="preserve"> Then find the mean value do their distances of each activity.</w:t>
      </w:r>
    </w:p>
    <w:tbl>
      <w:tblPr>
        <w:tblStyle w:val="ae"/>
        <w:tblW w:w="0" w:type="auto"/>
        <w:tblLook w:val="04A0" w:firstRow="1" w:lastRow="0" w:firstColumn="1" w:lastColumn="0" w:noHBand="0" w:noVBand="1"/>
      </w:tblPr>
      <w:tblGrid>
        <w:gridCol w:w="7808"/>
        <w:gridCol w:w="696"/>
      </w:tblGrid>
      <w:tr w:rsidR="007D1CB5" w14:paraId="493F51F6" w14:textId="77777777" w:rsidTr="008F730E">
        <w:tc>
          <w:tcPr>
            <w:tcW w:w="8024" w:type="dxa"/>
            <w:tcBorders>
              <w:top w:val="nil"/>
              <w:left w:val="nil"/>
              <w:bottom w:val="nil"/>
              <w:right w:val="nil"/>
            </w:tcBorders>
          </w:tcPr>
          <w:p w14:paraId="5EA9B62E" w14:textId="7F671FC6" w:rsidR="007D1CB5" w:rsidRPr="002C026E" w:rsidRDefault="007D1CB5" w:rsidP="00DE5051">
            <w:pPr>
              <w:jc w:val="center"/>
            </w:pPr>
            <m:oMathPara>
              <m:oMath>
                <m:r>
                  <w:rPr>
                    <w:rFonts w:ascii="Cambria Math" w:hAnsi="Cambria Math"/>
                  </w:rPr>
                  <m:t>dis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sup>
                            <m:d>
                              <m:dPr>
                                <m:ctrlPr>
                                  <w:rPr>
                                    <w:rFonts w:ascii="Cambria Math" w:hAnsi="Cambria Math"/>
                                    <w:i/>
                                  </w:rPr>
                                </m:ctrlPr>
                              </m:dPr>
                              <m:e>
                                <m:r>
                                  <w:rPr>
                                    <w:rFonts w:ascii="Cambria Math" w:hAnsi="Cambria Math"/>
                                  </w:rPr>
                                  <m:t>i</m:t>
                                </m:r>
                              </m:e>
                            </m:d>
                          </m:sup>
                        </m:sSubSup>
                      </m:e>
                    </m:d>
                  </m:e>
                </m:nary>
              </m:oMath>
            </m:oMathPara>
          </w:p>
        </w:tc>
        <w:tc>
          <w:tcPr>
            <w:tcW w:w="696" w:type="dxa"/>
            <w:tcBorders>
              <w:top w:val="nil"/>
              <w:left w:val="nil"/>
              <w:bottom w:val="nil"/>
              <w:right w:val="nil"/>
            </w:tcBorders>
          </w:tcPr>
          <w:p w14:paraId="2FBEE40B" w14:textId="77777777" w:rsidR="007D1CB5" w:rsidRDefault="007D1CB5" w:rsidP="008F730E">
            <w:pPr>
              <w:jc w:val="center"/>
            </w:pPr>
            <w:bookmarkStart w:id="137" w:name="_Ref423958089"/>
            <w:r>
              <w:rPr>
                <w:rFonts w:hint="eastAsia"/>
              </w:rPr>
              <w:t>(</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w:t>
            </w:r>
            <w:r w:rsidR="002E3DD2">
              <w:rPr>
                <w:noProof/>
              </w:rPr>
              <w:fldChar w:fldCharType="end"/>
            </w:r>
            <w:r>
              <w:rPr>
                <w:rFonts w:hint="eastAsia"/>
              </w:rPr>
              <w:t>)</w:t>
            </w:r>
            <w:bookmarkEnd w:id="137"/>
          </w:p>
        </w:tc>
      </w:tr>
      <w:tr w:rsidR="00DE5051" w14:paraId="3031CCD0" w14:textId="77777777" w:rsidTr="008F730E">
        <w:tc>
          <w:tcPr>
            <w:tcW w:w="8024" w:type="dxa"/>
            <w:tcBorders>
              <w:top w:val="nil"/>
              <w:left w:val="nil"/>
              <w:bottom w:val="nil"/>
              <w:right w:val="nil"/>
            </w:tcBorders>
          </w:tcPr>
          <w:p w14:paraId="3C6418A2" w14:textId="56BDF0B2" w:rsidR="00DE5051" w:rsidRDefault="002E3DD2" w:rsidP="00EF1EA0">
            <w:pPr>
              <w:jc w:val="center"/>
            </w:pPr>
            <m:oMathPara>
              <m:oMath>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i</m:t>
                                        </m:r>
                                      </m:e>
                                    </m:d>
                                  </m:sup>
                                </m:sSubSup>
                              </m:e>
                            </m:d>
                          </m:e>
                        </m:nary>
                      </m:e>
                    </m:nary>
                  </m:num>
                  <m:den>
                    <m:r>
                      <w:rPr>
                        <w:rFonts w:ascii="Cambria Math" w:hAnsi="Cambria Math"/>
                      </w:rPr>
                      <m:t>K</m:t>
                    </m:r>
                  </m:den>
                </m:f>
              </m:oMath>
            </m:oMathPara>
          </w:p>
        </w:tc>
        <w:tc>
          <w:tcPr>
            <w:tcW w:w="696" w:type="dxa"/>
            <w:tcBorders>
              <w:top w:val="nil"/>
              <w:left w:val="nil"/>
              <w:bottom w:val="nil"/>
              <w:right w:val="nil"/>
            </w:tcBorders>
          </w:tcPr>
          <w:p w14:paraId="6711C7FB" w14:textId="3499D2EB" w:rsidR="00DE5051" w:rsidRDefault="00DE5051" w:rsidP="008F730E">
            <w:pPr>
              <w:jc w:val="center"/>
            </w:pPr>
            <w:bookmarkStart w:id="138" w:name="_Ref423959533"/>
            <w:r>
              <w:rPr>
                <w:rFonts w:hint="eastAsia"/>
              </w:rPr>
              <w:t>(</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2</w:t>
            </w:r>
            <w:r w:rsidR="002E3DD2">
              <w:rPr>
                <w:noProof/>
              </w:rPr>
              <w:fldChar w:fldCharType="end"/>
            </w:r>
            <w:r>
              <w:rPr>
                <w:rFonts w:hint="eastAsia"/>
              </w:rPr>
              <w:t>)</w:t>
            </w:r>
            <w:bookmarkEnd w:id="138"/>
          </w:p>
        </w:tc>
      </w:tr>
    </w:tbl>
    <w:p w14:paraId="27B2F57D" w14:textId="28FEEC7D" w:rsidR="00EF1EA0" w:rsidRDefault="00DE5051" w:rsidP="003A3304">
      <w:pPr>
        <w:pStyle w:val="afff5"/>
      </w:pPr>
      <w:r>
        <w:rPr>
          <w:rFonts w:hint="eastAsia"/>
        </w:rPr>
        <w:t xml:space="preserve">The equation </w:t>
      </w:r>
      <w:r>
        <w:fldChar w:fldCharType="begin"/>
      </w:r>
      <w:r>
        <w:instrText xml:space="preserve"> </w:instrText>
      </w:r>
      <w:r>
        <w:rPr>
          <w:rFonts w:hint="eastAsia"/>
        </w:rPr>
        <w:instrText>REF _Ref423959533 \h</w:instrText>
      </w:r>
      <w:r>
        <w:instrText xml:space="preserve"> </w:instrText>
      </w:r>
      <w:r>
        <w:fldChar w:fldCharType="separate"/>
      </w:r>
      <w:r w:rsidR="0035085A">
        <w:rPr>
          <w:rFonts w:hint="eastAsia"/>
        </w:rPr>
        <w:t>(</w:t>
      </w:r>
      <w:r w:rsidR="0035085A">
        <w:rPr>
          <w:noProof/>
        </w:rPr>
        <w:t>4</w:t>
      </w:r>
      <w:r w:rsidR="0035085A">
        <w:noBreakHyphen/>
      </w:r>
      <w:r w:rsidR="0035085A">
        <w:rPr>
          <w:noProof/>
        </w:rPr>
        <w:t>2</w:t>
      </w:r>
      <w:r w:rsidR="0035085A">
        <w:rPr>
          <w:rFonts w:hint="eastAsia"/>
        </w:rPr>
        <w:t>)</w:t>
      </w:r>
      <w:r>
        <w:fldChar w:fldCharType="end"/>
      </w:r>
      <w:r>
        <w:t xml:space="preserve"> shows the </w:t>
      </w:r>
      <w:r w:rsidR="00EF1EA0">
        <w:t xml:space="preserve">mean distance of </w:t>
      </w:r>
      <w:proofErr w:type="gramStart"/>
      <w:r w:rsidR="00EF1EA0">
        <w:t xml:space="preserve">activity </w:t>
      </w:r>
      <w:proofErr w:type="gramEnd"/>
      <m:oMath>
        <m:r>
          <w:rPr>
            <w:rFonts w:ascii="Cambria Math" w:hAnsi="Cambria Math"/>
          </w:rPr>
          <m:t>l</m:t>
        </m:r>
      </m:oMath>
      <w:r w:rsidR="00EF1EA0">
        <w:rPr>
          <w:rFonts w:hint="eastAsia"/>
        </w:rPr>
        <w:t>.</w:t>
      </w:r>
      <w:r w:rsidR="00EF1EA0">
        <w:t xml:space="preserve"> And</w:t>
      </w:r>
      <w:r w:rsidR="00EF1EA0">
        <w:rPr>
          <w:rFonts w:hint="eastAsia"/>
        </w:rPr>
        <w:t xml:space="preserve"> </w:t>
      </w:r>
      <m:oMath>
        <m:r>
          <w:rPr>
            <w:rFonts w:ascii="Cambria Math" w:hAnsi="Cambria Math"/>
          </w:rPr>
          <m:t>K</m:t>
        </m:r>
      </m:oMath>
      <w:r w:rsidR="00EF1EA0">
        <w:rPr>
          <w:rFonts w:hint="eastAsia"/>
        </w:rPr>
        <w:t xml:space="preserve"> </w:t>
      </w:r>
      <w:r w:rsidR="00EF1EA0">
        <w:t xml:space="preserve">is the number of activity </w:t>
      </w:r>
      <m:oMath>
        <m:r>
          <w:rPr>
            <w:rFonts w:ascii="Cambria Math" w:hAnsi="Cambria Math"/>
          </w:rPr>
          <m:t>l</m:t>
        </m:r>
      </m:oMath>
      <w:r w:rsidR="00EF1EA0">
        <w:rPr>
          <w:rFonts w:hint="eastAsia"/>
        </w:rPr>
        <w:t xml:space="preserve"> in training data. </w:t>
      </w:r>
      <w:r w:rsidR="0054139E">
        <w:t xml:space="preserve">The similarity score </w:t>
      </w:r>
      <w:r w:rsidR="00FE3445">
        <w:t xml:space="preserve">of activity </w:t>
      </w:r>
      <m:oMath>
        <m:r>
          <w:rPr>
            <w:rFonts w:ascii="Cambria Math" w:hAnsi="Cambria Math"/>
          </w:rPr>
          <m:t>l</m:t>
        </m:r>
      </m:oMath>
      <w:r w:rsidR="00FE3445">
        <w:rPr>
          <w:rFonts w:hint="eastAsia"/>
        </w:rPr>
        <w:t xml:space="preserve"> is the </w:t>
      </w:r>
      <w:r w:rsidR="00FE3445" w:rsidRPr="00FE3445">
        <w:t>reciprocal</w:t>
      </w:r>
      <w:r w:rsidR="00FE3445">
        <w:t xml:space="preserve"> value of the mean distance.</w:t>
      </w:r>
    </w:p>
    <w:tbl>
      <w:tblPr>
        <w:tblStyle w:val="ae"/>
        <w:tblW w:w="0" w:type="auto"/>
        <w:tblLook w:val="04A0" w:firstRow="1" w:lastRow="0" w:firstColumn="1" w:lastColumn="0" w:noHBand="0" w:noVBand="1"/>
      </w:tblPr>
      <w:tblGrid>
        <w:gridCol w:w="7808"/>
        <w:gridCol w:w="696"/>
      </w:tblGrid>
      <w:tr w:rsidR="00FE3445" w14:paraId="5A1D5CA7" w14:textId="77777777" w:rsidTr="008F730E">
        <w:tc>
          <w:tcPr>
            <w:tcW w:w="8024" w:type="dxa"/>
            <w:tcBorders>
              <w:top w:val="nil"/>
              <w:left w:val="nil"/>
              <w:bottom w:val="nil"/>
              <w:right w:val="nil"/>
            </w:tcBorders>
          </w:tcPr>
          <w:p w14:paraId="7FC8733D" w14:textId="12304F52" w:rsidR="00FE3445" w:rsidRDefault="002E3DD2" w:rsidP="00FE3445">
            <w:pPr>
              <w:jc w:val="center"/>
            </w:pPr>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den>
                </m:f>
              </m:oMath>
            </m:oMathPara>
          </w:p>
        </w:tc>
        <w:tc>
          <w:tcPr>
            <w:tcW w:w="696" w:type="dxa"/>
            <w:tcBorders>
              <w:top w:val="nil"/>
              <w:left w:val="nil"/>
              <w:bottom w:val="nil"/>
              <w:right w:val="nil"/>
            </w:tcBorders>
          </w:tcPr>
          <w:p w14:paraId="47F9ED9C" w14:textId="77777777" w:rsidR="00FE3445" w:rsidRDefault="00FE3445" w:rsidP="008F730E">
            <w:pPr>
              <w:jc w:val="center"/>
            </w:pPr>
            <w:bookmarkStart w:id="139" w:name="_Ref423967820"/>
            <w:r>
              <w:rPr>
                <w:rFonts w:hint="eastAsia"/>
              </w:rPr>
              <w:t>(</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3</w:t>
            </w:r>
            <w:r w:rsidR="002E3DD2">
              <w:rPr>
                <w:noProof/>
              </w:rPr>
              <w:fldChar w:fldCharType="end"/>
            </w:r>
            <w:r>
              <w:rPr>
                <w:rFonts w:hint="eastAsia"/>
              </w:rPr>
              <w:t>)</w:t>
            </w:r>
            <w:bookmarkEnd w:id="139"/>
          </w:p>
        </w:tc>
      </w:tr>
    </w:tbl>
    <w:p w14:paraId="409C0E5A" w14:textId="0011FC6D" w:rsidR="00780D05" w:rsidRPr="003A3304" w:rsidRDefault="00EF1EA0" w:rsidP="003A3304">
      <w:pPr>
        <w:pStyle w:val="afff5"/>
      </w:pPr>
      <w:r>
        <w:t xml:space="preserve">When the similarity scores of 3 top similar activities are all lower than </w:t>
      </w:r>
      <w:r w:rsidR="004D371A">
        <w:t>threshold</w:t>
      </w:r>
      <m:oMath>
        <m:r>
          <m:rPr>
            <m:sty m:val="p"/>
          </m:rPr>
          <w:rPr>
            <w:rFonts w:ascii="Cambria Math" w:hAnsi="Cambria Math"/>
          </w:rPr>
          <m:t xml:space="preserve"> </m:t>
        </m:r>
        <m:r>
          <w:rPr>
            <w:rFonts w:ascii="Cambria Math" w:hAnsi="Cambria Math" w:hint="eastAsia"/>
          </w:rPr>
          <m:t>T=0.75</m:t>
        </m:r>
      </m:oMath>
      <w:r w:rsidR="00FE3445">
        <w:rPr>
          <w:rFonts w:hint="eastAsia"/>
        </w:rPr>
        <w:t xml:space="preserve">, the current activity are considering as an unknown </w:t>
      </w:r>
      <w:r w:rsidR="00FE3445">
        <w:t>activity</w:t>
      </w:r>
      <w:r w:rsidR="00FE3445">
        <w:rPr>
          <w:rFonts w:hint="eastAsia"/>
        </w:rPr>
        <w:t>.</w:t>
      </w:r>
      <w:r w:rsidR="00FE3445">
        <w:t xml:space="preserve"> Otherwise, the system considers the activity it the most similarity activity.</w:t>
      </w:r>
    </w:p>
    <w:p w14:paraId="269CBCB1" w14:textId="415D59AB" w:rsidR="006720A1" w:rsidRDefault="006720A1" w:rsidP="006720A1">
      <w:pPr>
        <w:pStyle w:val="31"/>
      </w:pPr>
      <w:bookmarkStart w:id="140" w:name="_Toc424364741"/>
      <w:r>
        <w:rPr>
          <w:rFonts w:hint="eastAsia"/>
        </w:rPr>
        <w:t xml:space="preserve">Case-based Reasoning </w:t>
      </w:r>
      <w:r w:rsidR="008D1C8A">
        <w:t>Approach</w:t>
      </w:r>
      <w:bookmarkEnd w:id="140"/>
    </w:p>
    <w:p w14:paraId="407C3048" w14:textId="7F9614C1" w:rsidR="00F137B6" w:rsidRPr="00F137B6" w:rsidRDefault="008A1EB1" w:rsidP="00F137B6">
      <w:pPr>
        <w:pStyle w:val="afff5"/>
      </w:pPr>
      <w:r w:rsidRPr="008A1EB1">
        <w:t>Case-based reasoning</w:t>
      </w:r>
      <w:r w:rsidR="00D30873">
        <w:t xml:space="preserve"> (CBR)</w:t>
      </w:r>
      <w:r>
        <w:t xml:space="preserve"> approach</w:t>
      </w:r>
      <w:r w:rsidRPr="008A1EB1">
        <w:t xml:space="preserve"> is a problem solving paradigm that in many respects is fundamentally different from other major AI approaches.</w:t>
      </w:r>
      <w:r>
        <w:t xml:space="preserve"> </w:t>
      </w:r>
      <w:r w:rsidRPr="008A1EB1">
        <w:t>Instead of relying solely on general knowledge of a problem domain, CBR is able to utilize the specific knowledge of previously experienced problem situations</w:t>
      </w:r>
      <w:r w:rsidR="00D30873">
        <w:t>, also called cases</w:t>
      </w:r>
      <w:r w:rsidRPr="008A1EB1">
        <w:t>.</w:t>
      </w:r>
      <w:r w:rsidR="009313F9">
        <w:t xml:space="preserve"> The underlying idea is the assumption that similar problems have similar solutions.</w:t>
      </w:r>
      <w:r w:rsidR="00F137B6">
        <w:rPr>
          <w:rFonts w:hint="eastAsia"/>
        </w:rPr>
        <w:t xml:space="preserve"> </w:t>
      </w:r>
      <w:r w:rsidR="00F137B6">
        <w:t>Although th</w:t>
      </w:r>
      <w:r w:rsidR="00F137B6">
        <w:rPr>
          <w:rFonts w:hint="eastAsia"/>
        </w:rPr>
        <w:t>ere exists some traditional knowledge based system</w:t>
      </w:r>
      <w:r w:rsidR="00F137B6">
        <w:t xml:space="preserve"> for healthcare, CBR still has several ad</w:t>
      </w:r>
      <w:r w:rsidR="00F137B6">
        <w:lastRenderedPageBreak/>
        <w:t>vantages over traditional knowledge based systems. CBR reduces the knowledge acquisition effort and less maintenance effort. It also improves over time and adapts to changes in environment.</w:t>
      </w:r>
    </w:p>
    <w:p w14:paraId="59E46C62" w14:textId="113478D9" w:rsidR="004D371A" w:rsidRDefault="00D30873" w:rsidP="009313F9">
      <w:pPr>
        <w:pStyle w:val="afff5"/>
      </w:pPr>
      <w:r>
        <w:t xml:space="preserve">In the proposed system, the problem means the service of mapping activity. While an abnormal activity detects, the system should send an alert message to user’s caregiver. The mechanism of CBR is proposed in our system; even an unknown activity is detected, the system can immediately provide service for the user, </w:t>
      </w:r>
      <w:r w:rsidRPr="00D30873">
        <w:rPr>
          <w:i/>
        </w:rPr>
        <w:t>i.e.</w:t>
      </w:r>
      <w:r>
        <w:t>, an unknown is detected and it is most similar to an abnormal activity. The system will send an alert message to user’s caregiver.</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30873" w14:paraId="321C7868" w14:textId="77777777" w:rsidTr="008F730E">
        <w:tc>
          <w:tcPr>
            <w:tcW w:w="8647" w:type="dxa"/>
          </w:tcPr>
          <w:p w14:paraId="7F2E666E" w14:textId="67EFA470" w:rsidR="00D30873" w:rsidRDefault="009313F9" w:rsidP="008F730E">
            <w:pPr>
              <w:pStyle w:val="afff5"/>
              <w:ind w:firstLine="0"/>
              <w:jc w:val="center"/>
            </w:pPr>
            <w:r>
              <w:rPr>
                <w:noProof/>
              </w:rPr>
              <w:drawing>
                <wp:inline distT="0" distB="0" distL="0" distR="0" wp14:anchorId="6CF806FD" wp14:editId="4E53CB77">
                  <wp:extent cx="5220000" cy="181026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810260"/>
                          </a:xfrm>
                          <a:prstGeom prst="rect">
                            <a:avLst/>
                          </a:prstGeom>
                          <a:noFill/>
                        </pic:spPr>
                      </pic:pic>
                    </a:graphicData>
                  </a:graphic>
                </wp:inline>
              </w:drawing>
            </w:r>
          </w:p>
        </w:tc>
      </w:tr>
      <w:tr w:rsidR="00D30873" w:rsidRPr="001F17DD" w14:paraId="1069C182" w14:textId="77777777" w:rsidTr="008F730E">
        <w:tc>
          <w:tcPr>
            <w:tcW w:w="8647" w:type="dxa"/>
          </w:tcPr>
          <w:p w14:paraId="0943FDBC" w14:textId="3D9D38DD" w:rsidR="00D30873" w:rsidRPr="00780D05" w:rsidRDefault="00D30873" w:rsidP="009313F9">
            <w:pPr>
              <w:pStyle w:val="afff5"/>
              <w:ind w:firstLine="0"/>
              <w:jc w:val="center"/>
            </w:pPr>
            <w:bookmarkStart w:id="141" w:name="_Toc424364773"/>
            <w:r w:rsidRPr="00C175B9">
              <w:t xml:space="preserve">Fig.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7</w:t>
            </w:r>
            <w:r w:rsidR="002E3DD2">
              <w:rPr>
                <w:noProof/>
              </w:rPr>
              <w:fldChar w:fldCharType="end"/>
            </w:r>
            <w:r w:rsidRPr="00C175B9">
              <w:rPr>
                <w:rFonts w:hint="eastAsia"/>
              </w:rPr>
              <w:t xml:space="preserve"> </w:t>
            </w:r>
            <w:r w:rsidRPr="00C175B9">
              <w:t>The</w:t>
            </w:r>
            <w:r w:rsidR="009313F9">
              <w:t xml:space="preserve"> flowchart of online activity recognition and case-based reasoning</w:t>
            </w:r>
            <w:bookmarkEnd w:id="141"/>
          </w:p>
        </w:tc>
      </w:tr>
    </w:tbl>
    <w:p w14:paraId="6377CA00" w14:textId="0F72C072" w:rsidR="00D30873" w:rsidRDefault="00F137B6" w:rsidP="004D371A">
      <w:pPr>
        <w:pStyle w:val="afff5"/>
      </w:pPr>
      <w:r>
        <w:rPr>
          <w:rFonts w:hint="eastAsia"/>
        </w:rPr>
        <w:t xml:space="preserve">CBR application can be described by a cycle composed </w:t>
      </w:r>
      <w:r w:rsidR="005604FE">
        <w:rPr>
          <w:rFonts w:hint="eastAsia"/>
        </w:rPr>
        <w:t>of four processes.</w:t>
      </w:r>
      <w:r w:rsidR="005604FE">
        <w:t xml:space="preserve"> The following </w:t>
      </w:r>
      <w:r w:rsidR="005604FE">
        <w:fldChar w:fldCharType="begin"/>
      </w:r>
      <w:r w:rsidR="005604FE">
        <w:instrText xml:space="preserve"> REF _Ref423967105 \h </w:instrText>
      </w:r>
      <w:r w:rsidR="005604FE">
        <w:fldChar w:fldCharType="separate"/>
      </w:r>
      <w:r w:rsidR="0035085A">
        <w:t xml:space="preserve">Table </w:t>
      </w:r>
      <w:r w:rsidR="0035085A">
        <w:rPr>
          <w:noProof/>
        </w:rPr>
        <w:t>4</w:t>
      </w:r>
      <w:r w:rsidR="0035085A">
        <w:noBreakHyphen/>
      </w:r>
      <w:r w:rsidR="0035085A">
        <w:rPr>
          <w:noProof/>
        </w:rPr>
        <w:t>1</w:t>
      </w:r>
      <w:r w:rsidR="005604FE">
        <w:fldChar w:fldCharType="end"/>
      </w:r>
      <w:r w:rsidR="005604FE">
        <w:t xml:space="preserve"> shows the processes of CBR.</w:t>
      </w:r>
    </w:p>
    <w:p w14:paraId="767DADE7" w14:textId="7357EED8" w:rsidR="00ED7772" w:rsidRDefault="005604FE" w:rsidP="005604FE">
      <w:pPr>
        <w:pStyle w:val="ad"/>
      </w:pPr>
      <w:bookmarkStart w:id="142" w:name="_Ref423967105"/>
      <w:bookmarkStart w:id="143" w:name="_Toc424364781"/>
      <w:r>
        <w:t xml:space="preserve">Table </w:t>
      </w:r>
      <w:r w:rsidR="002E3DD2">
        <w:fldChar w:fldCharType="begin"/>
      </w:r>
      <w:r w:rsidR="002E3DD2">
        <w:instrText xml:space="preserve"> STYLEREF 1 \s </w:instrText>
      </w:r>
      <w:r w:rsidR="002E3DD2">
        <w:fldChar w:fldCharType="separate"/>
      </w:r>
      <w:r w:rsidR="0035085A">
        <w:rPr>
          <w:noProof/>
        </w:rPr>
        <w:t>4</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1</w:t>
      </w:r>
      <w:r w:rsidR="002E3DD2">
        <w:rPr>
          <w:noProof/>
        </w:rPr>
        <w:fldChar w:fldCharType="end"/>
      </w:r>
      <w:bookmarkEnd w:id="142"/>
      <w:r>
        <w:t xml:space="preserve"> </w:t>
      </w:r>
      <w:proofErr w:type="gramStart"/>
      <w:r>
        <w:t>The</w:t>
      </w:r>
      <w:proofErr w:type="gramEnd"/>
      <w:r>
        <w:t xml:space="preserve"> processes of case-based reasoning approach</w:t>
      </w:r>
      <w:bookmarkEnd w:id="143"/>
    </w:p>
    <w:tbl>
      <w:tblPr>
        <w:tblStyle w:val="ae"/>
        <w:tblW w:w="8500" w:type="dxa"/>
        <w:tblLook w:val="04A0" w:firstRow="1" w:lastRow="0" w:firstColumn="1" w:lastColumn="0" w:noHBand="0" w:noVBand="1"/>
      </w:tblPr>
      <w:tblGrid>
        <w:gridCol w:w="1487"/>
        <w:gridCol w:w="7013"/>
      </w:tblGrid>
      <w:tr w:rsidR="00ED7772" w14:paraId="67E9F270" w14:textId="77777777" w:rsidTr="00ED7772">
        <w:trPr>
          <w:trHeight w:val="50"/>
        </w:trPr>
        <w:tc>
          <w:tcPr>
            <w:tcW w:w="1487" w:type="dxa"/>
          </w:tcPr>
          <w:p w14:paraId="65B1A04C" w14:textId="031C37B9" w:rsidR="00ED7772" w:rsidRPr="00ED7772" w:rsidRDefault="005604FE" w:rsidP="005604FE">
            <w:pPr>
              <w:pStyle w:val="afff5"/>
              <w:spacing w:line="240" w:lineRule="auto"/>
              <w:ind w:firstLine="0"/>
              <w:rPr>
                <w:b/>
              </w:rPr>
            </w:pPr>
            <w:r>
              <w:rPr>
                <w:rFonts w:hint="eastAsia"/>
                <w:b/>
              </w:rPr>
              <w:t>Process</w:t>
            </w:r>
          </w:p>
        </w:tc>
        <w:tc>
          <w:tcPr>
            <w:tcW w:w="7013" w:type="dxa"/>
          </w:tcPr>
          <w:p w14:paraId="6A5F5FC5" w14:textId="38D62303" w:rsidR="00ED7772" w:rsidRPr="00ED7772" w:rsidRDefault="00ED7772" w:rsidP="00B973E9">
            <w:pPr>
              <w:pStyle w:val="afff5"/>
              <w:spacing w:line="240" w:lineRule="auto"/>
              <w:ind w:firstLine="0"/>
              <w:rPr>
                <w:b/>
              </w:rPr>
            </w:pPr>
            <w:r w:rsidRPr="00ED7772">
              <w:rPr>
                <w:b/>
              </w:rPr>
              <w:t>Description</w:t>
            </w:r>
          </w:p>
        </w:tc>
      </w:tr>
      <w:tr w:rsidR="00ED7772" w14:paraId="5BD20691" w14:textId="77777777" w:rsidTr="00ED7772">
        <w:trPr>
          <w:trHeight w:val="552"/>
        </w:trPr>
        <w:tc>
          <w:tcPr>
            <w:tcW w:w="1487" w:type="dxa"/>
          </w:tcPr>
          <w:p w14:paraId="3B129D22" w14:textId="658906BD" w:rsidR="00ED7772" w:rsidRDefault="00ED7772" w:rsidP="00B973E9">
            <w:pPr>
              <w:pStyle w:val="afff5"/>
              <w:spacing w:line="240" w:lineRule="auto"/>
              <w:ind w:firstLine="0"/>
            </w:pPr>
            <w:r>
              <w:rPr>
                <w:rFonts w:hint="eastAsia"/>
              </w:rPr>
              <w:t>RETRIEVE</w:t>
            </w:r>
          </w:p>
        </w:tc>
        <w:tc>
          <w:tcPr>
            <w:tcW w:w="7013" w:type="dxa"/>
          </w:tcPr>
          <w:p w14:paraId="5422F306" w14:textId="05F27B2F" w:rsidR="00ED7772" w:rsidRDefault="00ED7772" w:rsidP="00B973E9">
            <w:pPr>
              <w:pStyle w:val="afff5"/>
              <w:spacing w:line="240" w:lineRule="auto"/>
              <w:ind w:firstLine="0"/>
            </w:pPr>
            <w:r>
              <w:rPr>
                <w:rFonts w:hint="eastAsia"/>
              </w:rPr>
              <w:t>Find the most similar case or cases</w:t>
            </w:r>
          </w:p>
        </w:tc>
      </w:tr>
      <w:tr w:rsidR="00ED7772" w14:paraId="4AFA0091" w14:textId="77777777" w:rsidTr="00ED7772">
        <w:trPr>
          <w:trHeight w:val="552"/>
        </w:trPr>
        <w:tc>
          <w:tcPr>
            <w:tcW w:w="1487" w:type="dxa"/>
          </w:tcPr>
          <w:p w14:paraId="3CFF4575" w14:textId="54D471BA" w:rsidR="00ED7772" w:rsidRDefault="00ED7772" w:rsidP="00B973E9">
            <w:pPr>
              <w:pStyle w:val="afff5"/>
              <w:spacing w:line="240" w:lineRule="auto"/>
              <w:ind w:firstLine="0"/>
            </w:pPr>
            <w:r>
              <w:rPr>
                <w:rFonts w:hint="eastAsia"/>
              </w:rPr>
              <w:t>REUSE</w:t>
            </w:r>
          </w:p>
        </w:tc>
        <w:tc>
          <w:tcPr>
            <w:tcW w:w="7013" w:type="dxa"/>
          </w:tcPr>
          <w:p w14:paraId="2818657C" w14:textId="426C780A" w:rsidR="00ED7772" w:rsidRDefault="00ED7772" w:rsidP="00B973E9">
            <w:pPr>
              <w:pStyle w:val="afff5"/>
              <w:spacing w:line="240" w:lineRule="auto"/>
              <w:ind w:firstLine="0"/>
            </w:pPr>
            <w:r>
              <w:rPr>
                <w:rFonts w:hint="eastAsia"/>
              </w:rPr>
              <w:t>The information and knowledge in that case to solve the problem</w:t>
            </w:r>
          </w:p>
        </w:tc>
      </w:tr>
      <w:tr w:rsidR="00ED7772" w14:paraId="5C9FE3A7" w14:textId="77777777" w:rsidTr="00ED7772">
        <w:trPr>
          <w:trHeight w:val="552"/>
        </w:trPr>
        <w:tc>
          <w:tcPr>
            <w:tcW w:w="1487" w:type="dxa"/>
          </w:tcPr>
          <w:p w14:paraId="082646D0" w14:textId="751BCA14" w:rsidR="00ED7772" w:rsidRDefault="00ED7772" w:rsidP="00B973E9">
            <w:pPr>
              <w:pStyle w:val="afff5"/>
              <w:spacing w:line="240" w:lineRule="auto"/>
              <w:ind w:firstLine="0"/>
            </w:pPr>
            <w:r>
              <w:rPr>
                <w:rFonts w:hint="eastAsia"/>
              </w:rPr>
              <w:t>REVISE</w:t>
            </w:r>
          </w:p>
        </w:tc>
        <w:tc>
          <w:tcPr>
            <w:tcW w:w="7013" w:type="dxa"/>
          </w:tcPr>
          <w:p w14:paraId="3F773E5A" w14:textId="5645F9CA" w:rsidR="00ED7772" w:rsidRDefault="00ED7772" w:rsidP="00B973E9">
            <w:pPr>
              <w:pStyle w:val="afff5"/>
              <w:spacing w:line="240" w:lineRule="auto"/>
              <w:ind w:firstLine="0"/>
            </w:pPr>
            <w:r>
              <w:rPr>
                <w:rFonts w:hint="eastAsia"/>
              </w:rPr>
              <w:t>Confirm the proposed solution</w:t>
            </w:r>
          </w:p>
        </w:tc>
      </w:tr>
      <w:tr w:rsidR="00ED7772" w14:paraId="33E2659A" w14:textId="77777777" w:rsidTr="00ED7772">
        <w:trPr>
          <w:trHeight w:val="50"/>
        </w:trPr>
        <w:tc>
          <w:tcPr>
            <w:tcW w:w="1487" w:type="dxa"/>
          </w:tcPr>
          <w:p w14:paraId="3882250E" w14:textId="1F549B73" w:rsidR="00ED7772" w:rsidRDefault="00ED7772" w:rsidP="005604FE">
            <w:pPr>
              <w:pStyle w:val="afff5"/>
              <w:spacing w:line="240" w:lineRule="auto"/>
              <w:ind w:firstLine="0"/>
            </w:pPr>
            <w:r>
              <w:rPr>
                <w:rFonts w:hint="eastAsia"/>
              </w:rPr>
              <w:t>RETAIN</w:t>
            </w:r>
          </w:p>
        </w:tc>
        <w:tc>
          <w:tcPr>
            <w:tcW w:w="7013" w:type="dxa"/>
          </w:tcPr>
          <w:p w14:paraId="73D45589" w14:textId="558C9246" w:rsidR="00ED7772" w:rsidRDefault="00ED7772" w:rsidP="00B973E9">
            <w:pPr>
              <w:pStyle w:val="afff5"/>
              <w:spacing w:line="240" w:lineRule="auto"/>
              <w:ind w:firstLine="0"/>
            </w:pPr>
            <w:r>
              <w:rPr>
                <w:rFonts w:hint="eastAsia"/>
              </w:rPr>
              <w:t>Update the dataset of cases and retrain the AR model to learn the current case</w:t>
            </w:r>
          </w:p>
        </w:tc>
      </w:tr>
    </w:tbl>
    <w:p w14:paraId="3BA73A6E" w14:textId="7C16DEB1" w:rsidR="00F137B6" w:rsidRPr="00A43306" w:rsidRDefault="008F730E" w:rsidP="005604FE">
      <w:pPr>
        <w:pStyle w:val="afff5"/>
        <w:spacing w:beforeLines="100" w:before="240"/>
      </w:pPr>
      <w:r>
        <w:rPr>
          <w:rFonts w:hint="eastAsia"/>
        </w:rPr>
        <w:t>T</w:t>
      </w:r>
      <w:r>
        <w:t>h</w:t>
      </w:r>
      <w:r>
        <w:rPr>
          <w:rFonts w:hint="eastAsia"/>
        </w:rPr>
        <w:t>e</w:t>
      </w:r>
      <w:r>
        <w:t xml:space="preserve"> </w:t>
      </w:r>
      <w:r w:rsidR="00A43306">
        <w:t>process “RETRIEVE”</w:t>
      </w:r>
      <w:r>
        <w:t xml:space="preserve"> in the proposed system</w:t>
      </w:r>
      <w:r w:rsidR="00A43306">
        <w:t xml:space="preserve"> is used the highest similarity </w:t>
      </w:r>
      <w:r w:rsidR="00A43306">
        <w:lastRenderedPageBreak/>
        <w:t xml:space="preserve">score to find the most similar activity. It considers the process is a 1-NN approach. In nearest neighbor retrieval, let </w:t>
      </w:r>
      <m:oMath>
        <m:r>
          <m:rPr>
            <m:sty m:val="p"/>
          </m:rPr>
          <w:rPr>
            <w:rFonts w:ascii="Cambria Math" w:hAnsi="Cambria Math"/>
          </w:rPr>
          <m:t>CB</m:t>
        </m:r>
      </m:oMath>
      <w:r w:rsidR="00A43306">
        <w:rPr>
          <w:rFonts w:hint="eastAsia"/>
        </w:rPr>
        <w:t xml:space="preserve"> denotes a set of input descriptions </w:t>
      </w:r>
      <m:oMath>
        <m:r>
          <w:rPr>
            <w:rFonts w:ascii="Cambria Math" w:hAnsi="Cambria Math"/>
          </w:rPr>
          <m:t>P</m:t>
        </m:r>
      </m:oMath>
      <w:r w:rsidR="00A43306">
        <w:t xml:space="preserve"> for which a solution </w:t>
      </w:r>
      <m:oMath>
        <m:r>
          <w:rPr>
            <w:rFonts w:ascii="Cambria Math" w:hAnsi="Cambria Math"/>
          </w:rPr>
          <m:t>S</m:t>
        </m:r>
      </m:oMath>
      <w:r w:rsidR="00A43306">
        <w:rPr>
          <w:rFonts w:hint="eastAsia"/>
        </w:rPr>
        <w:t xml:space="preserve"> exists, </w:t>
      </w:r>
      <w:r w:rsidR="00A43306" w:rsidRPr="00A43306">
        <w:rPr>
          <w:rFonts w:hint="eastAsia"/>
          <w:i/>
        </w:rPr>
        <w:t>i.e.</w:t>
      </w:r>
      <w:r w:rsidR="00A43306">
        <w:rPr>
          <w:rFonts w:hint="eastAsia"/>
        </w:rPr>
        <w:t>,</w:t>
      </w:r>
      <w:r w:rsidR="00A43306">
        <w:t xml:space="preserve"> </w:t>
      </w:r>
      <m:oMath>
        <m:r>
          <m:rPr>
            <m:sty m:val="p"/>
          </m:rPr>
          <w:rPr>
            <w:rFonts w:ascii="Cambria Math" w:hAnsi="Cambria Math" w:hint="eastAsia"/>
          </w:rPr>
          <m:t>(</m:t>
        </m:r>
        <m:r>
          <w:rPr>
            <w:rFonts w:ascii="Cambria Math" w:hAnsi="Cambria Math" w:hint="eastAsia"/>
          </w:rPr>
          <m:t>P</m:t>
        </m:r>
        <m:r>
          <m:rPr>
            <m:sty m:val="p"/>
          </m:rPr>
          <w:rPr>
            <w:rFonts w:ascii="Cambria Math" w:hAnsi="Cambria Math"/>
          </w:rPr>
          <m:t>,</m:t>
        </m:r>
        <m:r>
          <w:rPr>
            <w:rFonts w:ascii="Cambria Math" w:hAnsi="Cambria Math" w:hint="eastAsia"/>
          </w:rPr>
          <m:t>S</m:t>
        </m:r>
        <m:r>
          <m:rPr>
            <m:sty m:val="p"/>
          </m:rPr>
          <w:rPr>
            <w:rFonts w:ascii="Cambria Math" w:hAnsi="Cambria Math" w:hint="eastAsia"/>
          </w:rPr>
          <m:t>)</m:t>
        </m:r>
      </m:oMath>
      <w:r w:rsidR="00A43306">
        <w:rPr>
          <w:rFonts w:hint="eastAsia"/>
        </w:rPr>
        <w:t xml:space="preserve"> is in the case base.</w:t>
      </w:r>
      <w:r w:rsidR="00A43306">
        <w:t xml:space="preserve"> The similarity measurement function is a mapping similarity</w:t>
      </w:r>
      <w:proofErr w:type="gramStart"/>
      <w:r w:rsidR="00A43306">
        <w:t xml:space="preserve">: </w:t>
      </w:r>
      <w:proofErr w:type="gramEnd"/>
      <m:oMath>
        <m:r>
          <w:rPr>
            <w:rFonts w:ascii="Cambria Math" w:hAnsi="Cambria Math"/>
          </w:rPr>
          <m:t>P</m:t>
        </m:r>
        <m:r>
          <m:rPr>
            <m:sty m:val="p"/>
          </m:rPr>
          <w:rPr>
            <w:rFonts w:ascii="Cambria Math" w:hAnsi="Cambria Math" w:cs="MS Mincho"/>
          </w:rPr>
          <m:t>×</m:t>
        </m:r>
        <m:r>
          <m:rPr>
            <m:sty m:val="p"/>
          </m:rPr>
          <w:rPr>
            <w:rFonts w:ascii="Cambria Math" w:hAnsi="Cambria Math"/>
          </w:rPr>
          <m:t>CB→</m:t>
        </m:r>
        <m:d>
          <m:dPr>
            <m:begChr m:val="["/>
            <m:endChr m:val="]"/>
            <m:ctrlPr>
              <w:rPr>
                <w:rFonts w:ascii="Cambria Math" w:hAnsi="Cambria Math"/>
              </w:rPr>
            </m:ctrlPr>
          </m:dPr>
          <m:e>
            <m:r>
              <m:rPr>
                <m:sty m:val="p"/>
              </m:rPr>
              <w:rPr>
                <w:rFonts w:ascii="Cambria Math" w:hAnsi="Cambria Math" w:hint="eastAsia"/>
              </w:rPr>
              <m:t>0</m:t>
            </m:r>
            <m:r>
              <m:rPr>
                <m:sty m:val="p"/>
              </m:rPr>
              <w:rPr>
                <w:rFonts w:ascii="Cambria Math" w:hAnsi="Cambria Math"/>
              </w:rPr>
              <m:t>,1</m:t>
            </m:r>
          </m:e>
        </m:d>
        <m:r>
          <m:rPr>
            <m:sty m:val="p"/>
          </m:rPr>
          <w:rPr>
            <w:rFonts w:ascii="Cambria Math" w:hAnsi="Cambria Math"/>
          </w:rPr>
          <m:t xml:space="preserve"> ϵ R</m:t>
        </m:r>
      </m:oMath>
      <w:r w:rsidR="00A43306">
        <w:rPr>
          <w:rFonts w:hint="eastAsia"/>
        </w:rPr>
        <w:t xml:space="preserve">. </w:t>
      </w:r>
      <w:r w:rsidR="00A43306">
        <w:t xml:space="preserve">The similarity score is computed by the equation </w:t>
      </w:r>
      <w:r w:rsidR="00A43306">
        <w:fldChar w:fldCharType="begin"/>
      </w:r>
      <w:r w:rsidR="00A43306">
        <w:instrText xml:space="preserve"> REF _Ref423967820 \h </w:instrText>
      </w:r>
      <w:r w:rsidR="00A43306">
        <w:fldChar w:fldCharType="separate"/>
      </w:r>
      <w:r w:rsidR="0035085A">
        <w:rPr>
          <w:rFonts w:hint="eastAsia"/>
        </w:rPr>
        <w:t>(</w:t>
      </w:r>
      <w:r w:rsidR="0035085A">
        <w:rPr>
          <w:noProof/>
        </w:rPr>
        <w:t>4</w:t>
      </w:r>
      <w:r w:rsidR="0035085A">
        <w:noBreakHyphen/>
      </w:r>
      <w:r w:rsidR="0035085A">
        <w:rPr>
          <w:noProof/>
        </w:rPr>
        <w:t>3</w:t>
      </w:r>
      <w:r w:rsidR="0035085A">
        <w:rPr>
          <w:rFonts w:hint="eastAsia"/>
        </w:rPr>
        <w:t>)</w:t>
      </w:r>
      <w:r w:rsidR="00A43306">
        <w:fldChar w:fldCharType="end"/>
      </w:r>
      <w:r w:rsidR="00A43306">
        <w:t>.</w:t>
      </w:r>
      <w:r w:rsidR="009A723B">
        <w:t xml:space="preserve"> If the highest similarity score is lower than 0.75, it represents the activity is still too different to the most similar activity. So the activity is considered as a new activity.</w:t>
      </w:r>
    </w:p>
    <w:p w14:paraId="6FA3B26E" w14:textId="7713933F" w:rsidR="006720A1" w:rsidRPr="006720A1" w:rsidRDefault="006720A1" w:rsidP="006720A1">
      <w:pPr>
        <w:widowControl/>
        <w:spacing w:line="240" w:lineRule="auto"/>
        <w:jc w:val="left"/>
      </w:pPr>
      <w:r>
        <w:br w:type="page"/>
      </w:r>
    </w:p>
    <w:p w14:paraId="36B26BC3" w14:textId="5EBB1877" w:rsidR="006720A1" w:rsidRDefault="006720A1" w:rsidP="006720A1">
      <w:pPr>
        <w:pStyle w:val="1"/>
        <w:spacing w:before="1920" w:after="720"/>
      </w:pPr>
      <w:r>
        <w:lastRenderedPageBreak/>
        <w:br/>
      </w:r>
      <w:bookmarkStart w:id="144" w:name="_Toc424364742"/>
      <w:r>
        <w:rPr>
          <w:rFonts w:hint="eastAsia"/>
        </w:rPr>
        <w:t>System Evaluation</w:t>
      </w:r>
      <w:bookmarkEnd w:id="144"/>
    </w:p>
    <w:p w14:paraId="3A8594B1" w14:textId="32FFDE2C" w:rsidR="006B41B4" w:rsidRPr="006B41B4" w:rsidRDefault="006B41B4" w:rsidP="006B41B4">
      <w:pPr>
        <w:ind w:firstLine="480"/>
      </w:pPr>
      <w:r>
        <w:rPr>
          <w:rFonts w:hint="eastAsia"/>
        </w:rPr>
        <w:t xml:space="preserve">In this chapter, we will evaluate our recognition rate in a </w:t>
      </w:r>
      <w:r w:rsidRPr="0037055E">
        <w:t>real environment</w:t>
      </w:r>
      <w:r>
        <w:rPr>
          <w:rFonts w:hint="eastAsia"/>
        </w:rPr>
        <w:t xml:space="preserve"> at our home like lab and test the ac</w:t>
      </w:r>
      <w:r>
        <w:t xml:space="preserve">tivity-aware healthcare </w:t>
      </w:r>
      <w:r>
        <w:rPr>
          <w:rFonts w:hint="eastAsia"/>
        </w:rPr>
        <w:t xml:space="preserve">system in a </w:t>
      </w:r>
      <w:r w:rsidRPr="0037055E">
        <w:t>home simulator</w:t>
      </w:r>
      <w:r>
        <w:rPr>
          <w:rFonts w:hint="eastAsia"/>
        </w:rPr>
        <w:t xml:space="preserve"> respectively. In order to get more realistic results, the simulated home environment will incorporate human behavior </w:t>
      </w:r>
      <w:r>
        <w:t>scenarios</w:t>
      </w:r>
      <w:r>
        <w:rPr>
          <w:rFonts w:hint="eastAsia"/>
        </w:rPr>
        <w:t>, which model a user</w:t>
      </w:r>
      <w:r>
        <w:t>’</w:t>
      </w:r>
      <w:r>
        <w:rPr>
          <w:rFonts w:hint="eastAsia"/>
        </w:rPr>
        <w:t xml:space="preserve">s habit of appliance usage based on real-life scenarios, and scenarios </w:t>
      </w:r>
      <w:r>
        <w:t>are</w:t>
      </w:r>
      <w:r>
        <w:rPr>
          <w:rFonts w:hint="eastAsia"/>
        </w:rPr>
        <w:t xml:space="preserve"> used to better reflect the behavior patterns of daily living. Therefore, </w:t>
      </w:r>
      <w:r>
        <w:t>we first</w:t>
      </w:r>
      <w:r>
        <w:rPr>
          <w:rFonts w:hint="eastAsia"/>
        </w:rPr>
        <w:t>ly</w:t>
      </w:r>
      <w:r>
        <w:t xml:space="preserve"> describe </w:t>
      </w:r>
      <w:r>
        <w:rPr>
          <w:rFonts w:hint="eastAsia"/>
        </w:rPr>
        <w:t>the simulated</w:t>
      </w:r>
      <w:r>
        <w:t xml:space="preserve"> home</w:t>
      </w:r>
      <w:r>
        <w:rPr>
          <w:rFonts w:hint="eastAsia"/>
        </w:rPr>
        <w:t xml:space="preserve"> environment</w:t>
      </w:r>
      <w:r>
        <w:t xml:space="preserve"> and the scenarios of activity of daily living</w:t>
      </w:r>
      <w:r>
        <w:rPr>
          <w:rFonts w:hint="eastAsia"/>
        </w:rPr>
        <w:t xml:space="preserve">. Next, we will present the evaluation of the proposed approach in terms of two factors: 1) the performance of activity recognition, 2) the </w:t>
      </w:r>
      <w:r>
        <w:t>ability of discovering new activity</w:t>
      </w:r>
      <w:r>
        <w:rPr>
          <w:rFonts w:hint="eastAsia"/>
        </w:rPr>
        <w:t xml:space="preserve">. </w:t>
      </w:r>
    </w:p>
    <w:p w14:paraId="0F6CDF31" w14:textId="2099DC03" w:rsidR="006720A1" w:rsidRDefault="006720A1" w:rsidP="006720A1">
      <w:pPr>
        <w:pStyle w:val="21"/>
      </w:pPr>
      <w:bookmarkStart w:id="145" w:name="_Toc424364743"/>
      <w:r>
        <w:rPr>
          <w:rFonts w:hint="eastAsia"/>
        </w:rPr>
        <w:t>Experimental Environment</w:t>
      </w:r>
      <w:bookmarkEnd w:id="145"/>
    </w:p>
    <w:p w14:paraId="3851AEF7" w14:textId="2FBEA94E" w:rsidR="00D52A42" w:rsidRDefault="00471638" w:rsidP="00537CE5">
      <w:pPr>
        <w:pStyle w:val="afff5"/>
      </w:pPr>
      <w:r>
        <w:rPr>
          <w:rFonts w:hint="eastAsia"/>
        </w:rPr>
        <w:t xml:space="preserve">In order to simulate a real home environment, we </w:t>
      </w:r>
      <w:r w:rsidR="001F0A2F">
        <w:t>built</w:t>
      </w:r>
      <w:r>
        <w:rPr>
          <w:rFonts w:hint="eastAsia"/>
        </w:rPr>
        <w:t xml:space="preserve"> a simulated home where the layout is similar to a general home with multiple residents, as shown in</w:t>
      </w:r>
      <w:r w:rsidR="001F0A2F">
        <w:t xml:space="preserve"> </w:t>
      </w:r>
      <w:r w:rsidR="001F0A2F">
        <w:fldChar w:fldCharType="begin"/>
      </w:r>
      <w:r w:rsidR="001F0A2F">
        <w:instrText xml:space="preserve"> REF _Ref424035732 \h </w:instrText>
      </w:r>
      <w:r w:rsidR="001F0A2F">
        <w:fldChar w:fldCharType="separate"/>
      </w:r>
      <w:r w:rsidR="0035085A" w:rsidRPr="00C175B9">
        <w:t xml:space="preserve">Fig. </w:t>
      </w:r>
      <w:r w:rsidR="0035085A">
        <w:rPr>
          <w:noProof/>
        </w:rPr>
        <w:t>5</w:t>
      </w:r>
      <w:r w:rsidR="0035085A" w:rsidRPr="00C175B9">
        <w:noBreakHyphen/>
      </w:r>
      <w:r w:rsidR="0035085A">
        <w:rPr>
          <w:noProof/>
        </w:rPr>
        <w:t>1</w:t>
      </w:r>
      <w:r w:rsidR="001F0A2F">
        <w:fldChar w:fldCharType="end"/>
      </w:r>
      <w:r w:rsidRPr="00CC158F">
        <w:rPr>
          <w:rFonts w:hint="eastAsia"/>
          <w:color w:val="000000" w:themeColor="text1"/>
        </w:rPr>
        <w:t>.</w:t>
      </w:r>
      <w:r>
        <w:rPr>
          <w:rFonts w:hint="eastAsia"/>
        </w:rPr>
        <w:t xml:space="preserve"> In the figure, </w:t>
      </w:r>
      <w:r w:rsidR="001F0A2F">
        <w:rPr>
          <w:rFonts w:hint="eastAsia"/>
        </w:rPr>
        <w:t>the simulated home consists of 5</w:t>
      </w:r>
      <w:r>
        <w:rPr>
          <w:rFonts w:hint="eastAsia"/>
        </w:rPr>
        <w:t xml:space="preserve"> rooms: hallway</w:t>
      </w:r>
      <w:r w:rsidR="001F0A2F">
        <w:rPr>
          <w:rFonts w:hint="eastAsia"/>
        </w:rPr>
        <w:t>, living room, kitchen,</w:t>
      </w:r>
      <w:r w:rsidR="001F0A2F">
        <w:t xml:space="preserve"> </w:t>
      </w:r>
      <w:r w:rsidR="001F0A2F">
        <w:rPr>
          <w:rFonts w:hint="eastAsia"/>
        </w:rPr>
        <w:t>study</w:t>
      </w:r>
      <w:r w:rsidR="001F0A2F">
        <w:t xml:space="preserve"> </w:t>
      </w:r>
      <w:r w:rsidR="001F0A2F">
        <w:rPr>
          <w:rFonts w:hint="eastAsia"/>
        </w:rPr>
        <w:t xml:space="preserve">room </w:t>
      </w:r>
      <w:r w:rsidR="001F0A2F">
        <w:t>and bedroom</w:t>
      </w:r>
      <w:r>
        <w:rPr>
          <w:rFonts w:hint="eastAsia"/>
        </w:rPr>
        <w:t xml:space="preserve">. There are several </w:t>
      </w:r>
      <w:r w:rsidR="001F0A2F">
        <w:t>electronic</w:t>
      </w:r>
      <w:r>
        <w:rPr>
          <w:rFonts w:hint="eastAsia"/>
        </w:rPr>
        <w:t xml:space="preserve"> appliances</w:t>
      </w:r>
      <w:r w:rsidR="001F0A2F">
        <w:t xml:space="preserve"> attached current sensor</w:t>
      </w:r>
      <w:r>
        <w:rPr>
          <w:rFonts w:hint="eastAsia"/>
        </w:rPr>
        <w:t xml:space="preserve"> and </w:t>
      </w:r>
      <w:r w:rsidR="001F0A2F">
        <w:t xml:space="preserve">ambient </w:t>
      </w:r>
      <w:r>
        <w:rPr>
          <w:rFonts w:hint="eastAsia"/>
        </w:rPr>
        <w:t>sensors</w:t>
      </w:r>
      <w:r w:rsidR="001F0A2F">
        <w:t xml:space="preserve"> (lumen, temperature sensor, etc.)</w:t>
      </w:r>
      <w:r>
        <w:rPr>
          <w:rFonts w:hint="eastAsia"/>
        </w:rPr>
        <w:t xml:space="preserve"> deployed in </w:t>
      </w:r>
      <w:r w:rsidR="001F0A2F">
        <w:t>the home environment</w:t>
      </w:r>
      <w:r>
        <w:rPr>
          <w:rFonts w:hint="eastAsia"/>
        </w:rPr>
        <w:t>, and the power con</w:t>
      </w:r>
      <w:r w:rsidR="00D52A42">
        <w:rPr>
          <w:rFonts w:hint="eastAsia"/>
        </w:rPr>
        <w:t>sumption of each appliance shows in</w:t>
      </w:r>
      <w:r>
        <w:rPr>
          <w:rFonts w:hint="eastAsia"/>
          <w:color w:val="FF0000"/>
        </w:rPr>
        <w:t xml:space="preserve"> </w:t>
      </w:r>
      <w:r>
        <w:rPr>
          <w:color w:val="FF0000"/>
        </w:rPr>
        <w:fldChar w:fldCharType="begin"/>
      </w:r>
      <w:r>
        <w:rPr>
          <w:color w:val="FF0000"/>
        </w:rPr>
        <w:instrText xml:space="preserve"> </w:instrText>
      </w:r>
      <w:r>
        <w:rPr>
          <w:rFonts w:hint="eastAsia"/>
          <w:color w:val="FF0000"/>
        </w:rPr>
        <w:instrText>REF _Ref329472207 \h</w:instrText>
      </w:r>
      <w:r>
        <w:rPr>
          <w:color w:val="FF0000"/>
        </w:rPr>
        <w:instrText xml:space="preserve"> </w:instrText>
      </w:r>
      <w:r>
        <w:rPr>
          <w:color w:val="FF0000"/>
        </w:rPr>
      </w:r>
      <w:r>
        <w:rPr>
          <w:color w:val="FF0000"/>
        </w:rPr>
        <w:fldChar w:fldCharType="separate"/>
      </w:r>
      <w:r w:rsidR="0035085A">
        <w:t xml:space="preserve">Table </w:t>
      </w:r>
      <w:r w:rsidR="0035085A">
        <w:rPr>
          <w:noProof/>
        </w:rPr>
        <w:t>5</w:t>
      </w:r>
      <w:r w:rsidR="0035085A">
        <w:noBreakHyphen/>
      </w:r>
      <w:r w:rsidR="0035085A">
        <w:rPr>
          <w:noProof/>
        </w:rPr>
        <w:t>1</w:t>
      </w:r>
      <w:r>
        <w:rPr>
          <w:color w:val="FF0000"/>
        </w:rPr>
        <w:fldChar w:fldCharType="end"/>
      </w:r>
      <w:r w:rsidR="00D52A42" w:rsidRPr="00D52A42">
        <w:rPr>
          <w:color w:val="000000" w:themeColor="text1"/>
        </w:rPr>
        <w:t>.</w:t>
      </w:r>
      <w:r w:rsidR="00D52A42">
        <w:rPr>
          <w:color w:val="FF0000"/>
        </w:rPr>
        <w:t xml:space="preserve"> </w:t>
      </w:r>
      <w:r w:rsidR="00D52A42" w:rsidRPr="00D52A42">
        <w:t xml:space="preserve">The power consumption of electronic appliances are have three modes: Off, Standby and </w:t>
      </w:r>
      <w:proofErr w:type="gramStart"/>
      <w:r w:rsidR="00D52A42" w:rsidRPr="00D52A42">
        <w:t>On</w:t>
      </w:r>
      <w:proofErr w:type="gramEnd"/>
      <w:r w:rsidR="00D52A42" w:rsidRPr="00D52A42">
        <w:t xml:space="preserve">. Almost all appliances are usually connecting with electronic plugs, even the appliance are idle. When an appliance belongs to this status, it is on the mode of Standby. We have monitored the power </w:t>
      </w:r>
      <w:r w:rsidR="00D52A42" w:rsidRPr="00D52A42">
        <w:lastRenderedPageBreak/>
        <w:t>consumption of all appliance in our simulated home environment, and Table 5 1 shows their power consumptions. For the proposed system, it inferences one appliance’s usage mode by the mapping tabl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1F0A2F" w14:paraId="372F1FF4" w14:textId="77777777" w:rsidTr="001F0A2F">
        <w:tc>
          <w:tcPr>
            <w:tcW w:w="8362" w:type="dxa"/>
          </w:tcPr>
          <w:p w14:paraId="66787BB8" w14:textId="540F2342" w:rsidR="001F0A2F" w:rsidRDefault="001F0A2F" w:rsidP="00FA2FA5">
            <w:pPr>
              <w:pStyle w:val="afff5"/>
              <w:ind w:firstLine="0"/>
              <w:jc w:val="center"/>
            </w:pPr>
            <w:r>
              <w:rPr>
                <w:noProof/>
              </w:rPr>
              <w:drawing>
                <wp:inline distT="0" distB="0" distL="0" distR="0" wp14:anchorId="63C88945" wp14:editId="1D5FCC70">
                  <wp:extent cx="3599459" cy="2538993"/>
                  <wp:effectExtent l="0" t="0" r="127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14182" cy="2549378"/>
                          </a:xfrm>
                          <a:prstGeom prst="rect">
                            <a:avLst/>
                          </a:prstGeom>
                          <a:noFill/>
                        </pic:spPr>
                      </pic:pic>
                    </a:graphicData>
                  </a:graphic>
                </wp:inline>
              </w:drawing>
            </w:r>
          </w:p>
        </w:tc>
      </w:tr>
      <w:tr w:rsidR="001F0A2F" w:rsidRPr="001F17DD" w14:paraId="1180100C" w14:textId="77777777" w:rsidTr="001F0A2F">
        <w:tc>
          <w:tcPr>
            <w:tcW w:w="8362" w:type="dxa"/>
          </w:tcPr>
          <w:p w14:paraId="25E9B2E0" w14:textId="5FB30B57" w:rsidR="001F0A2F" w:rsidRPr="00780D05" w:rsidRDefault="001F0A2F" w:rsidP="00BB28EF">
            <w:pPr>
              <w:pStyle w:val="afff5"/>
              <w:ind w:firstLine="0"/>
              <w:jc w:val="center"/>
            </w:pPr>
            <w:bookmarkStart w:id="146" w:name="_Ref424035732"/>
            <w:bookmarkStart w:id="147" w:name="_Toc424364774"/>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1</w:t>
            </w:r>
            <w:r w:rsidR="002E3DD2">
              <w:rPr>
                <w:noProof/>
              </w:rPr>
              <w:fldChar w:fldCharType="end"/>
            </w:r>
            <w:bookmarkEnd w:id="146"/>
            <w:r w:rsidRPr="00C175B9">
              <w:rPr>
                <w:rFonts w:hint="eastAsia"/>
              </w:rPr>
              <w:t xml:space="preserve"> </w:t>
            </w:r>
            <w:r w:rsidRPr="00C175B9">
              <w:t>The</w:t>
            </w:r>
            <w:r>
              <w:t xml:space="preserve"> </w:t>
            </w:r>
            <w:r w:rsidR="00BB28EF">
              <w:t>layout of the simulated home environment</w:t>
            </w:r>
            <w:bookmarkEnd w:id="147"/>
          </w:p>
        </w:tc>
      </w:tr>
    </w:tbl>
    <w:p w14:paraId="027C7E20" w14:textId="240A0AA1" w:rsidR="001F0A2F" w:rsidRPr="00BB28EF" w:rsidRDefault="00BB28EF" w:rsidP="00BB28EF">
      <w:pPr>
        <w:pStyle w:val="afff5"/>
      </w:pPr>
      <w:bookmarkStart w:id="148" w:name="_Ref329472207"/>
      <w:bookmarkStart w:id="149" w:name="_Toc330345497"/>
      <w:r>
        <w:rPr>
          <w:rFonts w:hint="eastAsia"/>
        </w:rPr>
        <w:t>The power con</w:t>
      </w:r>
      <w:r>
        <w:t xml:space="preserve">sumption of electronic appliances are have three modes: Off, Standby and </w:t>
      </w:r>
      <w:proofErr w:type="gramStart"/>
      <w:r>
        <w:t>On</w:t>
      </w:r>
      <w:proofErr w:type="gramEnd"/>
      <w:r>
        <w:t>.</w:t>
      </w:r>
      <w:r w:rsidR="000754F8">
        <w:t xml:space="preserve"> A</w:t>
      </w:r>
      <w:r>
        <w:t xml:space="preserve">lmost all appliances are usually </w:t>
      </w:r>
      <w:r w:rsidR="000754F8">
        <w:t xml:space="preserve">connecting with electronic plugs, even the appliance are idle. When an appliance belongs to this status, it is on the mode of Standby. We have monitored the power consumption of all appliance in our simulated home environment, and </w:t>
      </w:r>
      <w:r w:rsidR="000754F8">
        <w:fldChar w:fldCharType="begin"/>
      </w:r>
      <w:r w:rsidR="000754F8">
        <w:instrText xml:space="preserve"> REF _Ref424036836 \h </w:instrText>
      </w:r>
      <w:r w:rsidR="000754F8">
        <w:fldChar w:fldCharType="separate"/>
      </w:r>
      <w:r w:rsidR="0035085A">
        <w:t xml:space="preserve">Table </w:t>
      </w:r>
      <w:r w:rsidR="0035085A">
        <w:rPr>
          <w:noProof/>
        </w:rPr>
        <w:t>5</w:t>
      </w:r>
      <w:r w:rsidR="0035085A">
        <w:noBreakHyphen/>
      </w:r>
      <w:r w:rsidR="0035085A">
        <w:rPr>
          <w:noProof/>
        </w:rPr>
        <w:t>1</w:t>
      </w:r>
      <w:r w:rsidR="000754F8">
        <w:fldChar w:fldCharType="end"/>
      </w:r>
      <w:r w:rsidR="000754F8">
        <w:t xml:space="preserve"> shows their power consumptions. For the proposed system, it inferences one appliance’s usage mode by the mapping table.</w:t>
      </w:r>
    </w:p>
    <w:p w14:paraId="556F476E" w14:textId="4245ECA3" w:rsidR="00471638" w:rsidRDefault="00471638" w:rsidP="00471638">
      <w:pPr>
        <w:pStyle w:val="ad"/>
      </w:pPr>
      <w:bookmarkStart w:id="150" w:name="_Ref424036836"/>
      <w:bookmarkStart w:id="151" w:name="_Ref424036830"/>
      <w:bookmarkStart w:id="152" w:name="_Toc424364782"/>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1</w:t>
      </w:r>
      <w:r w:rsidR="002E3DD2">
        <w:rPr>
          <w:noProof/>
        </w:rPr>
        <w:fldChar w:fldCharType="end"/>
      </w:r>
      <w:bookmarkEnd w:id="148"/>
      <w:bookmarkEnd w:id="150"/>
      <w:r w:rsidR="00BB28EF">
        <w:rPr>
          <w:rFonts w:hint="eastAsia"/>
        </w:rPr>
        <w:t xml:space="preserve">  </w:t>
      </w:r>
      <w:proofErr w:type="gramStart"/>
      <w:r w:rsidR="00BB28EF">
        <w:rPr>
          <w:rFonts w:hint="eastAsia"/>
        </w:rPr>
        <w:t>The</w:t>
      </w:r>
      <w:proofErr w:type="gramEnd"/>
      <w:r w:rsidR="00BB28EF">
        <w:rPr>
          <w:rFonts w:hint="eastAsia"/>
        </w:rPr>
        <w:t xml:space="preserve"> p</w:t>
      </w:r>
      <w:r>
        <w:rPr>
          <w:rFonts w:hint="eastAsia"/>
        </w:rPr>
        <w:t>ower consump</w:t>
      </w:r>
      <w:r w:rsidR="00BB28EF">
        <w:rPr>
          <w:rFonts w:hint="eastAsia"/>
        </w:rPr>
        <w:t>tion of electronic a</w:t>
      </w:r>
      <w:r>
        <w:rPr>
          <w:rFonts w:hint="eastAsia"/>
        </w:rPr>
        <w:t>ppliances</w:t>
      </w:r>
      <w:bookmarkEnd w:id="149"/>
      <w:bookmarkEnd w:id="151"/>
      <w:bookmarkEnd w:id="152"/>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183"/>
        <w:gridCol w:w="1646"/>
        <w:gridCol w:w="666"/>
        <w:gridCol w:w="1272"/>
        <w:gridCol w:w="1694"/>
        <w:gridCol w:w="618"/>
      </w:tblGrid>
      <w:tr w:rsidR="00BB28EF" w:rsidRPr="008F39D9" w14:paraId="1DFCF384" w14:textId="77777777" w:rsidTr="00F3032A">
        <w:trPr>
          <w:cnfStyle w:val="100000000000" w:firstRow="1" w:lastRow="0" w:firstColumn="0" w:lastColumn="0" w:oddVBand="0" w:evenVBand="0" w:oddHBand="0" w:evenHBand="0" w:firstRowFirstColumn="0" w:firstRowLastColumn="0" w:lastRowFirstColumn="0" w:lastRowLastColumn="0"/>
          <w:trHeight w:val="279"/>
          <w:jc w:val="center"/>
        </w:trPr>
        <w:tc>
          <w:tcPr>
            <w:tcW w:w="0" w:type="auto"/>
            <w:vMerge w:val="restart"/>
            <w:vAlign w:val="center"/>
          </w:tcPr>
          <w:p w14:paraId="2914328F"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6E46B80" w14:textId="38EC017B" w:rsidR="00BB28EF" w:rsidRPr="008F39D9" w:rsidRDefault="00BB28EF" w:rsidP="00BB28EF">
            <w:pPr>
              <w:spacing w:beforeLines="50" w:before="120" w:afterLines="50" w:after="120" w:line="240" w:lineRule="auto"/>
              <w:jc w:val="center"/>
              <w:rPr>
                <w:b/>
                <w:sz w:val="20"/>
              </w:rPr>
            </w:pPr>
            <w:r w:rsidRPr="008F39D9">
              <w:rPr>
                <w:rFonts w:hint="eastAsia"/>
                <w:b/>
              </w:rPr>
              <w:t>Power Consumption</w:t>
            </w:r>
          </w:p>
        </w:tc>
        <w:tc>
          <w:tcPr>
            <w:tcW w:w="0" w:type="auto"/>
            <w:vMerge w:val="restart"/>
            <w:vAlign w:val="center"/>
          </w:tcPr>
          <w:p w14:paraId="03FCAEEC"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FCF47AA" w14:textId="0BEFFCAB" w:rsidR="00BB28EF" w:rsidRPr="008F39D9" w:rsidRDefault="00BB28EF" w:rsidP="00BB28EF">
            <w:pPr>
              <w:spacing w:beforeLines="50" w:before="120" w:afterLines="50" w:after="120" w:line="240" w:lineRule="auto"/>
              <w:jc w:val="center"/>
              <w:rPr>
                <w:b/>
              </w:rPr>
            </w:pPr>
            <w:r w:rsidRPr="008F39D9">
              <w:rPr>
                <w:rFonts w:hint="eastAsia"/>
                <w:b/>
              </w:rPr>
              <w:t>Power Consumption</w:t>
            </w:r>
          </w:p>
        </w:tc>
      </w:tr>
      <w:tr w:rsidR="00BB28EF" w:rsidRPr="008F39D9" w14:paraId="6683D805" w14:textId="77777777" w:rsidTr="00BB28EF">
        <w:trPr>
          <w:trHeight w:val="426"/>
          <w:jc w:val="center"/>
        </w:trPr>
        <w:tc>
          <w:tcPr>
            <w:tcW w:w="0" w:type="auto"/>
            <w:vMerge/>
          </w:tcPr>
          <w:p w14:paraId="0C16CF9F" w14:textId="77777777" w:rsidR="00BB28EF" w:rsidRPr="008F39D9" w:rsidRDefault="00BB28EF" w:rsidP="00BB28EF">
            <w:pPr>
              <w:spacing w:beforeLines="30" w:before="72" w:afterLines="30" w:after="72" w:line="240" w:lineRule="auto"/>
              <w:jc w:val="center"/>
              <w:rPr>
                <w:sz w:val="20"/>
              </w:rPr>
            </w:pPr>
          </w:p>
        </w:tc>
        <w:tc>
          <w:tcPr>
            <w:tcW w:w="0" w:type="auto"/>
          </w:tcPr>
          <w:p w14:paraId="6227B0DF" w14:textId="6E183945"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07A61B70" w14:textId="3ECCFBE8" w:rsidR="00BB28EF" w:rsidRPr="008F39D9" w:rsidRDefault="00BB28EF" w:rsidP="00BB28EF">
            <w:pPr>
              <w:spacing w:beforeLines="30" w:before="72" w:afterLines="30" w:after="72" w:line="240" w:lineRule="auto"/>
              <w:jc w:val="center"/>
            </w:pPr>
            <w:r>
              <w:t>O</w:t>
            </w:r>
            <w:r w:rsidRPr="008F39D9">
              <w:rPr>
                <w:rFonts w:hint="eastAsia"/>
              </w:rPr>
              <w:t>n</w:t>
            </w:r>
          </w:p>
        </w:tc>
        <w:tc>
          <w:tcPr>
            <w:tcW w:w="0" w:type="auto"/>
            <w:vMerge/>
          </w:tcPr>
          <w:p w14:paraId="0A775D73" w14:textId="77777777" w:rsidR="00BB28EF" w:rsidRPr="008F39D9" w:rsidRDefault="00BB28EF" w:rsidP="00BB28EF">
            <w:pPr>
              <w:spacing w:beforeLines="30" w:before="72" w:afterLines="30" w:after="72" w:line="240" w:lineRule="auto"/>
              <w:jc w:val="center"/>
              <w:rPr>
                <w:sz w:val="20"/>
              </w:rPr>
            </w:pPr>
          </w:p>
        </w:tc>
        <w:tc>
          <w:tcPr>
            <w:tcW w:w="0" w:type="auto"/>
          </w:tcPr>
          <w:p w14:paraId="2048BC60" w14:textId="6F49505A"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4D94F4E5" w14:textId="0ED1139A" w:rsidR="00BB28EF" w:rsidRPr="008F39D9" w:rsidRDefault="00BB28EF" w:rsidP="00BB28EF">
            <w:pPr>
              <w:spacing w:beforeLines="30" w:before="72" w:afterLines="30" w:after="72" w:line="240" w:lineRule="auto"/>
              <w:jc w:val="center"/>
            </w:pPr>
            <w:r>
              <w:t>O</w:t>
            </w:r>
            <w:r w:rsidRPr="008F39D9">
              <w:rPr>
                <w:rFonts w:hint="eastAsia"/>
              </w:rPr>
              <w:t>n</w:t>
            </w:r>
          </w:p>
        </w:tc>
      </w:tr>
      <w:tr w:rsidR="00BB28EF" w:rsidRPr="008F39D9" w14:paraId="38D2C8FF" w14:textId="77777777" w:rsidTr="00BB28EF">
        <w:trPr>
          <w:trHeight w:val="426"/>
          <w:jc w:val="center"/>
        </w:trPr>
        <w:tc>
          <w:tcPr>
            <w:tcW w:w="0" w:type="auto"/>
          </w:tcPr>
          <w:p w14:paraId="04B53F01" w14:textId="3DE635BB" w:rsidR="00BB28EF" w:rsidRPr="008F39D9" w:rsidRDefault="00BB28EF" w:rsidP="00BB28EF">
            <w:pPr>
              <w:spacing w:beforeLines="30" w:before="72" w:afterLines="30" w:after="72" w:line="240" w:lineRule="auto"/>
              <w:jc w:val="center"/>
              <w:rPr>
                <w:sz w:val="20"/>
              </w:rPr>
            </w:pPr>
            <w:r>
              <w:rPr>
                <w:rFonts w:hint="eastAsia"/>
                <w:sz w:val="20"/>
              </w:rPr>
              <w:t>Light</w:t>
            </w:r>
          </w:p>
        </w:tc>
        <w:tc>
          <w:tcPr>
            <w:tcW w:w="0" w:type="auto"/>
          </w:tcPr>
          <w:p w14:paraId="383EC0E3" w14:textId="79B694F2" w:rsidR="00BB28EF" w:rsidRPr="008F39D9" w:rsidRDefault="00BB28EF" w:rsidP="00BB28EF">
            <w:pPr>
              <w:spacing w:beforeLines="30" w:before="72" w:afterLines="30" w:after="72" w:line="240" w:lineRule="auto"/>
              <w:jc w:val="center"/>
            </w:pPr>
            <w:r>
              <w:rPr>
                <w:rFonts w:hint="eastAsia"/>
                <w:sz w:val="20"/>
              </w:rPr>
              <w:t>0</w:t>
            </w:r>
            <w:r>
              <w:rPr>
                <w:sz w:val="20"/>
              </w:rPr>
              <w:t>.01</w:t>
            </w:r>
          </w:p>
        </w:tc>
        <w:tc>
          <w:tcPr>
            <w:tcW w:w="0" w:type="auto"/>
          </w:tcPr>
          <w:p w14:paraId="5A7A8ECB" w14:textId="21A83881" w:rsidR="00BB28EF" w:rsidRPr="008F39D9" w:rsidRDefault="00BB28EF" w:rsidP="00BB28EF">
            <w:pPr>
              <w:spacing w:beforeLines="30" w:before="72" w:afterLines="30" w:after="72" w:line="240" w:lineRule="auto"/>
              <w:jc w:val="center"/>
            </w:pPr>
            <w:r>
              <w:rPr>
                <w:rFonts w:hint="eastAsia"/>
                <w:sz w:val="20"/>
              </w:rPr>
              <w:t>0.25</w:t>
            </w:r>
          </w:p>
        </w:tc>
        <w:tc>
          <w:tcPr>
            <w:tcW w:w="0" w:type="auto"/>
          </w:tcPr>
          <w:p w14:paraId="2AC4E2C8" w14:textId="78CFD00C" w:rsidR="00BB28EF" w:rsidRPr="008F39D9" w:rsidRDefault="00BB28EF" w:rsidP="00BB28EF">
            <w:pPr>
              <w:spacing w:beforeLines="30" w:before="72" w:afterLines="30" w:after="72" w:line="240" w:lineRule="auto"/>
              <w:jc w:val="center"/>
              <w:rPr>
                <w:sz w:val="20"/>
              </w:rPr>
            </w:pPr>
            <w:r>
              <w:rPr>
                <w:rFonts w:hint="eastAsia"/>
                <w:sz w:val="20"/>
              </w:rPr>
              <w:t>TV</w:t>
            </w:r>
          </w:p>
        </w:tc>
        <w:tc>
          <w:tcPr>
            <w:tcW w:w="0" w:type="auto"/>
          </w:tcPr>
          <w:p w14:paraId="5E3CCEBF" w14:textId="04F30294" w:rsidR="00BB28EF" w:rsidRPr="008F39D9" w:rsidRDefault="00BB28EF" w:rsidP="00BB28EF">
            <w:pPr>
              <w:spacing w:beforeLines="30" w:before="72" w:afterLines="30" w:after="72" w:line="240" w:lineRule="auto"/>
              <w:jc w:val="center"/>
            </w:pPr>
            <w:r>
              <w:rPr>
                <w:rFonts w:hint="eastAsia"/>
                <w:sz w:val="20"/>
              </w:rPr>
              <w:t>0.09</w:t>
            </w:r>
          </w:p>
        </w:tc>
        <w:tc>
          <w:tcPr>
            <w:tcW w:w="0" w:type="auto"/>
          </w:tcPr>
          <w:p w14:paraId="5DD46926" w14:textId="19CCAEC1" w:rsidR="00BB28EF" w:rsidRPr="008F39D9" w:rsidRDefault="00BB28EF" w:rsidP="00BB28EF">
            <w:pPr>
              <w:spacing w:beforeLines="30" w:before="72" w:afterLines="30" w:after="72" w:line="240" w:lineRule="auto"/>
              <w:jc w:val="center"/>
            </w:pPr>
            <w:r>
              <w:rPr>
                <w:rFonts w:hint="eastAsia"/>
                <w:sz w:val="20"/>
              </w:rPr>
              <w:t>1.3</w:t>
            </w:r>
          </w:p>
        </w:tc>
      </w:tr>
      <w:tr w:rsidR="00BB28EF" w:rsidRPr="008F39D9" w14:paraId="5B10B43E" w14:textId="77777777" w:rsidTr="00BB28EF">
        <w:trPr>
          <w:trHeight w:val="404"/>
          <w:jc w:val="center"/>
        </w:trPr>
        <w:tc>
          <w:tcPr>
            <w:tcW w:w="0" w:type="auto"/>
          </w:tcPr>
          <w:p w14:paraId="0F9DF25B" w14:textId="77777777" w:rsidR="00BB28EF" w:rsidRPr="008F39D9" w:rsidRDefault="00BB28EF" w:rsidP="00BB28EF">
            <w:pPr>
              <w:spacing w:beforeLines="30" w:before="72" w:afterLines="30" w:after="72" w:line="240" w:lineRule="auto"/>
              <w:jc w:val="center"/>
              <w:rPr>
                <w:sz w:val="20"/>
              </w:rPr>
            </w:pPr>
            <w:r>
              <w:rPr>
                <w:rFonts w:hint="eastAsia"/>
                <w:sz w:val="20"/>
              </w:rPr>
              <w:t>Kinect</w:t>
            </w:r>
          </w:p>
        </w:tc>
        <w:tc>
          <w:tcPr>
            <w:tcW w:w="0" w:type="auto"/>
          </w:tcPr>
          <w:p w14:paraId="3967367F" w14:textId="6C7CF60E"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CE6F018" w14:textId="77777777" w:rsidR="00BB28EF" w:rsidRPr="008F39D9" w:rsidRDefault="00BB28EF" w:rsidP="00BB28EF">
            <w:pPr>
              <w:spacing w:beforeLines="30" w:before="72" w:afterLines="30" w:after="72" w:line="240" w:lineRule="auto"/>
              <w:jc w:val="center"/>
              <w:rPr>
                <w:sz w:val="20"/>
              </w:rPr>
            </w:pPr>
            <w:r>
              <w:rPr>
                <w:rFonts w:hint="eastAsia"/>
                <w:sz w:val="20"/>
              </w:rPr>
              <w:t>1.4</w:t>
            </w:r>
          </w:p>
        </w:tc>
        <w:tc>
          <w:tcPr>
            <w:tcW w:w="0" w:type="auto"/>
          </w:tcPr>
          <w:p w14:paraId="02958B1C" w14:textId="77777777" w:rsidR="00BB28EF" w:rsidRPr="008F39D9" w:rsidRDefault="00BB28EF" w:rsidP="00BB28EF">
            <w:pPr>
              <w:spacing w:beforeLines="30" w:before="72" w:afterLines="30" w:after="72" w:line="240" w:lineRule="auto"/>
              <w:jc w:val="center"/>
              <w:rPr>
                <w:sz w:val="20"/>
              </w:rPr>
            </w:pPr>
            <w:r>
              <w:rPr>
                <w:rFonts w:hint="eastAsia"/>
                <w:sz w:val="20"/>
              </w:rPr>
              <w:t>Fridge</w:t>
            </w:r>
          </w:p>
        </w:tc>
        <w:tc>
          <w:tcPr>
            <w:tcW w:w="0" w:type="auto"/>
          </w:tcPr>
          <w:p w14:paraId="3E06621A" w14:textId="1AE04B90"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71A827ED" w14:textId="77777777" w:rsidR="00BB28EF" w:rsidRPr="008F39D9" w:rsidRDefault="00BB28EF" w:rsidP="00BB28EF">
            <w:pPr>
              <w:spacing w:beforeLines="30" w:before="72" w:afterLines="30" w:after="72" w:line="240" w:lineRule="auto"/>
              <w:jc w:val="center"/>
              <w:rPr>
                <w:sz w:val="20"/>
              </w:rPr>
            </w:pPr>
            <w:r>
              <w:rPr>
                <w:rFonts w:hint="eastAsia"/>
                <w:sz w:val="20"/>
              </w:rPr>
              <w:t>2.8</w:t>
            </w:r>
          </w:p>
        </w:tc>
      </w:tr>
      <w:tr w:rsidR="00BB28EF" w:rsidRPr="008F39D9" w14:paraId="0FB71EF8" w14:textId="77777777" w:rsidTr="00BB28EF">
        <w:trPr>
          <w:trHeight w:val="404"/>
          <w:jc w:val="center"/>
        </w:trPr>
        <w:tc>
          <w:tcPr>
            <w:tcW w:w="0" w:type="auto"/>
          </w:tcPr>
          <w:p w14:paraId="0A22E6CB" w14:textId="61337E03" w:rsidR="00BB28EF" w:rsidRDefault="00BB28EF" w:rsidP="00BB28EF">
            <w:pPr>
              <w:spacing w:beforeLines="30" w:before="72" w:afterLines="30" w:after="72" w:line="240" w:lineRule="auto"/>
              <w:jc w:val="center"/>
              <w:rPr>
                <w:sz w:val="20"/>
              </w:rPr>
            </w:pPr>
            <w:r>
              <w:rPr>
                <w:rFonts w:hint="eastAsia"/>
                <w:sz w:val="20"/>
              </w:rPr>
              <w:t>Lamp</w:t>
            </w:r>
          </w:p>
        </w:tc>
        <w:tc>
          <w:tcPr>
            <w:tcW w:w="0" w:type="auto"/>
          </w:tcPr>
          <w:p w14:paraId="77FCAFB1" w14:textId="10F877E4"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3ED111D" w14:textId="41B24FC2" w:rsidR="00BB28EF" w:rsidRDefault="00BB28EF" w:rsidP="00BB28EF">
            <w:pPr>
              <w:spacing w:beforeLines="30" w:before="72" w:afterLines="30" w:after="72" w:line="240" w:lineRule="auto"/>
              <w:jc w:val="center"/>
              <w:rPr>
                <w:sz w:val="20"/>
              </w:rPr>
            </w:pPr>
            <w:r>
              <w:rPr>
                <w:rFonts w:hint="eastAsia"/>
                <w:sz w:val="20"/>
              </w:rPr>
              <w:t>0.35</w:t>
            </w:r>
          </w:p>
        </w:tc>
        <w:tc>
          <w:tcPr>
            <w:tcW w:w="0" w:type="auto"/>
          </w:tcPr>
          <w:p w14:paraId="28B64A19" w14:textId="280B3A90" w:rsidR="00BB28EF" w:rsidRDefault="00BB28EF" w:rsidP="00BB28EF">
            <w:pPr>
              <w:spacing w:beforeLines="30" w:before="72" w:afterLines="30" w:after="72" w:line="240" w:lineRule="auto"/>
              <w:jc w:val="center"/>
              <w:rPr>
                <w:sz w:val="20"/>
              </w:rPr>
            </w:pPr>
            <w:r>
              <w:rPr>
                <w:rFonts w:hint="eastAsia"/>
                <w:sz w:val="20"/>
              </w:rPr>
              <w:t>A/C</w:t>
            </w:r>
          </w:p>
        </w:tc>
        <w:tc>
          <w:tcPr>
            <w:tcW w:w="0" w:type="auto"/>
          </w:tcPr>
          <w:p w14:paraId="74455C46" w14:textId="29BF8358"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3F1D64D" w14:textId="0F581A36" w:rsidR="00BB28EF" w:rsidRDefault="00BB28EF" w:rsidP="00BB28EF">
            <w:pPr>
              <w:spacing w:beforeLines="30" w:before="72" w:afterLines="30" w:after="72" w:line="240" w:lineRule="auto"/>
              <w:jc w:val="center"/>
              <w:rPr>
                <w:sz w:val="20"/>
              </w:rPr>
            </w:pPr>
            <w:r>
              <w:rPr>
                <w:rFonts w:hint="eastAsia"/>
                <w:sz w:val="20"/>
              </w:rPr>
              <w:t>10</w:t>
            </w:r>
          </w:p>
        </w:tc>
      </w:tr>
      <w:tr w:rsidR="00BB28EF" w:rsidRPr="008F39D9" w14:paraId="053B5398" w14:textId="77777777" w:rsidTr="00BB28EF">
        <w:trPr>
          <w:trHeight w:val="404"/>
          <w:jc w:val="center"/>
        </w:trPr>
        <w:tc>
          <w:tcPr>
            <w:tcW w:w="0" w:type="auto"/>
          </w:tcPr>
          <w:p w14:paraId="6CB2074C" w14:textId="77777777" w:rsidR="00BB28EF" w:rsidRPr="008F39D9" w:rsidRDefault="00BB28EF" w:rsidP="00BB28EF">
            <w:pPr>
              <w:spacing w:beforeLines="30" w:before="72" w:afterLines="30" w:after="72" w:line="240" w:lineRule="auto"/>
              <w:jc w:val="center"/>
              <w:rPr>
                <w:sz w:val="20"/>
              </w:rPr>
            </w:pPr>
            <w:r>
              <w:rPr>
                <w:rFonts w:hint="eastAsia"/>
                <w:sz w:val="20"/>
              </w:rPr>
              <w:t>Fan</w:t>
            </w:r>
          </w:p>
        </w:tc>
        <w:tc>
          <w:tcPr>
            <w:tcW w:w="0" w:type="auto"/>
          </w:tcPr>
          <w:p w14:paraId="04CEE06E" w14:textId="271C2299" w:rsidR="00BB28EF" w:rsidRPr="008F39D9" w:rsidRDefault="00BB28EF" w:rsidP="00BB28EF">
            <w:pPr>
              <w:spacing w:beforeLines="30" w:before="72" w:afterLines="30" w:after="72" w:line="240" w:lineRule="auto"/>
              <w:jc w:val="center"/>
              <w:rPr>
                <w:sz w:val="20"/>
              </w:rPr>
            </w:pPr>
            <w:r>
              <w:rPr>
                <w:rFonts w:hint="eastAsia"/>
                <w:sz w:val="20"/>
              </w:rPr>
              <w:t>0</w:t>
            </w:r>
            <w:r>
              <w:rPr>
                <w:sz w:val="20"/>
              </w:rPr>
              <w:t>.01</w:t>
            </w:r>
          </w:p>
        </w:tc>
        <w:tc>
          <w:tcPr>
            <w:tcW w:w="0" w:type="auto"/>
          </w:tcPr>
          <w:p w14:paraId="6B01130C" w14:textId="77777777" w:rsidR="00BB28EF" w:rsidRPr="008F39D9" w:rsidRDefault="00BB28EF" w:rsidP="00BB28EF">
            <w:pPr>
              <w:spacing w:beforeLines="30" w:before="72" w:afterLines="30" w:after="72" w:line="240" w:lineRule="auto"/>
              <w:jc w:val="center"/>
              <w:rPr>
                <w:sz w:val="20"/>
              </w:rPr>
            </w:pPr>
            <w:r>
              <w:rPr>
                <w:rFonts w:hint="eastAsia"/>
                <w:sz w:val="20"/>
              </w:rPr>
              <w:t>0.35</w:t>
            </w:r>
          </w:p>
        </w:tc>
        <w:tc>
          <w:tcPr>
            <w:tcW w:w="0" w:type="auto"/>
          </w:tcPr>
          <w:p w14:paraId="2344A8A0" w14:textId="77777777" w:rsidR="00BB28EF" w:rsidRPr="008F39D9" w:rsidRDefault="00BB28EF" w:rsidP="00BB28EF">
            <w:pPr>
              <w:spacing w:beforeLines="30" w:before="72" w:afterLines="30" w:after="72" w:line="240" w:lineRule="auto"/>
              <w:jc w:val="center"/>
              <w:rPr>
                <w:sz w:val="20"/>
              </w:rPr>
            </w:pPr>
            <w:r>
              <w:rPr>
                <w:rFonts w:hint="eastAsia"/>
                <w:sz w:val="20"/>
              </w:rPr>
              <w:t>Microwave</w:t>
            </w:r>
          </w:p>
        </w:tc>
        <w:tc>
          <w:tcPr>
            <w:tcW w:w="0" w:type="auto"/>
          </w:tcPr>
          <w:p w14:paraId="1C05BFF2" w14:textId="331E8B01"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7F3DE9B2" w14:textId="77777777" w:rsidR="00BB28EF" w:rsidRPr="008F39D9" w:rsidRDefault="00BB28EF" w:rsidP="00BB28EF">
            <w:pPr>
              <w:spacing w:beforeLines="30" w:before="72" w:afterLines="30" w:after="72" w:line="240" w:lineRule="auto"/>
              <w:jc w:val="center"/>
              <w:rPr>
                <w:sz w:val="20"/>
              </w:rPr>
            </w:pPr>
            <w:r>
              <w:rPr>
                <w:rFonts w:hint="eastAsia"/>
                <w:sz w:val="20"/>
              </w:rPr>
              <w:t>9.3</w:t>
            </w:r>
          </w:p>
        </w:tc>
      </w:tr>
      <w:tr w:rsidR="00BB28EF" w:rsidRPr="008F39D9" w14:paraId="2519ABFD" w14:textId="77777777" w:rsidTr="00BB28EF">
        <w:trPr>
          <w:trHeight w:val="404"/>
          <w:jc w:val="center"/>
        </w:trPr>
        <w:tc>
          <w:tcPr>
            <w:tcW w:w="0" w:type="auto"/>
          </w:tcPr>
          <w:p w14:paraId="48A291DE" w14:textId="77777777" w:rsidR="00BB28EF" w:rsidRPr="008F39D9" w:rsidRDefault="00BB28EF" w:rsidP="00BB28EF">
            <w:pPr>
              <w:spacing w:beforeLines="30" w:before="72" w:afterLines="30" w:after="72" w:line="240" w:lineRule="auto"/>
              <w:jc w:val="center"/>
              <w:rPr>
                <w:sz w:val="20"/>
              </w:rPr>
            </w:pPr>
            <w:r>
              <w:rPr>
                <w:rFonts w:hint="eastAsia"/>
                <w:sz w:val="20"/>
              </w:rPr>
              <w:t>PC</w:t>
            </w:r>
          </w:p>
        </w:tc>
        <w:tc>
          <w:tcPr>
            <w:tcW w:w="0" w:type="auto"/>
          </w:tcPr>
          <w:p w14:paraId="1FC2C053" w14:textId="7D6806F8"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A48F950" w14:textId="77777777" w:rsidR="00BB28EF" w:rsidRPr="008F39D9" w:rsidRDefault="00BB28EF" w:rsidP="00BB28EF">
            <w:pPr>
              <w:spacing w:beforeLines="30" w:before="72" w:afterLines="30" w:after="72" w:line="240" w:lineRule="auto"/>
              <w:jc w:val="center"/>
              <w:rPr>
                <w:sz w:val="20"/>
              </w:rPr>
            </w:pPr>
            <w:r>
              <w:rPr>
                <w:rFonts w:hint="eastAsia"/>
                <w:sz w:val="20"/>
              </w:rPr>
              <w:t>0.4</w:t>
            </w:r>
          </w:p>
        </w:tc>
        <w:tc>
          <w:tcPr>
            <w:tcW w:w="0" w:type="auto"/>
          </w:tcPr>
          <w:p w14:paraId="4C912ED4" w14:textId="77777777" w:rsidR="00BB28EF" w:rsidRPr="008F39D9" w:rsidRDefault="00BB28EF" w:rsidP="00BB28EF">
            <w:pPr>
              <w:spacing w:beforeLines="30" w:before="72" w:afterLines="30" w:after="72" w:line="240" w:lineRule="auto"/>
              <w:jc w:val="center"/>
              <w:rPr>
                <w:sz w:val="20"/>
              </w:rPr>
            </w:pPr>
            <w:r>
              <w:rPr>
                <w:rFonts w:hint="eastAsia"/>
                <w:sz w:val="20"/>
              </w:rPr>
              <w:t>Water Heater</w:t>
            </w:r>
          </w:p>
        </w:tc>
        <w:tc>
          <w:tcPr>
            <w:tcW w:w="0" w:type="auto"/>
          </w:tcPr>
          <w:p w14:paraId="78BE60C4" w14:textId="35C77C81"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3C0BA084" w14:textId="77777777" w:rsidR="00BB28EF" w:rsidRPr="008F39D9" w:rsidRDefault="00BB28EF" w:rsidP="00BB28EF">
            <w:pPr>
              <w:spacing w:beforeLines="30" w:before="72" w:afterLines="30" w:after="72" w:line="240" w:lineRule="auto"/>
              <w:jc w:val="center"/>
              <w:rPr>
                <w:sz w:val="20"/>
              </w:rPr>
            </w:pPr>
            <w:r>
              <w:rPr>
                <w:rFonts w:hint="eastAsia"/>
                <w:sz w:val="20"/>
              </w:rPr>
              <w:t>10</w:t>
            </w:r>
          </w:p>
        </w:tc>
      </w:tr>
    </w:tbl>
    <w:p w14:paraId="4C8C4FF9" w14:textId="1B5E6967" w:rsidR="0045587E" w:rsidRDefault="000754F8" w:rsidP="00F3032A">
      <w:pPr>
        <w:spacing w:beforeLines="100" w:before="240"/>
        <w:ind w:firstLine="482"/>
      </w:pPr>
      <w:r>
        <w:lastRenderedPageBreak/>
        <w:t>W</w:t>
      </w:r>
      <w:r w:rsidR="00471638">
        <w:rPr>
          <w:rFonts w:hint="eastAsia"/>
        </w:rPr>
        <w:t xml:space="preserve">e </w:t>
      </w:r>
      <w:r>
        <w:t xml:space="preserve">design </w:t>
      </w:r>
      <w:r w:rsidR="008D1FB7">
        <w:t>10</w:t>
      </w:r>
      <w:r w:rsidR="00471638">
        <w:rPr>
          <w:rFonts w:hint="eastAsia"/>
        </w:rPr>
        <w:t xml:space="preserve"> daily living activities which are commonly occurred in a real life, as </w:t>
      </w:r>
      <w:r w:rsidR="00471638">
        <w:t>illustrated</w:t>
      </w:r>
      <w:r w:rsidR="00471638">
        <w:rPr>
          <w:rFonts w:hint="eastAsia"/>
        </w:rPr>
        <w:t xml:space="preserve"> in </w:t>
      </w:r>
      <w:r w:rsidR="00471638">
        <w:fldChar w:fldCharType="begin"/>
      </w:r>
      <w:r w:rsidR="00471638">
        <w:instrText xml:space="preserve"> </w:instrText>
      </w:r>
      <w:r w:rsidR="00471638">
        <w:rPr>
          <w:rFonts w:hint="eastAsia"/>
        </w:rPr>
        <w:instrText>REF _Ref329472259 \h</w:instrText>
      </w:r>
      <w:r w:rsidR="00471638">
        <w:instrText xml:space="preserve"> </w:instrText>
      </w:r>
      <w:r w:rsidR="00471638">
        <w:fldChar w:fldCharType="separate"/>
      </w:r>
      <w:r w:rsidR="0035085A">
        <w:t xml:space="preserve">Table </w:t>
      </w:r>
      <w:r w:rsidR="0035085A">
        <w:rPr>
          <w:noProof/>
        </w:rPr>
        <w:t>5</w:t>
      </w:r>
      <w:r w:rsidR="0035085A">
        <w:noBreakHyphen/>
      </w:r>
      <w:r w:rsidR="0035085A">
        <w:rPr>
          <w:noProof/>
        </w:rPr>
        <w:t>2</w:t>
      </w:r>
      <w:r w:rsidR="00471638">
        <w:fldChar w:fldCharType="end"/>
      </w:r>
      <w:r w:rsidR="00471638">
        <w:rPr>
          <w:rFonts w:hint="eastAsia"/>
        </w:rPr>
        <w:t>.</w:t>
      </w:r>
      <w:r w:rsidR="00A476BB">
        <w:t xml:space="preserve"> The simulated home lacks bathroom, so it ignores activities in bathroom, </w:t>
      </w:r>
      <w:r w:rsidR="00A476BB" w:rsidRPr="00A476BB">
        <w:rPr>
          <w:i/>
        </w:rPr>
        <w:t>e.g.</w:t>
      </w:r>
      <w:r w:rsidR="00A476BB">
        <w:t>, taking a bath, brushing tooth or using toilet, etc.</w:t>
      </w:r>
      <w:r w:rsidR="003D1C57">
        <w:t xml:space="preserve"> Those activities contains both Posture and Motion actions. In the experiment, we only test single user for the home environment.</w:t>
      </w:r>
      <w:r w:rsidR="005B2852">
        <w:t xml:space="preserve"> </w:t>
      </w:r>
    </w:p>
    <w:p w14:paraId="4519D3C1" w14:textId="77777777" w:rsidR="0045587E" w:rsidRDefault="0045587E" w:rsidP="0045587E">
      <w:pPr>
        <w:pStyle w:val="ad"/>
        <w:keepNext/>
      </w:pPr>
      <w:bookmarkStart w:id="153" w:name="_Ref329472259"/>
      <w:bookmarkStart w:id="154" w:name="_Ref325905079"/>
      <w:bookmarkStart w:id="155" w:name="_Toc330345498"/>
      <w:bookmarkStart w:id="156" w:name="_Toc424364783"/>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2</w:t>
      </w:r>
      <w:r w:rsidR="002E3DD2">
        <w:rPr>
          <w:noProof/>
        </w:rPr>
        <w:fldChar w:fldCharType="end"/>
      </w:r>
      <w:bookmarkEnd w:id="153"/>
      <w:r>
        <w:tab/>
      </w:r>
      <w:r>
        <w:rPr>
          <w:rFonts w:hint="eastAsia"/>
        </w:rPr>
        <w:t>Activity list in the simulated home</w:t>
      </w:r>
      <w:bookmarkEnd w:id="154"/>
      <w:bookmarkEnd w:id="155"/>
      <w:bookmarkEnd w:id="156"/>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503"/>
        <w:gridCol w:w="1796"/>
        <w:gridCol w:w="1423"/>
        <w:gridCol w:w="1404"/>
      </w:tblGrid>
      <w:tr w:rsidR="0045587E" w14:paraId="38D2E0BC" w14:textId="77777777" w:rsidTr="00F3032A">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14:paraId="6C4D76F0" w14:textId="77777777" w:rsidR="0045587E" w:rsidRPr="00CE09C4" w:rsidRDefault="0045587E" w:rsidP="00FA2FA5">
            <w:pPr>
              <w:spacing w:line="240" w:lineRule="auto"/>
              <w:jc w:val="center"/>
              <w:rPr>
                <w:b/>
              </w:rPr>
            </w:pPr>
            <w:r w:rsidRPr="00CE09C4">
              <w:rPr>
                <w:b/>
              </w:rPr>
              <w:t>Location</w:t>
            </w:r>
          </w:p>
        </w:tc>
        <w:tc>
          <w:tcPr>
            <w:tcW w:w="0" w:type="auto"/>
          </w:tcPr>
          <w:p w14:paraId="02B8D814" w14:textId="77777777" w:rsidR="0045587E" w:rsidRPr="00CE09C4" w:rsidRDefault="0045587E" w:rsidP="00FA2FA5">
            <w:pPr>
              <w:spacing w:line="240" w:lineRule="auto"/>
              <w:jc w:val="center"/>
              <w:rPr>
                <w:b/>
              </w:rPr>
            </w:pPr>
            <w:r w:rsidRPr="00CE09C4">
              <w:rPr>
                <w:b/>
              </w:rPr>
              <w:t>Activity</w:t>
            </w:r>
          </w:p>
        </w:tc>
        <w:tc>
          <w:tcPr>
            <w:tcW w:w="0" w:type="auto"/>
          </w:tcPr>
          <w:p w14:paraId="05899C38" w14:textId="77777777" w:rsidR="0045587E" w:rsidRPr="00CE09C4" w:rsidRDefault="0045587E" w:rsidP="00FA2FA5">
            <w:pPr>
              <w:spacing w:line="240" w:lineRule="auto"/>
              <w:jc w:val="center"/>
              <w:rPr>
                <w:b/>
              </w:rPr>
            </w:pPr>
            <w:r w:rsidRPr="00CE09C4">
              <w:rPr>
                <w:b/>
              </w:rPr>
              <w:t>Location</w:t>
            </w:r>
          </w:p>
        </w:tc>
        <w:tc>
          <w:tcPr>
            <w:tcW w:w="0" w:type="auto"/>
          </w:tcPr>
          <w:p w14:paraId="6B37054A" w14:textId="77777777" w:rsidR="0045587E" w:rsidRPr="00CE09C4" w:rsidRDefault="0045587E" w:rsidP="00FA2FA5">
            <w:pPr>
              <w:spacing w:line="240" w:lineRule="auto"/>
              <w:jc w:val="center"/>
              <w:rPr>
                <w:b/>
              </w:rPr>
            </w:pPr>
            <w:r w:rsidRPr="00CE09C4">
              <w:rPr>
                <w:b/>
              </w:rPr>
              <w:t>Activity</w:t>
            </w:r>
          </w:p>
        </w:tc>
      </w:tr>
      <w:tr w:rsidR="00B2085A" w14:paraId="62B84512" w14:textId="77777777" w:rsidTr="00F3032A">
        <w:trPr>
          <w:trHeight w:val="38"/>
          <w:jc w:val="center"/>
        </w:trPr>
        <w:tc>
          <w:tcPr>
            <w:tcW w:w="0" w:type="auto"/>
            <w:vMerge w:val="restart"/>
            <w:shd w:val="clear" w:color="auto" w:fill="FCFFEF"/>
            <w:vAlign w:val="center"/>
          </w:tcPr>
          <w:p w14:paraId="2D1D11D4" w14:textId="77777777" w:rsidR="00B2085A" w:rsidRDefault="00B2085A" w:rsidP="002E2F5A">
            <w:pPr>
              <w:spacing w:line="240" w:lineRule="auto"/>
              <w:jc w:val="center"/>
            </w:pPr>
            <w:r>
              <w:t>L</w:t>
            </w:r>
            <w:r>
              <w:rPr>
                <w:rFonts w:hint="eastAsia"/>
              </w:rPr>
              <w:t>iving Room</w:t>
            </w:r>
          </w:p>
        </w:tc>
        <w:tc>
          <w:tcPr>
            <w:tcW w:w="0" w:type="auto"/>
          </w:tcPr>
          <w:p w14:paraId="4F41B095" w14:textId="77777777" w:rsidR="00B2085A" w:rsidRDefault="00B2085A" w:rsidP="002E2F5A">
            <w:pPr>
              <w:spacing w:line="240" w:lineRule="auto"/>
              <w:jc w:val="center"/>
            </w:pPr>
            <w:r>
              <w:rPr>
                <w:rFonts w:hint="eastAsia"/>
              </w:rPr>
              <w:t>Wa</w:t>
            </w:r>
            <w:r>
              <w:t>t</w:t>
            </w:r>
            <w:r>
              <w:rPr>
                <w:rFonts w:hint="eastAsia"/>
              </w:rPr>
              <w:t>ch TV</w:t>
            </w:r>
          </w:p>
        </w:tc>
        <w:tc>
          <w:tcPr>
            <w:tcW w:w="0" w:type="auto"/>
            <w:vMerge w:val="restart"/>
            <w:shd w:val="clear" w:color="auto" w:fill="FCFFEF"/>
            <w:vAlign w:val="center"/>
          </w:tcPr>
          <w:p w14:paraId="2620114F" w14:textId="16AFDFA4" w:rsidR="00B2085A" w:rsidRDefault="00B2085A" w:rsidP="002E2F5A">
            <w:pPr>
              <w:spacing w:line="240" w:lineRule="auto"/>
              <w:jc w:val="center"/>
            </w:pPr>
            <w:r>
              <w:rPr>
                <w:rFonts w:hint="eastAsia"/>
              </w:rPr>
              <w:t>S</w:t>
            </w:r>
            <w:r>
              <w:t>tudy Room</w:t>
            </w:r>
          </w:p>
        </w:tc>
        <w:tc>
          <w:tcPr>
            <w:tcW w:w="0" w:type="auto"/>
          </w:tcPr>
          <w:p w14:paraId="3744BA9F" w14:textId="7A48BEA7" w:rsidR="00B2085A" w:rsidRDefault="00B2085A" w:rsidP="002E2F5A">
            <w:pPr>
              <w:spacing w:line="240" w:lineRule="auto"/>
              <w:jc w:val="center"/>
            </w:pPr>
            <w:r>
              <w:rPr>
                <w:rFonts w:hint="eastAsia"/>
              </w:rPr>
              <w:t>Read book</w:t>
            </w:r>
          </w:p>
        </w:tc>
      </w:tr>
      <w:tr w:rsidR="00B2085A" w14:paraId="0A7902C0" w14:textId="77777777" w:rsidTr="00F3032A">
        <w:trPr>
          <w:trHeight w:val="164"/>
          <w:jc w:val="center"/>
        </w:trPr>
        <w:tc>
          <w:tcPr>
            <w:tcW w:w="0" w:type="auto"/>
            <w:vMerge/>
            <w:shd w:val="clear" w:color="auto" w:fill="FCFFEF"/>
          </w:tcPr>
          <w:p w14:paraId="523E9F2D" w14:textId="77777777" w:rsidR="00B2085A" w:rsidRDefault="00B2085A" w:rsidP="002E2F5A">
            <w:pPr>
              <w:spacing w:line="240" w:lineRule="auto"/>
              <w:jc w:val="center"/>
            </w:pPr>
          </w:p>
        </w:tc>
        <w:tc>
          <w:tcPr>
            <w:tcW w:w="0" w:type="auto"/>
          </w:tcPr>
          <w:p w14:paraId="476D60CE" w14:textId="77777777" w:rsidR="00B2085A" w:rsidRDefault="00B2085A" w:rsidP="002E2F5A">
            <w:pPr>
              <w:spacing w:line="240" w:lineRule="auto"/>
              <w:jc w:val="center"/>
            </w:pPr>
            <w:r>
              <w:t>Do exercise</w:t>
            </w:r>
          </w:p>
        </w:tc>
        <w:tc>
          <w:tcPr>
            <w:tcW w:w="0" w:type="auto"/>
            <w:vMerge/>
            <w:shd w:val="clear" w:color="auto" w:fill="FCFFEF"/>
            <w:vAlign w:val="center"/>
          </w:tcPr>
          <w:p w14:paraId="4A27A869" w14:textId="74235FC8" w:rsidR="00B2085A" w:rsidRDefault="00B2085A" w:rsidP="002E2F5A">
            <w:pPr>
              <w:spacing w:line="240" w:lineRule="auto"/>
              <w:jc w:val="center"/>
            </w:pPr>
          </w:p>
        </w:tc>
        <w:tc>
          <w:tcPr>
            <w:tcW w:w="0" w:type="auto"/>
          </w:tcPr>
          <w:p w14:paraId="6E749B5C" w14:textId="153764EB" w:rsidR="00B2085A" w:rsidRDefault="00B2085A" w:rsidP="002E2F5A">
            <w:pPr>
              <w:spacing w:line="240" w:lineRule="auto"/>
              <w:jc w:val="center"/>
            </w:pPr>
            <w:r>
              <w:t>Play pad</w:t>
            </w:r>
          </w:p>
        </w:tc>
      </w:tr>
      <w:tr w:rsidR="00B2085A" w14:paraId="4C49C7D1" w14:textId="77777777" w:rsidTr="00F3032A">
        <w:trPr>
          <w:trHeight w:val="38"/>
          <w:jc w:val="center"/>
        </w:trPr>
        <w:tc>
          <w:tcPr>
            <w:tcW w:w="0" w:type="auto"/>
            <w:vMerge/>
            <w:shd w:val="clear" w:color="auto" w:fill="FCFFEF"/>
          </w:tcPr>
          <w:p w14:paraId="5F6B29A2" w14:textId="77777777" w:rsidR="00B2085A" w:rsidRDefault="00B2085A" w:rsidP="002E2F5A">
            <w:pPr>
              <w:spacing w:line="240" w:lineRule="auto"/>
              <w:jc w:val="center"/>
            </w:pPr>
          </w:p>
        </w:tc>
        <w:tc>
          <w:tcPr>
            <w:tcW w:w="0" w:type="auto"/>
          </w:tcPr>
          <w:p w14:paraId="2D291A4C" w14:textId="77777777" w:rsidR="00B2085A" w:rsidRDefault="00B2085A" w:rsidP="002E2F5A">
            <w:pPr>
              <w:spacing w:line="240" w:lineRule="auto"/>
              <w:jc w:val="center"/>
            </w:pPr>
            <w:r>
              <w:rPr>
                <w:rFonts w:hint="eastAsia"/>
              </w:rPr>
              <w:t xml:space="preserve">Read </w:t>
            </w:r>
            <w:r>
              <w:t>newspaper</w:t>
            </w:r>
          </w:p>
        </w:tc>
        <w:tc>
          <w:tcPr>
            <w:tcW w:w="0" w:type="auto"/>
            <w:vMerge/>
            <w:shd w:val="clear" w:color="auto" w:fill="FCFFEF"/>
            <w:vAlign w:val="center"/>
          </w:tcPr>
          <w:p w14:paraId="1CE2A569" w14:textId="41441E40" w:rsidR="00B2085A" w:rsidRDefault="00B2085A" w:rsidP="002E2F5A">
            <w:pPr>
              <w:spacing w:line="240" w:lineRule="auto"/>
              <w:jc w:val="center"/>
            </w:pPr>
          </w:p>
        </w:tc>
        <w:tc>
          <w:tcPr>
            <w:tcW w:w="0" w:type="auto"/>
          </w:tcPr>
          <w:p w14:paraId="3DF071C8" w14:textId="02563BE3" w:rsidR="00B2085A" w:rsidRDefault="00B2085A" w:rsidP="002E2F5A">
            <w:pPr>
              <w:spacing w:line="240" w:lineRule="auto"/>
              <w:jc w:val="center"/>
            </w:pPr>
            <w:r>
              <w:t>Sweep</w:t>
            </w:r>
          </w:p>
        </w:tc>
      </w:tr>
      <w:tr w:rsidR="00B2085A" w14:paraId="06F88B26" w14:textId="77777777" w:rsidTr="00FA2FA5">
        <w:trPr>
          <w:trHeight w:val="38"/>
          <w:jc w:val="center"/>
        </w:trPr>
        <w:tc>
          <w:tcPr>
            <w:tcW w:w="0" w:type="auto"/>
            <w:vMerge/>
            <w:shd w:val="clear" w:color="auto" w:fill="FCFFEF"/>
          </w:tcPr>
          <w:p w14:paraId="458385AD" w14:textId="77777777" w:rsidR="00B2085A" w:rsidRDefault="00B2085A" w:rsidP="00B2085A">
            <w:pPr>
              <w:spacing w:line="240" w:lineRule="auto"/>
              <w:jc w:val="center"/>
            </w:pPr>
          </w:p>
        </w:tc>
        <w:tc>
          <w:tcPr>
            <w:tcW w:w="0" w:type="auto"/>
          </w:tcPr>
          <w:p w14:paraId="61AC1523" w14:textId="34CDA661" w:rsidR="00B2085A" w:rsidRDefault="00B2085A" w:rsidP="00B2085A">
            <w:pPr>
              <w:spacing w:line="240" w:lineRule="auto"/>
              <w:jc w:val="center"/>
            </w:pPr>
            <w:r>
              <w:rPr>
                <w:rFonts w:hint="eastAsia"/>
              </w:rPr>
              <w:t>Meal</w:t>
            </w:r>
          </w:p>
        </w:tc>
        <w:tc>
          <w:tcPr>
            <w:tcW w:w="0" w:type="auto"/>
            <w:shd w:val="clear" w:color="auto" w:fill="FCFFEF"/>
            <w:vAlign w:val="center"/>
          </w:tcPr>
          <w:p w14:paraId="21B3D102" w14:textId="0F3F89E8" w:rsidR="00B2085A" w:rsidRDefault="00B2085A" w:rsidP="00B2085A">
            <w:pPr>
              <w:spacing w:line="240" w:lineRule="auto"/>
              <w:jc w:val="center"/>
            </w:pPr>
            <w:r>
              <w:t>Kitchen</w:t>
            </w:r>
          </w:p>
        </w:tc>
        <w:tc>
          <w:tcPr>
            <w:tcW w:w="0" w:type="auto"/>
          </w:tcPr>
          <w:p w14:paraId="0A6605C8" w14:textId="1E4D9955" w:rsidR="00B2085A" w:rsidRDefault="00B2085A" w:rsidP="00B2085A">
            <w:pPr>
              <w:spacing w:line="240" w:lineRule="auto"/>
              <w:jc w:val="center"/>
            </w:pPr>
            <w:r>
              <w:t>Wash dishes</w:t>
            </w:r>
          </w:p>
        </w:tc>
      </w:tr>
      <w:tr w:rsidR="00B2085A" w14:paraId="373C2BAB" w14:textId="77777777" w:rsidTr="00FA2FA5">
        <w:trPr>
          <w:trHeight w:val="38"/>
          <w:jc w:val="center"/>
        </w:trPr>
        <w:tc>
          <w:tcPr>
            <w:tcW w:w="0" w:type="auto"/>
            <w:shd w:val="clear" w:color="auto" w:fill="FCFFEF"/>
            <w:vAlign w:val="center"/>
          </w:tcPr>
          <w:p w14:paraId="7A722833" w14:textId="50F1750D" w:rsidR="00B2085A" w:rsidRDefault="00B2085A" w:rsidP="00B2085A">
            <w:pPr>
              <w:spacing w:line="240" w:lineRule="auto"/>
            </w:pPr>
            <w:r>
              <w:rPr>
                <w:rFonts w:hint="eastAsia"/>
              </w:rPr>
              <w:t>Bedroom</w:t>
            </w:r>
          </w:p>
        </w:tc>
        <w:tc>
          <w:tcPr>
            <w:tcW w:w="0" w:type="auto"/>
          </w:tcPr>
          <w:p w14:paraId="087D1A73" w14:textId="5A245A00" w:rsidR="00B2085A" w:rsidRDefault="00B2085A" w:rsidP="00B2085A">
            <w:pPr>
              <w:spacing w:line="240" w:lineRule="auto"/>
              <w:jc w:val="center"/>
            </w:pPr>
            <w:r>
              <w:rPr>
                <w:rFonts w:hint="eastAsia"/>
              </w:rPr>
              <w:t>Sleeping</w:t>
            </w:r>
          </w:p>
        </w:tc>
        <w:tc>
          <w:tcPr>
            <w:tcW w:w="0" w:type="auto"/>
            <w:shd w:val="clear" w:color="auto" w:fill="FCFFEF"/>
            <w:vAlign w:val="center"/>
          </w:tcPr>
          <w:p w14:paraId="426C733C" w14:textId="35FBC0C8" w:rsidR="00B2085A" w:rsidRDefault="00B2085A" w:rsidP="00B2085A">
            <w:pPr>
              <w:spacing w:line="240" w:lineRule="auto"/>
              <w:jc w:val="center"/>
            </w:pPr>
            <w:r>
              <w:rPr>
                <w:rFonts w:hint="eastAsia"/>
              </w:rPr>
              <w:t>Hallway</w:t>
            </w:r>
          </w:p>
        </w:tc>
        <w:tc>
          <w:tcPr>
            <w:tcW w:w="0" w:type="auto"/>
            <w:vAlign w:val="center"/>
          </w:tcPr>
          <w:p w14:paraId="558DAD3F" w14:textId="161F9233" w:rsidR="00B2085A" w:rsidRDefault="00B2085A" w:rsidP="00B2085A">
            <w:pPr>
              <w:spacing w:line="240" w:lineRule="auto"/>
              <w:jc w:val="center"/>
            </w:pPr>
            <w:r>
              <w:t>Go out</w:t>
            </w:r>
          </w:p>
        </w:tc>
      </w:tr>
    </w:tbl>
    <w:p w14:paraId="6D89276F" w14:textId="3DE4D19C" w:rsidR="00471638" w:rsidRDefault="005B2852" w:rsidP="00F3032A">
      <w:pPr>
        <w:spacing w:beforeLines="100" w:before="240"/>
        <w:ind w:firstLine="482"/>
      </w:pPr>
      <w:r>
        <w:t>The user should wear a smart watch with operation system Android Wear and a mobile phone with Android 4.2. We have built a simple application for Android Wear to collect the sensor data of tri-acceleration and Pitch and Roll, and the application will send the sensor data to the server of mobile phone. The mobile phone send the sensor data to the home server.</w:t>
      </w:r>
      <w:r w:rsidR="0045587E">
        <w:t xml:space="preserve"> Although the proposed system trains activity recognition model by unsupervised learning approaches, the application of mobile phone can label activity. We use those labels to evaluate the performance of activity recognition. And the application set the default label as “other”, so user does not need to label activity for realist lif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5587E" w14:paraId="31C99324" w14:textId="77777777" w:rsidTr="00FA2FA5">
        <w:tc>
          <w:tcPr>
            <w:tcW w:w="8362" w:type="dxa"/>
          </w:tcPr>
          <w:p w14:paraId="68DAED2C" w14:textId="66B52DFB" w:rsidR="0045587E" w:rsidRDefault="0045587E" w:rsidP="00FA2FA5">
            <w:pPr>
              <w:pStyle w:val="afff5"/>
              <w:ind w:firstLine="0"/>
              <w:jc w:val="center"/>
            </w:pPr>
            <w:r w:rsidRPr="0045587E">
              <w:rPr>
                <w:noProof/>
              </w:rPr>
              <w:lastRenderedPageBreak/>
              <w:drawing>
                <wp:inline distT="0" distB="0" distL="0" distR="0" wp14:anchorId="4FB1D8CA" wp14:editId="55E97BDF">
                  <wp:extent cx="1600927" cy="2520000"/>
                  <wp:effectExtent l="0" t="0" r="0" b="0"/>
                  <wp:docPr id="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2"/>
                          <a:stretch>
                            <a:fillRect/>
                          </a:stretch>
                        </pic:blipFill>
                        <pic:spPr>
                          <a:xfrm>
                            <a:off x="0" y="0"/>
                            <a:ext cx="1600927" cy="2520000"/>
                          </a:xfrm>
                          <a:prstGeom prst="rect">
                            <a:avLst/>
                          </a:prstGeom>
                        </pic:spPr>
                      </pic:pic>
                    </a:graphicData>
                  </a:graphic>
                </wp:inline>
              </w:drawing>
            </w:r>
          </w:p>
        </w:tc>
      </w:tr>
      <w:tr w:rsidR="0045587E" w:rsidRPr="001F17DD" w14:paraId="3B853D68" w14:textId="77777777" w:rsidTr="00FA2FA5">
        <w:tc>
          <w:tcPr>
            <w:tcW w:w="8362" w:type="dxa"/>
          </w:tcPr>
          <w:p w14:paraId="1D1EA3F9" w14:textId="6B4BF4A3" w:rsidR="0045587E" w:rsidRPr="00780D05" w:rsidRDefault="0045587E" w:rsidP="0045587E">
            <w:pPr>
              <w:pStyle w:val="afff5"/>
              <w:ind w:firstLine="0"/>
              <w:jc w:val="center"/>
            </w:pPr>
            <w:bookmarkStart w:id="157" w:name="_Toc424364775"/>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2</w:t>
            </w:r>
            <w:r w:rsidR="002E3DD2">
              <w:rPr>
                <w:noProof/>
              </w:rPr>
              <w:fldChar w:fldCharType="end"/>
            </w:r>
            <w:r w:rsidRPr="00C175B9">
              <w:rPr>
                <w:rFonts w:hint="eastAsia"/>
              </w:rPr>
              <w:t xml:space="preserve"> </w:t>
            </w:r>
            <w:r w:rsidRPr="00C175B9">
              <w:t>The</w:t>
            </w:r>
            <w:r>
              <w:t xml:space="preserve"> interface of mobile application with Android OS</w:t>
            </w:r>
            <w:bookmarkEnd w:id="157"/>
          </w:p>
        </w:tc>
      </w:tr>
    </w:tbl>
    <w:p w14:paraId="499A322F" w14:textId="61FCB282" w:rsidR="006720A1" w:rsidRDefault="00802638" w:rsidP="006720A1">
      <w:pPr>
        <w:pStyle w:val="21"/>
      </w:pPr>
      <w:bookmarkStart w:id="158" w:name="_Toc424364744"/>
      <w:r>
        <w:t>Evaluation of Training Mode</w:t>
      </w:r>
      <w:bookmarkEnd w:id="158"/>
    </w:p>
    <w:p w14:paraId="0F07D3CE" w14:textId="16B1E9C1" w:rsidR="00DD5212" w:rsidRPr="00DD5212" w:rsidRDefault="00DD5212" w:rsidP="00DD5212">
      <w:pPr>
        <w:ind w:firstLine="480"/>
      </w:pPr>
      <w:r>
        <w:rPr>
          <w:rFonts w:hint="eastAsia"/>
        </w:rPr>
        <w:t xml:space="preserve">In this thesis, the experiment is divided into two parts. </w:t>
      </w:r>
      <w:r>
        <w:t>T</w:t>
      </w:r>
      <w:r>
        <w:rPr>
          <w:rFonts w:hint="eastAsia"/>
        </w:rPr>
        <w:t xml:space="preserve">he first part is the activity recognition result via group activity </w:t>
      </w:r>
      <w:r w:rsidR="00B51F21">
        <w:rPr>
          <w:rFonts w:hint="eastAsia"/>
        </w:rPr>
        <w:t xml:space="preserve">and the second is the </w:t>
      </w:r>
      <w:r w:rsidR="00B51F21">
        <w:t xml:space="preserve">ability of </w:t>
      </w:r>
      <w:r w:rsidR="00B51F21">
        <w:rPr>
          <w:rFonts w:hint="eastAsia"/>
        </w:rPr>
        <w:t>discovering new activity</w:t>
      </w:r>
      <w:r>
        <w:rPr>
          <w:rFonts w:hint="eastAsia"/>
        </w:rPr>
        <w:t>.</w:t>
      </w:r>
      <w:r w:rsidR="00B51F21">
        <w:t xml:space="preserve"> In the part of assessment on activity recognition, we shows the results of two individual AR model: ambient part and vital sign part.</w:t>
      </w:r>
      <w:r w:rsidR="0087506A">
        <w:t xml:space="preserve"> After evaluating them individually, we fuse them into the training format of second layer non-parametric hierarchical activity recognition model. And we evaluate the performance of this fusion ambient and vital sign AR model.</w:t>
      </w:r>
    </w:p>
    <w:p w14:paraId="0B1B0F4D" w14:textId="697840F2" w:rsidR="00E905CC" w:rsidRDefault="00E905CC" w:rsidP="00E905CC">
      <w:pPr>
        <w:pStyle w:val="31"/>
      </w:pPr>
      <w:bookmarkStart w:id="159" w:name="_Toc424364745"/>
      <w:r>
        <w:t xml:space="preserve">Performance on </w:t>
      </w:r>
      <w:r>
        <w:rPr>
          <w:rFonts w:hint="eastAsia"/>
        </w:rPr>
        <w:t xml:space="preserve">Ambient </w:t>
      </w:r>
      <w:r>
        <w:t>Model</w:t>
      </w:r>
      <w:bookmarkEnd w:id="159"/>
    </w:p>
    <w:p w14:paraId="4261500E" w14:textId="75437160" w:rsidR="0087506A" w:rsidRDefault="004A20D7" w:rsidP="00FA2FA5">
      <w:pPr>
        <w:pStyle w:val="afff5"/>
      </w:pPr>
      <w:r>
        <w:t>Some activities</w:t>
      </w:r>
      <w:r w:rsidR="00953B22">
        <w:t xml:space="preserve"> of </w:t>
      </w:r>
      <w:r>
        <w:t xml:space="preserve">ambient sensors are using same appliances or same state of environment. </w:t>
      </w:r>
      <w:r w:rsidR="003851FC">
        <w:t>For example, the environment state between doing exercise and having meal are same. When people do exercise or have meal are usually staying in living room and only open the light. For the ambient AR model, it is hard to identify their different from its ambient sensors. So the evaluation of the part of ambient AR model only shows the observation from Boolean types of sensor data.</w:t>
      </w:r>
    </w:p>
    <w:p w14:paraId="1DC14D8A" w14:textId="0D647EB6" w:rsidR="00112312" w:rsidRDefault="00112312" w:rsidP="00112312">
      <w:pPr>
        <w:pStyle w:val="ad"/>
        <w:keepNext/>
      </w:pPr>
      <w:bookmarkStart w:id="160" w:name="_Ref424301277"/>
      <w:bookmarkStart w:id="161" w:name="_Toc424364784"/>
      <w:r>
        <w:lastRenderedPageBreak/>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3</w:t>
      </w:r>
      <w:r w:rsidR="002E3DD2">
        <w:rPr>
          <w:noProof/>
        </w:rPr>
        <w:fldChar w:fldCharType="end"/>
      </w:r>
      <w:bookmarkEnd w:id="160"/>
      <w:r>
        <w:tab/>
      </w:r>
      <w:r w:rsidR="00E835C0">
        <w:t>Light and appliance</w:t>
      </w:r>
      <w:r>
        <w:t xml:space="preserve"> </w:t>
      </w:r>
      <w:r w:rsidR="00E835C0">
        <w:t>usage</w:t>
      </w:r>
      <w:r>
        <w:t xml:space="preserve"> state</w:t>
      </w:r>
      <w:r w:rsidR="00E835C0">
        <w:t>s</w:t>
      </w:r>
      <w:r>
        <w:rPr>
          <w:rFonts w:hint="eastAsia"/>
        </w:rPr>
        <w:t xml:space="preserve"> </w:t>
      </w:r>
      <w:r>
        <w:t>of different activities</w:t>
      </w:r>
      <w:bookmarkEnd w:id="16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13"/>
        <w:gridCol w:w="809"/>
        <w:gridCol w:w="850"/>
        <w:gridCol w:w="851"/>
        <w:gridCol w:w="850"/>
        <w:gridCol w:w="636"/>
        <w:gridCol w:w="637"/>
        <w:gridCol w:w="637"/>
        <w:gridCol w:w="637"/>
        <w:gridCol w:w="637"/>
        <w:gridCol w:w="637"/>
      </w:tblGrid>
      <w:tr w:rsidR="00E835C0" w:rsidRPr="00E835C0" w14:paraId="28A53F99" w14:textId="77777777" w:rsidTr="00E835C0">
        <w:trPr>
          <w:trHeight w:val="340"/>
        </w:trPr>
        <w:tc>
          <w:tcPr>
            <w:tcW w:w="1313" w:type="dxa"/>
            <w:vMerge w:val="restart"/>
            <w:shd w:val="clear" w:color="auto" w:fill="FFFF99"/>
            <w:noWrap/>
            <w:vAlign w:val="center"/>
            <w:hideMark/>
          </w:tcPr>
          <w:p w14:paraId="72384638"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ctivity</w:t>
            </w:r>
          </w:p>
        </w:tc>
        <w:tc>
          <w:tcPr>
            <w:tcW w:w="3360" w:type="dxa"/>
            <w:gridSpan w:val="4"/>
            <w:shd w:val="clear" w:color="auto" w:fill="FFFF99"/>
            <w:noWrap/>
            <w:vAlign w:val="center"/>
            <w:hideMark/>
          </w:tcPr>
          <w:p w14:paraId="73EAD1D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ght On/Off</w:t>
            </w:r>
          </w:p>
        </w:tc>
        <w:tc>
          <w:tcPr>
            <w:tcW w:w="3821" w:type="dxa"/>
            <w:gridSpan w:val="6"/>
            <w:shd w:val="clear" w:color="auto" w:fill="FFFF99"/>
            <w:noWrap/>
            <w:vAlign w:val="center"/>
            <w:hideMark/>
          </w:tcPr>
          <w:p w14:paraId="128237D9"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ppliance On/Off</w:t>
            </w:r>
          </w:p>
        </w:tc>
      </w:tr>
      <w:tr w:rsidR="00E835C0" w:rsidRPr="00E835C0" w14:paraId="273D0B93" w14:textId="77777777" w:rsidTr="00E835C0">
        <w:trPr>
          <w:trHeight w:val="340"/>
        </w:trPr>
        <w:tc>
          <w:tcPr>
            <w:tcW w:w="1313" w:type="dxa"/>
            <w:vMerge/>
            <w:shd w:val="clear" w:color="auto" w:fill="FFFF99"/>
            <w:vAlign w:val="center"/>
            <w:hideMark/>
          </w:tcPr>
          <w:p w14:paraId="66859A29" w14:textId="77777777" w:rsidR="00E835C0" w:rsidRPr="00E835C0" w:rsidRDefault="00E835C0" w:rsidP="00E835C0">
            <w:pPr>
              <w:widowControl/>
              <w:spacing w:line="240" w:lineRule="auto"/>
              <w:jc w:val="left"/>
              <w:rPr>
                <w:rFonts w:eastAsia="新細明體"/>
                <w:color w:val="000000"/>
                <w:kern w:val="0"/>
                <w:sz w:val="20"/>
                <w:szCs w:val="20"/>
              </w:rPr>
            </w:pPr>
          </w:p>
        </w:tc>
        <w:tc>
          <w:tcPr>
            <w:tcW w:w="809" w:type="dxa"/>
            <w:shd w:val="clear" w:color="auto" w:fill="FFCC99"/>
            <w:noWrap/>
            <w:vAlign w:val="center"/>
            <w:hideMark/>
          </w:tcPr>
          <w:p w14:paraId="2E77FEF9" w14:textId="1D678DBF"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ving</w:t>
            </w:r>
            <w:r>
              <w:rPr>
                <w:rFonts w:eastAsia="新細明體"/>
                <w:color w:val="000000"/>
                <w:kern w:val="0"/>
                <w:sz w:val="20"/>
                <w:szCs w:val="20"/>
              </w:rPr>
              <w:t xml:space="preserve"> Room</w:t>
            </w:r>
          </w:p>
        </w:tc>
        <w:tc>
          <w:tcPr>
            <w:tcW w:w="850" w:type="dxa"/>
            <w:shd w:val="clear" w:color="auto" w:fill="FFCC99"/>
            <w:noWrap/>
            <w:vAlign w:val="center"/>
            <w:hideMark/>
          </w:tcPr>
          <w:p w14:paraId="4C7D5565" w14:textId="28B58AD1"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tudying</w:t>
            </w:r>
            <w:r>
              <w:rPr>
                <w:rFonts w:eastAsia="新細明體"/>
                <w:color w:val="000000"/>
                <w:kern w:val="0"/>
                <w:sz w:val="20"/>
                <w:szCs w:val="20"/>
              </w:rPr>
              <w:t xml:space="preserve"> Room</w:t>
            </w:r>
          </w:p>
        </w:tc>
        <w:tc>
          <w:tcPr>
            <w:tcW w:w="851" w:type="dxa"/>
            <w:shd w:val="clear" w:color="auto" w:fill="FFCC99"/>
            <w:noWrap/>
            <w:vAlign w:val="center"/>
            <w:hideMark/>
          </w:tcPr>
          <w:p w14:paraId="7F41F3B5" w14:textId="7A8A0ED2" w:rsidR="00E835C0" w:rsidRPr="00E835C0" w:rsidRDefault="00E835C0" w:rsidP="00E835C0">
            <w:pPr>
              <w:widowControl/>
              <w:spacing w:line="240" w:lineRule="auto"/>
              <w:jc w:val="center"/>
              <w:rPr>
                <w:rFonts w:eastAsia="新細明體"/>
                <w:color w:val="000000"/>
                <w:kern w:val="0"/>
                <w:sz w:val="20"/>
                <w:szCs w:val="20"/>
              </w:rPr>
            </w:pPr>
            <w:r>
              <w:rPr>
                <w:rFonts w:eastAsia="新細明體"/>
                <w:color w:val="000000"/>
                <w:kern w:val="0"/>
                <w:sz w:val="20"/>
                <w:szCs w:val="20"/>
              </w:rPr>
              <w:t>Bed</w:t>
            </w:r>
            <w:r w:rsidRPr="00E835C0">
              <w:rPr>
                <w:rFonts w:eastAsia="新細明體"/>
                <w:color w:val="000000"/>
                <w:kern w:val="0"/>
                <w:sz w:val="20"/>
                <w:szCs w:val="20"/>
              </w:rPr>
              <w:t>room</w:t>
            </w:r>
          </w:p>
        </w:tc>
        <w:tc>
          <w:tcPr>
            <w:tcW w:w="850" w:type="dxa"/>
            <w:shd w:val="clear" w:color="auto" w:fill="FFCC99"/>
            <w:noWrap/>
            <w:vAlign w:val="center"/>
            <w:hideMark/>
          </w:tcPr>
          <w:p w14:paraId="202F55CD"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Kitchen</w:t>
            </w:r>
          </w:p>
        </w:tc>
        <w:tc>
          <w:tcPr>
            <w:tcW w:w="636" w:type="dxa"/>
            <w:shd w:val="clear" w:color="auto" w:fill="FFCC99"/>
            <w:noWrap/>
            <w:vAlign w:val="center"/>
            <w:hideMark/>
          </w:tcPr>
          <w:p w14:paraId="52FB5471" w14:textId="1E7219D0"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witch</w:t>
            </w:r>
            <w:r>
              <w:rPr>
                <w:rFonts w:eastAsia="新細明體"/>
                <w:color w:val="000000"/>
                <w:kern w:val="0"/>
                <w:sz w:val="20"/>
                <w:szCs w:val="20"/>
              </w:rPr>
              <w:t xml:space="preserve"> Door</w:t>
            </w:r>
          </w:p>
        </w:tc>
        <w:tc>
          <w:tcPr>
            <w:tcW w:w="637" w:type="dxa"/>
            <w:shd w:val="clear" w:color="auto" w:fill="FFCC99"/>
            <w:noWrap/>
            <w:vAlign w:val="center"/>
            <w:hideMark/>
          </w:tcPr>
          <w:p w14:paraId="0EE34B05"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TV</w:t>
            </w:r>
          </w:p>
        </w:tc>
        <w:tc>
          <w:tcPr>
            <w:tcW w:w="637" w:type="dxa"/>
            <w:shd w:val="clear" w:color="auto" w:fill="FFCC99"/>
            <w:noWrap/>
            <w:vAlign w:val="center"/>
            <w:hideMark/>
          </w:tcPr>
          <w:p w14:paraId="40C1BBBC"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amp</w:t>
            </w:r>
          </w:p>
        </w:tc>
        <w:tc>
          <w:tcPr>
            <w:tcW w:w="637" w:type="dxa"/>
            <w:shd w:val="clear" w:color="auto" w:fill="FFCC99"/>
            <w:noWrap/>
            <w:vAlign w:val="center"/>
            <w:hideMark/>
          </w:tcPr>
          <w:p w14:paraId="634BE89F"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Fan</w:t>
            </w:r>
          </w:p>
        </w:tc>
        <w:tc>
          <w:tcPr>
            <w:tcW w:w="637" w:type="dxa"/>
            <w:shd w:val="clear" w:color="auto" w:fill="FFCC99"/>
            <w:noWrap/>
            <w:vAlign w:val="center"/>
            <w:hideMark/>
          </w:tcPr>
          <w:p w14:paraId="722806FB"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Microwave</w:t>
            </w:r>
          </w:p>
        </w:tc>
        <w:tc>
          <w:tcPr>
            <w:tcW w:w="637" w:type="dxa"/>
            <w:shd w:val="clear" w:color="auto" w:fill="FFCC99"/>
            <w:noWrap/>
            <w:vAlign w:val="center"/>
            <w:hideMark/>
          </w:tcPr>
          <w:p w14:paraId="04A0C89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Pad</w:t>
            </w:r>
          </w:p>
        </w:tc>
      </w:tr>
      <w:tr w:rsidR="00D76A78" w:rsidRPr="00E835C0" w14:paraId="0B6FEC55" w14:textId="77777777" w:rsidTr="00E835C0">
        <w:trPr>
          <w:trHeight w:val="340"/>
        </w:trPr>
        <w:tc>
          <w:tcPr>
            <w:tcW w:w="1313" w:type="dxa"/>
            <w:shd w:val="clear" w:color="auto" w:fill="FFCC99"/>
            <w:noWrap/>
            <w:vAlign w:val="center"/>
            <w:hideMark/>
          </w:tcPr>
          <w:p w14:paraId="6BF1C664" w14:textId="429BAE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tch</w:t>
            </w:r>
            <w:r>
              <w:rPr>
                <w:color w:val="000000"/>
              </w:rPr>
              <w:t xml:space="preserve"> </w:t>
            </w:r>
            <w:r>
              <w:rPr>
                <w:rFonts w:hint="eastAsia"/>
                <w:color w:val="000000"/>
              </w:rPr>
              <w:t>TV</w:t>
            </w:r>
          </w:p>
        </w:tc>
        <w:tc>
          <w:tcPr>
            <w:tcW w:w="809" w:type="dxa"/>
            <w:shd w:val="clear" w:color="auto" w:fill="auto"/>
            <w:noWrap/>
            <w:vAlign w:val="center"/>
            <w:hideMark/>
          </w:tcPr>
          <w:p w14:paraId="3554C8D0" w14:textId="46D83F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10A8AF5A" w14:textId="6B643E7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5BD6BA" w14:textId="23FB42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8497EE8" w14:textId="26F06B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6963BE3" w14:textId="5355A7A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843062" w14:textId="7AA85B9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0640ECEE" w14:textId="2890C6B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3CE2B53" w14:textId="48A453C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760BFDC" w14:textId="291E597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5AD10F1" w14:textId="71FE2D4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CB8D5DF" w14:textId="77777777" w:rsidTr="00E835C0">
        <w:trPr>
          <w:trHeight w:val="340"/>
        </w:trPr>
        <w:tc>
          <w:tcPr>
            <w:tcW w:w="1313" w:type="dxa"/>
            <w:shd w:val="clear" w:color="auto" w:fill="FFCC99"/>
            <w:noWrap/>
            <w:vAlign w:val="center"/>
            <w:hideMark/>
          </w:tcPr>
          <w:p w14:paraId="5FCA393E" w14:textId="27C410A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Newspaper</w:t>
            </w:r>
          </w:p>
        </w:tc>
        <w:tc>
          <w:tcPr>
            <w:tcW w:w="809" w:type="dxa"/>
            <w:shd w:val="clear" w:color="auto" w:fill="auto"/>
            <w:noWrap/>
            <w:vAlign w:val="center"/>
            <w:hideMark/>
          </w:tcPr>
          <w:p w14:paraId="6C02DA7C" w14:textId="168ED7C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4484B484" w14:textId="74D3C7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0E1454" w14:textId="684F8C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12EB554" w14:textId="2A2124D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EF370C" w14:textId="1F26370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1FB7E8" w14:textId="3DF7CA6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DEEC03" w14:textId="6DA1E83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591119C9" w14:textId="275BC0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17270A" w14:textId="58C36D4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3415725" w14:textId="6682631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16618BC9" w14:textId="77777777" w:rsidTr="00E835C0">
        <w:trPr>
          <w:trHeight w:val="340"/>
        </w:trPr>
        <w:tc>
          <w:tcPr>
            <w:tcW w:w="1313" w:type="dxa"/>
            <w:shd w:val="clear" w:color="auto" w:fill="FFCC99"/>
            <w:noWrap/>
            <w:vAlign w:val="center"/>
            <w:hideMark/>
          </w:tcPr>
          <w:p w14:paraId="69F1B2AE" w14:textId="55F82BD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Exercise</w:t>
            </w:r>
          </w:p>
        </w:tc>
        <w:tc>
          <w:tcPr>
            <w:tcW w:w="809" w:type="dxa"/>
            <w:shd w:val="clear" w:color="auto" w:fill="auto"/>
            <w:noWrap/>
            <w:vAlign w:val="center"/>
            <w:hideMark/>
          </w:tcPr>
          <w:p w14:paraId="7860AFB3" w14:textId="03D539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04154D9" w14:textId="0FFCBB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560D52F" w14:textId="232245D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EDF496E" w14:textId="60C83E0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110D9A" w14:textId="3D4C64F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443A489" w14:textId="154FCDC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20C0292" w14:textId="4C5F5A7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1CB7CF8" w14:textId="7BD6B06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6861F86" w14:textId="5D13CE2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273FA98" w14:textId="4F1D44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3E3A76C" w14:textId="77777777" w:rsidTr="00E835C0">
        <w:trPr>
          <w:trHeight w:val="340"/>
        </w:trPr>
        <w:tc>
          <w:tcPr>
            <w:tcW w:w="1313" w:type="dxa"/>
            <w:shd w:val="clear" w:color="auto" w:fill="FFCC99"/>
            <w:noWrap/>
            <w:vAlign w:val="center"/>
            <w:hideMark/>
          </w:tcPr>
          <w:p w14:paraId="373C6D72" w14:textId="1A687E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Meal</w:t>
            </w:r>
          </w:p>
        </w:tc>
        <w:tc>
          <w:tcPr>
            <w:tcW w:w="809" w:type="dxa"/>
            <w:shd w:val="clear" w:color="auto" w:fill="auto"/>
            <w:noWrap/>
            <w:vAlign w:val="center"/>
            <w:hideMark/>
          </w:tcPr>
          <w:p w14:paraId="243F7692" w14:textId="16701C7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1B495CF" w14:textId="4180B3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77E3E6B6" w14:textId="4ACBDB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16BD03" w14:textId="6B450F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6C5E27AE" w14:textId="130414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252755" w14:textId="2F80D94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62E216" w14:textId="306D13E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38849B9" w14:textId="4033105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810F0F" w14:textId="6DF29BA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82B658E" w14:textId="3206B2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676F4C27" w14:textId="77777777" w:rsidTr="00E835C0">
        <w:trPr>
          <w:trHeight w:val="340"/>
        </w:trPr>
        <w:tc>
          <w:tcPr>
            <w:tcW w:w="1313" w:type="dxa"/>
            <w:shd w:val="clear" w:color="auto" w:fill="FFCC99"/>
            <w:noWrap/>
            <w:vAlign w:val="center"/>
            <w:hideMark/>
          </w:tcPr>
          <w:p w14:paraId="4F9A7B80" w14:textId="6989FEB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Play</w:t>
            </w:r>
            <w:r>
              <w:rPr>
                <w:color w:val="000000"/>
              </w:rPr>
              <w:t xml:space="preserve"> </w:t>
            </w:r>
            <w:r>
              <w:rPr>
                <w:rFonts w:hint="eastAsia"/>
                <w:color w:val="000000"/>
              </w:rPr>
              <w:t>Pad</w:t>
            </w:r>
          </w:p>
        </w:tc>
        <w:tc>
          <w:tcPr>
            <w:tcW w:w="809" w:type="dxa"/>
            <w:shd w:val="clear" w:color="auto" w:fill="auto"/>
            <w:noWrap/>
            <w:vAlign w:val="center"/>
            <w:hideMark/>
          </w:tcPr>
          <w:p w14:paraId="7480D036" w14:textId="33AEB90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C0AB58" w14:textId="05B1C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67A0F08" w14:textId="1910E6B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39F8B5C" w14:textId="5D55711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AB22004" w14:textId="3486761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E82F9E4" w14:textId="6A9C137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B981C2" w14:textId="0089BE3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4B3D8D4" w14:textId="044433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91FF54" w14:textId="3A15444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5FD09D6" w14:textId="0E776F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r>
      <w:tr w:rsidR="00D76A78" w:rsidRPr="00E835C0" w14:paraId="5784E5C8" w14:textId="77777777" w:rsidTr="00E835C0">
        <w:trPr>
          <w:trHeight w:val="340"/>
        </w:trPr>
        <w:tc>
          <w:tcPr>
            <w:tcW w:w="1313" w:type="dxa"/>
            <w:shd w:val="clear" w:color="auto" w:fill="FFCC99"/>
            <w:noWrap/>
            <w:vAlign w:val="center"/>
            <w:hideMark/>
          </w:tcPr>
          <w:p w14:paraId="33C96636" w14:textId="506B050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Book</w:t>
            </w:r>
          </w:p>
        </w:tc>
        <w:tc>
          <w:tcPr>
            <w:tcW w:w="809" w:type="dxa"/>
            <w:shd w:val="clear" w:color="auto" w:fill="auto"/>
            <w:noWrap/>
            <w:vAlign w:val="center"/>
            <w:hideMark/>
          </w:tcPr>
          <w:p w14:paraId="5062EAA0" w14:textId="56C6723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CFE120" w14:textId="4AB9A79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2AFC8322" w14:textId="123B580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43F8898" w14:textId="73DA6C9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467EF83" w14:textId="71039E0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5C2239" w14:textId="49AC33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399AFEF" w14:textId="0DD4DD5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9FF4BBF" w14:textId="0B93D7F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209DC1E" w14:textId="710EDCE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F4E3CF1" w14:textId="49D1F8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D9D3517" w14:textId="77777777" w:rsidTr="00E835C0">
        <w:trPr>
          <w:trHeight w:val="340"/>
        </w:trPr>
        <w:tc>
          <w:tcPr>
            <w:tcW w:w="1313" w:type="dxa"/>
            <w:shd w:val="clear" w:color="auto" w:fill="FFCC99"/>
            <w:noWrap/>
            <w:vAlign w:val="center"/>
            <w:hideMark/>
          </w:tcPr>
          <w:p w14:paraId="207009A4" w14:textId="2705A46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weep</w:t>
            </w:r>
          </w:p>
        </w:tc>
        <w:tc>
          <w:tcPr>
            <w:tcW w:w="809" w:type="dxa"/>
            <w:shd w:val="clear" w:color="auto" w:fill="auto"/>
            <w:noWrap/>
            <w:vAlign w:val="center"/>
            <w:hideMark/>
          </w:tcPr>
          <w:p w14:paraId="052EA635" w14:textId="549A71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9AAF99F" w14:textId="0963D44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F3735B5" w14:textId="049DF3A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4143EA3" w14:textId="1009162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77B3E3E7" w14:textId="56ADB6D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B3B1C50" w14:textId="6EEA8C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5BA0B98" w14:textId="2F9EE75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D5B9A97" w14:textId="5102B39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465A8F" w14:textId="77969C0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C0D19A1" w14:textId="161B44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D4A7426" w14:textId="77777777" w:rsidTr="00E835C0">
        <w:trPr>
          <w:trHeight w:val="340"/>
        </w:trPr>
        <w:tc>
          <w:tcPr>
            <w:tcW w:w="1313" w:type="dxa"/>
            <w:shd w:val="clear" w:color="auto" w:fill="FFCC99"/>
            <w:noWrap/>
            <w:vAlign w:val="center"/>
            <w:hideMark/>
          </w:tcPr>
          <w:p w14:paraId="230A9A16" w14:textId="6ECD11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leep</w:t>
            </w:r>
          </w:p>
        </w:tc>
        <w:tc>
          <w:tcPr>
            <w:tcW w:w="809" w:type="dxa"/>
            <w:shd w:val="clear" w:color="auto" w:fill="auto"/>
            <w:noWrap/>
            <w:vAlign w:val="center"/>
            <w:hideMark/>
          </w:tcPr>
          <w:p w14:paraId="68C5F297" w14:textId="27F0FC9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F87854" w14:textId="7A64CB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32CF074" w14:textId="7C22162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5E1165FC" w14:textId="51B57C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C825833" w14:textId="2A5FD63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7E8CB3" w14:textId="517769F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4E85F49" w14:textId="43C2852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9C2618" w14:textId="38AF62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E6E57DC" w14:textId="1762CF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A2D7767" w14:textId="28DE1B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51BB1DE" w14:textId="77777777" w:rsidTr="00E835C0">
        <w:trPr>
          <w:trHeight w:val="340"/>
        </w:trPr>
        <w:tc>
          <w:tcPr>
            <w:tcW w:w="1313" w:type="dxa"/>
            <w:shd w:val="clear" w:color="auto" w:fill="FFCC99"/>
            <w:noWrap/>
            <w:vAlign w:val="center"/>
            <w:hideMark/>
          </w:tcPr>
          <w:p w14:paraId="1C56A575" w14:textId="6DFE80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sh</w:t>
            </w:r>
            <w:r>
              <w:rPr>
                <w:color w:val="000000"/>
              </w:rPr>
              <w:t xml:space="preserve"> </w:t>
            </w:r>
            <w:r>
              <w:rPr>
                <w:rFonts w:hint="eastAsia"/>
                <w:color w:val="000000"/>
              </w:rPr>
              <w:t>Dishes</w:t>
            </w:r>
          </w:p>
        </w:tc>
        <w:tc>
          <w:tcPr>
            <w:tcW w:w="809" w:type="dxa"/>
            <w:shd w:val="clear" w:color="auto" w:fill="auto"/>
            <w:noWrap/>
            <w:vAlign w:val="center"/>
            <w:hideMark/>
          </w:tcPr>
          <w:p w14:paraId="43163034" w14:textId="0036023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4544054B" w14:textId="0011AEA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D8BF63F" w14:textId="6EEB43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D72AD38" w14:textId="4998D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6" w:type="dxa"/>
            <w:shd w:val="clear" w:color="auto" w:fill="auto"/>
            <w:noWrap/>
            <w:vAlign w:val="center"/>
            <w:hideMark/>
          </w:tcPr>
          <w:p w14:paraId="136C317C" w14:textId="7753E5C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8B32A5A" w14:textId="5505A0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6CA366" w14:textId="6D26A18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C55EB0" w14:textId="30C1FD4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4CE6F95" w14:textId="5DFC2F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E9BABD4" w14:textId="6E7BE11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C5806B8" w14:textId="77777777" w:rsidTr="00E835C0">
        <w:trPr>
          <w:trHeight w:val="340"/>
        </w:trPr>
        <w:tc>
          <w:tcPr>
            <w:tcW w:w="1313" w:type="dxa"/>
            <w:shd w:val="clear" w:color="auto" w:fill="FFCC99"/>
            <w:noWrap/>
            <w:vAlign w:val="center"/>
            <w:hideMark/>
          </w:tcPr>
          <w:p w14:paraId="328360EC" w14:textId="5789728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Go</w:t>
            </w:r>
            <w:r>
              <w:rPr>
                <w:color w:val="000000"/>
              </w:rPr>
              <w:t xml:space="preserve"> </w:t>
            </w:r>
            <w:r>
              <w:rPr>
                <w:rFonts w:hint="eastAsia"/>
                <w:color w:val="000000"/>
              </w:rPr>
              <w:t>Out</w:t>
            </w:r>
          </w:p>
        </w:tc>
        <w:tc>
          <w:tcPr>
            <w:tcW w:w="809" w:type="dxa"/>
            <w:shd w:val="clear" w:color="auto" w:fill="auto"/>
            <w:noWrap/>
            <w:vAlign w:val="center"/>
            <w:hideMark/>
          </w:tcPr>
          <w:p w14:paraId="752A1E50" w14:textId="4E73459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BD9E86F" w14:textId="0831D16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1B6D074" w14:textId="5C27A0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67BBCB" w14:textId="20B6334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F9C49CB" w14:textId="1459BE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79C7ABB6" w14:textId="3DAE029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C136371" w14:textId="40CA548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DAEFD9" w14:textId="4D4102C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300CD0" w14:textId="00A562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6824C9" w14:textId="182F357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bl>
    <w:p w14:paraId="78F8A0F3" w14:textId="6CAFCE45" w:rsidR="003851FC" w:rsidRDefault="00E835C0" w:rsidP="00E835C0">
      <w:pPr>
        <w:pStyle w:val="afff5"/>
        <w:spacing w:beforeLines="100" w:before="240"/>
      </w:pPr>
      <w:r>
        <w:fldChar w:fldCharType="begin"/>
      </w:r>
      <w:r>
        <w:instrText xml:space="preserve"> REF _Ref424301277 \h </w:instrText>
      </w:r>
      <w:r>
        <w:fldChar w:fldCharType="separate"/>
      </w:r>
      <w:r w:rsidR="0035085A">
        <w:t xml:space="preserve">Table </w:t>
      </w:r>
      <w:r w:rsidR="0035085A">
        <w:rPr>
          <w:noProof/>
        </w:rPr>
        <w:t>5</w:t>
      </w:r>
      <w:r w:rsidR="0035085A">
        <w:noBreakHyphen/>
      </w:r>
      <w:r w:rsidR="0035085A">
        <w:rPr>
          <w:noProof/>
        </w:rPr>
        <w:t>3</w:t>
      </w:r>
      <w:r>
        <w:fldChar w:fldCharType="end"/>
      </w:r>
      <w:r>
        <w:t xml:space="preserve"> shows light on/off state in each room and </w:t>
      </w:r>
      <w:r w:rsidR="000E20D0">
        <w:t xml:space="preserve">electronic </w:t>
      </w:r>
      <w:r>
        <w:t>appliances usage state</w:t>
      </w:r>
      <w:r w:rsidR="009E1393">
        <w:t>, and each activity uses appliances are fewer than two appliances.</w:t>
      </w:r>
      <w:r w:rsidR="005E0121">
        <w:t xml:space="preserve"> </w:t>
      </w:r>
      <w:r w:rsidR="004428AE">
        <w:t xml:space="preserve">We have collected about 2 hours ambient sensor data with </w:t>
      </w:r>
      <w:r w:rsidR="005E0121">
        <w:t>1349 instances, and the interval time between two successive instances is 5 seconds.</w:t>
      </w:r>
      <w:r w:rsidR="004428AE">
        <w:t xml:space="preserve"> And each instance is labeled by the mobile phone application when the user started doing the activity. </w:t>
      </w:r>
      <w:r w:rsidR="004428AE">
        <w:fldChar w:fldCharType="begin"/>
      </w:r>
      <w:r w:rsidR="004428AE">
        <w:instrText xml:space="preserve"> REF _Ref424302088 \h </w:instrText>
      </w:r>
      <w:r w:rsidR="004428AE">
        <w:fldChar w:fldCharType="separate"/>
      </w:r>
      <w:r w:rsidR="0035085A">
        <w:t xml:space="preserve">Table </w:t>
      </w:r>
      <w:r w:rsidR="0035085A">
        <w:rPr>
          <w:noProof/>
        </w:rPr>
        <w:t>5</w:t>
      </w:r>
      <w:r w:rsidR="0035085A">
        <w:noBreakHyphen/>
      </w:r>
      <w:r w:rsidR="0035085A">
        <w:rPr>
          <w:noProof/>
        </w:rPr>
        <w:t>4</w:t>
      </w:r>
      <w:r w:rsidR="004428AE">
        <w:fldChar w:fldCharType="end"/>
      </w:r>
      <w:r w:rsidR="004428AE">
        <w:t xml:space="preserve"> shows the predicted results of collected data</w:t>
      </w:r>
      <w:r w:rsidR="00D76A78">
        <w:t xml:space="preserve"> with 1</w:t>
      </w:r>
      <w:r w:rsidR="00B5140F">
        <w:t>0 activities and a label</w:t>
      </w:r>
      <w:r w:rsidR="00D76A78">
        <w:t xml:space="preserve"> </w:t>
      </w:r>
      <w:r w:rsidR="00B5140F">
        <w:t>“O</w:t>
      </w:r>
      <w:r w:rsidR="00D76A78">
        <w:t>ther</w:t>
      </w:r>
      <w:r w:rsidR="00B5140F">
        <w:t>”</w:t>
      </w:r>
      <w:r w:rsidR="00D76A78">
        <w:t xml:space="preserve"> </w:t>
      </w:r>
      <w:r w:rsidR="00B5140F">
        <w:t xml:space="preserve">that the </w:t>
      </w:r>
      <w:r w:rsidR="00D76A78">
        <w:t xml:space="preserve">user </w:t>
      </w:r>
      <w:r w:rsidR="00B5140F">
        <w:t>consider the activity cannot belong to a specific activity.</w:t>
      </w:r>
    </w:p>
    <w:p w14:paraId="5FDC6F64" w14:textId="67B2C9FA" w:rsidR="003851FC" w:rsidRDefault="00B5140F" w:rsidP="00B5140F">
      <w:pPr>
        <w:pStyle w:val="afff5"/>
        <w:spacing w:beforeLines="100" w:before="240"/>
      </w:pPr>
      <w:r>
        <w:rPr>
          <w:rFonts w:hint="eastAsia"/>
        </w:rPr>
        <w:t>The ambient part AR model finds 8 clusters, and</w:t>
      </w:r>
      <w:r>
        <w:t xml:space="preserve"> each cluster represents one to two activities. If two activities use same appliance and stays in same room, they are belong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p>
    <w:p w14:paraId="6C799145" w14:textId="77777777" w:rsidR="00514ACD" w:rsidRDefault="00514ACD" w:rsidP="00B5140F">
      <w:pPr>
        <w:pStyle w:val="afff5"/>
        <w:spacing w:beforeLines="100" w:before="240"/>
      </w:pPr>
    </w:p>
    <w:p w14:paraId="65589DFB" w14:textId="77777777" w:rsidR="00514ACD" w:rsidRDefault="00514ACD" w:rsidP="00514ACD">
      <w:pPr>
        <w:pStyle w:val="ad"/>
        <w:keepNext/>
      </w:pPr>
      <w:bookmarkStart w:id="162" w:name="_Ref424302088"/>
      <w:bookmarkStart w:id="163" w:name="_Toc424364785"/>
      <w:r>
        <w:lastRenderedPageBreak/>
        <w:t xml:space="preserve">Table </w:t>
      </w:r>
      <w:r>
        <w:fldChar w:fldCharType="begin"/>
      </w:r>
      <w:r>
        <w:instrText xml:space="preserve"> STYLEREF 1 \s </w:instrText>
      </w:r>
      <w:r>
        <w:fldChar w:fldCharType="separate"/>
      </w:r>
      <w:r>
        <w:rPr>
          <w:noProof/>
        </w:rPr>
        <w:t>5</w:t>
      </w:r>
      <w:r>
        <w:rPr>
          <w:noProof/>
        </w:rPr>
        <w:fldChar w:fldCharType="end"/>
      </w:r>
      <w:r>
        <w:noBreakHyphen/>
      </w:r>
      <w:r>
        <w:fldChar w:fldCharType="begin"/>
      </w:r>
      <w:r>
        <w:instrText xml:space="preserve"> SEQ Table \* ARABIC \s 1 </w:instrText>
      </w:r>
      <w:r>
        <w:fldChar w:fldCharType="separate"/>
      </w:r>
      <w:r>
        <w:rPr>
          <w:noProof/>
        </w:rPr>
        <w:t>4</w:t>
      </w:r>
      <w:r>
        <w:rPr>
          <w:noProof/>
        </w:rPr>
        <w:fldChar w:fldCharType="end"/>
      </w:r>
      <w:bookmarkEnd w:id="162"/>
      <w:r>
        <w:tab/>
        <w:t>Predicted Result of Ambient part AR model</w:t>
      </w:r>
      <w:bookmarkEnd w:id="163"/>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4"/>
        <w:gridCol w:w="897"/>
        <w:gridCol w:w="897"/>
        <w:gridCol w:w="897"/>
        <w:gridCol w:w="897"/>
        <w:gridCol w:w="897"/>
        <w:gridCol w:w="897"/>
        <w:gridCol w:w="897"/>
        <w:gridCol w:w="897"/>
      </w:tblGrid>
      <w:tr w:rsidR="00514ACD" w:rsidRPr="00D76A78" w14:paraId="22D2FF54" w14:textId="77777777" w:rsidTr="004831F9">
        <w:trPr>
          <w:trHeight w:val="340"/>
        </w:trPr>
        <w:tc>
          <w:tcPr>
            <w:tcW w:w="1464" w:type="dxa"/>
            <w:shd w:val="clear" w:color="auto" w:fill="auto"/>
            <w:noWrap/>
            <w:vAlign w:val="center"/>
            <w:hideMark/>
          </w:tcPr>
          <w:p w14:paraId="13B1A3EB" w14:textId="77777777" w:rsidR="00514ACD" w:rsidRPr="00D76A78" w:rsidRDefault="00514ACD" w:rsidP="004831F9">
            <w:pPr>
              <w:widowControl/>
              <w:spacing w:line="240" w:lineRule="auto"/>
              <w:jc w:val="center"/>
              <w:rPr>
                <w:rFonts w:eastAsia="Times New Roman"/>
                <w:kern w:val="0"/>
                <w:sz w:val="20"/>
                <w:szCs w:val="20"/>
              </w:rPr>
            </w:pPr>
          </w:p>
        </w:tc>
        <w:tc>
          <w:tcPr>
            <w:tcW w:w="897" w:type="dxa"/>
            <w:shd w:val="clear" w:color="auto" w:fill="FFFF99"/>
            <w:noWrap/>
            <w:vAlign w:val="center"/>
            <w:hideMark/>
          </w:tcPr>
          <w:p w14:paraId="20EA19E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1</w:t>
            </w:r>
          </w:p>
        </w:tc>
        <w:tc>
          <w:tcPr>
            <w:tcW w:w="897" w:type="dxa"/>
            <w:shd w:val="clear" w:color="auto" w:fill="FFFF99"/>
            <w:noWrap/>
            <w:vAlign w:val="center"/>
            <w:hideMark/>
          </w:tcPr>
          <w:p w14:paraId="4FF0A13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2</w:t>
            </w:r>
          </w:p>
        </w:tc>
        <w:tc>
          <w:tcPr>
            <w:tcW w:w="897" w:type="dxa"/>
            <w:shd w:val="clear" w:color="auto" w:fill="FFFF99"/>
            <w:noWrap/>
            <w:vAlign w:val="center"/>
            <w:hideMark/>
          </w:tcPr>
          <w:p w14:paraId="5D657CD7"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3</w:t>
            </w:r>
          </w:p>
        </w:tc>
        <w:tc>
          <w:tcPr>
            <w:tcW w:w="897" w:type="dxa"/>
            <w:shd w:val="clear" w:color="auto" w:fill="FFFF99"/>
            <w:noWrap/>
            <w:vAlign w:val="center"/>
            <w:hideMark/>
          </w:tcPr>
          <w:p w14:paraId="1973375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4</w:t>
            </w:r>
          </w:p>
        </w:tc>
        <w:tc>
          <w:tcPr>
            <w:tcW w:w="897" w:type="dxa"/>
            <w:shd w:val="clear" w:color="auto" w:fill="FFFF99"/>
            <w:noWrap/>
            <w:vAlign w:val="center"/>
            <w:hideMark/>
          </w:tcPr>
          <w:p w14:paraId="741F12BE"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5</w:t>
            </w:r>
          </w:p>
        </w:tc>
        <w:tc>
          <w:tcPr>
            <w:tcW w:w="897" w:type="dxa"/>
            <w:shd w:val="clear" w:color="auto" w:fill="FFFF99"/>
            <w:noWrap/>
            <w:vAlign w:val="center"/>
            <w:hideMark/>
          </w:tcPr>
          <w:p w14:paraId="671EF2D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6</w:t>
            </w:r>
          </w:p>
        </w:tc>
        <w:tc>
          <w:tcPr>
            <w:tcW w:w="897" w:type="dxa"/>
            <w:shd w:val="clear" w:color="auto" w:fill="FFFF99"/>
            <w:noWrap/>
            <w:vAlign w:val="center"/>
            <w:hideMark/>
          </w:tcPr>
          <w:p w14:paraId="2956161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7</w:t>
            </w:r>
          </w:p>
        </w:tc>
        <w:tc>
          <w:tcPr>
            <w:tcW w:w="897" w:type="dxa"/>
            <w:shd w:val="clear" w:color="auto" w:fill="FFFF99"/>
            <w:noWrap/>
            <w:vAlign w:val="center"/>
            <w:hideMark/>
          </w:tcPr>
          <w:p w14:paraId="6699515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8</w:t>
            </w:r>
          </w:p>
        </w:tc>
      </w:tr>
      <w:tr w:rsidR="00514ACD" w:rsidRPr="00D76A78" w14:paraId="6F1ADBCC" w14:textId="77777777" w:rsidTr="004831F9">
        <w:trPr>
          <w:trHeight w:val="340"/>
        </w:trPr>
        <w:tc>
          <w:tcPr>
            <w:tcW w:w="1464" w:type="dxa"/>
            <w:shd w:val="clear" w:color="auto" w:fill="FFFF99"/>
            <w:noWrap/>
            <w:vAlign w:val="center"/>
            <w:hideMark/>
          </w:tcPr>
          <w:p w14:paraId="139A093E"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tch</w:t>
            </w:r>
            <w:r>
              <w:rPr>
                <w:rFonts w:eastAsia="新細明體"/>
                <w:color w:val="000000"/>
                <w:kern w:val="0"/>
                <w:sz w:val="20"/>
                <w:szCs w:val="20"/>
              </w:rPr>
              <w:t xml:space="preserve"> </w:t>
            </w:r>
            <w:r w:rsidRPr="00D76A78">
              <w:rPr>
                <w:rFonts w:eastAsia="新細明體"/>
                <w:color w:val="000000"/>
                <w:kern w:val="0"/>
                <w:sz w:val="20"/>
                <w:szCs w:val="20"/>
              </w:rPr>
              <w:t>TV</w:t>
            </w:r>
          </w:p>
        </w:tc>
        <w:tc>
          <w:tcPr>
            <w:tcW w:w="897" w:type="dxa"/>
            <w:shd w:val="clear" w:color="000000" w:fill="F8696B"/>
            <w:noWrap/>
            <w:vAlign w:val="center"/>
            <w:hideMark/>
          </w:tcPr>
          <w:p w14:paraId="17614D3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9</w:t>
            </w:r>
          </w:p>
        </w:tc>
        <w:tc>
          <w:tcPr>
            <w:tcW w:w="897" w:type="dxa"/>
            <w:shd w:val="clear" w:color="000000" w:fill="FCFCFF"/>
            <w:noWrap/>
            <w:vAlign w:val="center"/>
            <w:hideMark/>
          </w:tcPr>
          <w:p w14:paraId="0ADB171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211690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0F6262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236BE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FEE8747"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CC8A84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8EB8A0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7BFFAE9" w14:textId="77777777" w:rsidTr="004831F9">
        <w:trPr>
          <w:trHeight w:val="340"/>
        </w:trPr>
        <w:tc>
          <w:tcPr>
            <w:tcW w:w="1464" w:type="dxa"/>
            <w:shd w:val="clear" w:color="auto" w:fill="FFFF99"/>
            <w:noWrap/>
            <w:vAlign w:val="center"/>
            <w:hideMark/>
          </w:tcPr>
          <w:p w14:paraId="746F163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Newspaper</w:t>
            </w:r>
          </w:p>
        </w:tc>
        <w:tc>
          <w:tcPr>
            <w:tcW w:w="897" w:type="dxa"/>
            <w:shd w:val="clear" w:color="000000" w:fill="FCFCFF"/>
            <w:noWrap/>
            <w:vAlign w:val="center"/>
            <w:hideMark/>
          </w:tcPr>
          <w:p w14:paraId="64B45EF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6AB6CD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2</w:t>
            </w:r>
          </w:p>
        </w:tc>
        <w:tc>
          <w:tcPr>
            <w:tcW w:w="897" w:type="dxa"/>
            <w:shd w:val="clear" w:color="000000" w:fill="FCFCFF"/>
            <w:noWrap/>
            <w:vAlign w:val="center"/>
            <w:hideMark/>
          </w:tcPr>
          <w:p w14:paraId="297A4DE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40BE8A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8C53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3204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5943D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E8B797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1C3F4DE" w14:textId="77777777" w:rsidTr="004831F9">
        <w:trPr>
          <w:trHeight w:val="340"/>
        </w:trPr>
        <w:tc>
          <w:tcPr>
            <w:tcW w:w="1464" w:type="dxa"/>
            <w:shd w:val="clear" w:color="auto" w:fill="FFFF99"/>
            <w:noWrap/>
            <w:vAlign w:val="center"/>
            <w:hideMark/>
          </w:tcPr>
          <w:p w14:paraId="1B09A27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Exercise</w:t>
            </w:r>
          </w:p>
        </w:tc>
        <w:tc>
          <w:tcPr>
            <w:tcW w:w="897" w:type="dxa"/>
            <w:shd w:val="clear" w:color="000000" w:fill="FCFCFF"/>
            <w:noWrap/>
            <w:vAlign w:val="center"/>
            <w:hideMark/>
          </w:tcPr>
          <w:p w14:paraId="5BAAD01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FE4E9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0B3"/>
            <w:noWrap/>
            <w:vAlign w:val="center"/>
            <w:hideMark/>
          </w:tcPr>
          <w:p w14:paraId="311A965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14</w:t>
            </w:r>
          </w:p>
        </w:tc>
        <w:tc>
          <w:tcPr>
            <w:tcW w:w="897" w:type="dxa"/>
            <w:shd w:val="clear" w:color="000000" w:fill="FCFCFF"/>
            <w:noWrap/>
            <w:vAlign w:val="center"/>
            <w:hideMark/>
          </w:tcPr>
          <w:p w14:paraId="6406F92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91FE3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D1D5F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60A9D9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604C14B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01A0DD2C" w14:textId="77777777" w:rsidTr="004831F9">
        <w:trPr>
          <w:trHeight w:val="340"/>
        </w:trPr>
        <w:tc>
          <w:tcPr>
            <w:tcW w:w="1464" w:type="dxa"/>
            <w:shd w:val="clear" w:color="auto" w:fill="FFFF99"/>
            <w:noWrap/>
            <w:vAlign w:val="center"/>
            <w:hideMark/>
          </w:tcPr>
          <w:p w14:paraId="3595C58F"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Meal</w:t>
            </w:r>
          </w:p>
        </w:tc>
        <w:tc>
          <w:tcPr>
            <w:tcW w:w="897" w:type="dxa"/>
            <w:shd w:val="clear" w:color="000000" w:fill="FCFCFF"/>
            <w:noWrap/>
            <w:vAlign w:val="center"/>
            <w:hideMark/>
          </w:tcPr>
          <w:p w14:paraId="4DC8E1C7"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8A7F8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24B885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20</w:t>
            </w:r>
          </w:p>
        </w:tc>
        <w:tc>
          <w:tcPr>
            <w:tcW w:w="897" w:type="dxa"/>
            <w:shd w:val="clear" w:color="000000" w:fill="FCFCFF"/>
            <w:noWrap/>
            <w:vAlign w:val="center"/>
            <w:hideMark/>
          </w:tcPr>
          <w:p w14:paraId="76BADFE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2B85E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2BC5CD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3F43467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12F2A49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836C64D" w14:textId="77777777" w:rsidTr="004831F9">
        <w:trPr>
          <w:trHeight w:val="340"/>
        </w:trPr>
        <w:tc>
          <w:tcPr>
            <w:tcW w:w="1464" w:type="dxa"/>
            <w:shd w:val="clear" w:color="auto" w:fill="FFFF99"/>
            <w:noWrap/>
            <w:vAlign w:val="center"/>
            <w:hideMark/>
          </w:tcPr>
          <w:p w14:paraId="135189D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Play</w:t>
            </w:r>
            <w:r>
              <w:rPr>
                <w:rFonts w:eastAsia="新細明體"/>
                <w:color w:val="000000"/>
                <w:kern w:val="0"/>
                <w:sz w:val="20"/>
                <w:szCs w:val="20"/>
              </w:rPr>
              <w:t xml:space="preserve"> </w:t>
            </w:r>
            <w:r w:rsidRPr="00D76A78">
              <w:rPr>
                <w:rFonts w:eastAsia="新細明體"/>
                <w:color w:val="000000"/>
                <w:kern w:val="0"/>
                <w:sz w:val="20"/>
                <w:szCs w:val="20"/>
              </w:rPr>
              <w:t>Pad</w:t>
            </w:r>
          </w:p>
        </w:tc>
        <w:tc>
          <w:tcPr>
            <w:tcW w:w="897" w:type="dxa"/>
            <w:shd w:val="clear" w:color="000000" w:fill="FCFCFF"/>
            <w:noWrap/>
            <w:vAlign w:val="center"/>
            <w:hideMark/>
          </w:tcPr>
          <w:p w14:paraId="3A2116E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2788A8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568114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046C74C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33</w:t>
            </w:r>
          </w:p>
        </w:tc>
        <w:tc>
          <w:tcPr>
            <w:tcW w:w="897" w:type="dxa"/>
            <w:shd w:val="clear" w:color="000000" w:fill="FCF8FB"/>
            <w:noWrap/>
            <w:vAlign w:val="center"/>
            <w:hideMark/>
          </w:tcPr>
          <w:p w14:paraId="4FC93D9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764D1D1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76163D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3F94A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3D9F7ED" w14:textId="77777777" w:rsidTr="004831F9">
        <w:trPr>
          <w:trHeight w:val="340"/>
        </w:trPr>
        <w:tc>
          <w:tcPr>
            <w:tcW w:w="1464" w:type="dxa"/>
            <w:shd w:val="clear" w:color="auto" w:fill="FFFF99"/>
            <w:noWrap/>
            <w:vAlign w:val="center"/>
            <w:hideMark/>
          </w:tcPr>
          <w:p w14:paraId="5862469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Book</w:t>
            </w:r>
          </w:p>
        </w:tc>
        <w:tc>
          <w:tcPr>
            <w:tcW w:w="897" w:type="dxa"/>
            <w:shd w:val="clear" w:color="000000" w:fill="FCFCFF"/>
            <w:noWrap/>
            <w:vAlign w:val="center"/>
            <w:hideMark/>
          </w:tcPr>
          <w:p w14:paraId="4D3A3DA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E5B4D9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FBC564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745982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63EB3E9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26</w:t>
            </w:r>
          </w:p>
        </w:tc>
        <w:tc>
          <w:tcPr>
            <w:tcW w:w="897" w:type="dxa"/>
            <w:shd w:val="clear" w:color="000000" w:fill="FCFCFF"/>
            <w:noWrap/>
            <w:vAlign w:val="center"/>
            <w:hideMark/>
          </w:tcPr>
          <w:p w14:paraId="52CD6E6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10C10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3C9129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A250CD0" w14:textId="77777777" w:rsidTr="004831F9">
        <w:trPr>
          <w:trHeight w:val="340"/>
        </w:trPr>
        <w:tc>
          <w:tcPr>
            <w:tcW w:w="1464" w:type="dxa"/>
            <w:shd w:val="clear" w:color="auto" w:fill="FFFF99"/>
            <w:noWrap/>
            <w:vAlign w:val="center"/>
            <w:hideMark/>
          </w:tcPr>
          <w:p w14:paraId="3C09223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weep</w:t>
            </w:r>
          </w:p>
        </w:tc>
        <w:tc>
          <w:tcPr>
            <w:tcW w:w="897" w:type="dxa"/>
            <w:shd w:val="clear" w:color="000000" w:fill="FCF8FB"/>
            <w:noWrap/>
            <w:vAlign w:val="center"/>
            <w:hideMark/>
          </w:tcPr>
          <w:p w14:paraId="4572F0D3"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w:t>
            </w:r>
          </w:p>
        </w:tc>
        <w:tc>
          <w:tcPr>
            <w:tcW w:w="897" w:type="dxa"/>
            <w:shd w:val="clear" w:color="000000" w:fill="FCFCFF"/>
            <w:noWrap/>
            <w:vAlign w:val="center"/>
            <w:hideMark/>
          </w:tcPr>
          <w:p w14:paraId="658D9BC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49D116F"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8B28C6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3B5"/>
            <w:noWrap/>
            <w:vAlign w:val="center"/>
            <w:hideMark/>
          </w:tcPr>
          <w:p w14:paraId="14C0B39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3</w:t>
            </w:r>
          </w:p>
        </w:tc>
        <w:tc>
          <w:tcPr>
            <w:tcW w:w="897" w:type="dxa"/>
            <w:shd w:val="clear" w:color="000000" w:fill="FCFCFF"/>
            <w:noWrap/>
            <w:vAlign w:val="center"/>
            <w:hideMark/>
          </w:tcPr>
          <w:p w14:paraId="3FB68AD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w:t>
            </w:r>
          </w:p>
        </w:tc>
        <w:tc>
          <w:tcPr>
            <w:tcW w:w="897" w:type="dxa"/>
            <w:shd w:val="clear" w:color="000000" w:fill="FCFCFF"/>
            <w:noWrap/>
            <w:vAlign w:val="center"/>
            <w:hideMark/>
          </w:tcPr>
          <w:p w14:paraId="58F90B8F"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53D424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33C0A779" w14:textId="77777777" w:rsidTr="004831F9">
        <w:trPr>
          <w:trHeight w:val="340"/>
        </w:trPr>
        <w:tc>
          <w:tcPr>
            <w:tcW w:w="1464" w:type="dxa"/>
            <w:shd w:val="clear" w:color="auto" w:fill="FFFF99"/>
            <w:noWrap/>
            <w:vAlign w:val="center"/>
            <w:hideMark/>
          </w:tcPr>
          <w:p w14:paraId="7A69720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leep</w:t>
            </w:r>
          </w:p>
        </w:tc>
        <w:tc>
          <w:tcPr>
            <w:tcW w:w="897" w:type="dxa"/>
            <w:shd w:val="clear" w:color="000000" w:fill="FCFCFF"/>
            <w:noWrap/>
            <w:vAlign w:val="center"/>
            <w:hideMark/>
          </w:tcPr>
          <w:p w14:paraId="3A48A17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66C56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4B0716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FFAC2C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0FF23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8CCD7B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93</w:t>
            </w:r>
          </w:p>
        </w:tc>
        <w:tc>
          <w:tcPr>
            <w:tcW w:w="897" w:type="dxa"/>
            <w:shd w:val="clear" w:color="000000" w:fill="FCFCFF"/>
            <w:noWrap/>
            <w:vAlign w:val="center"/>
            <w:hideMark/>
          </w:tcPr>
          <w:p w14:paraId="657D55BC"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EEF0"/>
            <w:noWrap/>
            <w:vAlign w:val="center"/>
            <w:hideMark/>
          </w:tcPr>
          <w:p w14:paraId="144EF2AE"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r>
      <w:tr w:rsidR="00514ACD" w:rsidRPr="00D76A78" w14:paraId="1D2C49CF" w14:textId="77777777" w:rsidTr="004831F9">
        <w:trPr>
          <w:trHeight w:val="340"/>
        </w:trPr>
        <w:tc>
          <w:tcPr>
            <w:tcW w:w="1464" w:type="dxa"/>
            <w:shd w:val="clear" w:color="auto" w:fill="FFFF99"/>
            <w:noWrap/>
            <w:vAlign w:val="center"/>
            <w:hideMark/>
          </w:tcPr>
          <w:p w14:paraId="00E5918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sh</w:t>
            </w:r>
            <w:r>
              <w:rPr>
                <w:rFonts w:eastAsia="新細明體"/>
                <w:color w:val="000000"/>
                <w:kern w:val="0"/>
                <w:sz w:val="20"/>
                <w:szCs w:val="20"/>
              </w:rPr>
              <w:t xml:space="preserve"> </w:t>
            </w:r>
            <w:r w:rsidRPr="00D76A78">
              <w:rPr>
                <w:rFonts w:eastAsia="新細明體"/>
                <w:color w:val="000000"/>
                <w:kern w:val="0"/>
                <w:sz w:val="20"/>
                <w:szCs w:val="20"/>
              </w:rPr>
              <w:t>Dishes</w:t>
            </w:r>
          </w:p>
        </w:tc>
        <w:tc>
          <w:tcPr>
            <w:tcW w:w="897" w:type="dxa"/>
            <w:shd w:val="clear" w:color="000000" w:fill="FCF0F3"/>
            <w:noWrap/>
            <w:vAlign w:val="center"/>
            <w:hideMark/>
          </w:tcPr>
          <w:p w14:paraId="020C568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c>
          <w:tcPr>
            <w:tcW w:w="897" w:type="dxa"/>
            <w:shd w:val="clear" w:color="000000" w:fill="FCFCFF"/>
            <w:noWrap/>
            <w:vAlign w:val="center"/>
            <w:hideMark/>
          </w:tcPr>
          <w:p w14:paraId="2E5FA61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673EF8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8B7C798"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70FC5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28E010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CCA5ECF"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66</w:t>
            </w:r>
          </w:p>
        </w:tc>
        <w:tc>
          <w:tcPr>
            <w:tcW w:w="897" w:type="dxa"/>
            <w:shd w:val="clear" w:color="000000" w:fill="FCFCFF"/>
            <w:noWrap/>
            <w:vAlign w:val="center"/>
            <w:hideMark/>
          </w:tcPr>
          <w:p w14:paraId="1AA3E8F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A7CF4BF" w14:textId="77777777" w:rsidTr="004831F9">
        <w:trPr>
          <w:trHeight w:val="340"/>
        </w:trPr>
        <w:tc>
          <w:tcPr>
            <w:tcW w:w="1464" w:type="dxa"/>
            <w:shd w:val="clear" w:color="auto" w:fill="FFFF99"/>
            <w:noWrap/>
            <w:vAlign w:val="center"/>
            <w:hideMark/>
          </w:tcPr>
          <w:p w14:paraId="47183F0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Go Out</w:t>
            </w:r>
          </w:p>
        </w:tc>
        <w:tc>
          <w:tcPr>
            <w:tcW w:w="897" w:type="dxa"/>
            <w:shd w:val="clear" w:color="000000" w:fill="FCFCFF"/>
            <w:noWrap/>
            <w:vAlign w:val="center"/>
            <w:hideMark/>
          </w:tcPr>
          <w:p w14:paraId="0836A532"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36C24BD"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6CA3BA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75E689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BDECE7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DA420E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C8FC849"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33038E7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9</w:t>
            </w:r>
          </w:p>
        </w:tc>
      </w:tr>
      <w:tr w:rsidR="00514ACD" w:rsidRPr="00D76A78" w14:paraId="22ECAB6F" w14:textId="77777777" w:rsidTr="004831F9">
        <w:trPr>
          <w:trHeight w:val="340"/>
        </w:trPr>
        <w:tc>
          <w:tcPr>
            <w:tcW w:w="1464" w:type="dxa"/>
            <w:shd w:val="clear" w:color="auto" w:fill="FFFF99"/>
            <w:noWrap/>
            <w:vAlign w:val="center"/>
            <w:hideMark/>
          </w:tcPr>
          <w:p w14:paraId="16C61FDA"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Other</w:t>
            </w:r>
          </w:p>
        </w:tc>
        <w:tc>
          <w:tcPr>
            <w:tcW w:w="897" w:type="dxa"/>
            <w:shd w:val="clear" w:color="000000" w:fill="FCEBEE"/>
            <w:noWrap/>
            <w:vAlign w:val="center"/>
            <w:hideMark/>
          </w:tcPr>
          <w:p w14:paraId="49C0A737"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8</w:t>
            </w:r>
          </w:p>
        </w:tc>
        <w:tc>
          <w:tcPr>
            <w:tcW w:w="897" w:type="dxa"/>
            <w:shd w:val="clear" w:color="000000" w:fill="FCFCFF"/>
            <w:noWrap/>
            <w:vAlign w:val="center"/>
            <w:hideMark/>
          </w:tcPr>
          <w:p w14:paraId="7EDBCB95"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11E14D4"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A11F30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6DA5A14B"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629B236"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8A66DC1"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5F8"/>
            <w:noWrap/>
            <w:vAlign w:val="center"/>
            <w:hideMark/>
          </w:tcPr>
          <w:p w14:paraId="73CD3810" w14:textId="77777777" w:rsidR="00514ACD" w:rsidRPr="00D76A78" w:rsidRDefault="00514ACD" w:rsidP="004831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3</w:t>
            </w:r>
          </w:p>
        </w:tc>
      </w:tr>
    </w:tbl>
    <w:p w14:paraId="56CF2F5B" w14:textId="77777777" w:rsidR="00514ACD" w:rsidRPr="00B5140F" w:rsidRDefault="00514ACD" w:rsidP="00B5140F">
      <w:pPr>
        <w:pStyle w:val="afff5"/>
        <w:spacing w:beforeLines="100" w:before="240"/>
      </w:pPr>
    </w:p>
    <w:p w14:paraId="468317C4" w14:textId="204C6082" w:rsidR="00E905CC" w:rsidRDefault="00E905CC" w:rsidP="00E905CC">
      <w:pPr>
        <w:pStyle w:val="31"/>
      </w:pPr>
      <w:bookmarkStart w:id="164" w:name="_Toc424364746"/>
      <w:r>
        <w:t xml:space="preserve">Performance on </w:t>
      </w:r>
      <w:r>
        <w:rPr>
          <w:rFonts w:hint="eastAsia"/>
        </w:rPr>
        <w:t xml:space="preserve">Vital Sign </w:t>
      </w:r>
      <w:r>
        <w:t>Model</w:t>
      </w:r>
      <w:bookmarkEnd w:id="164"/>
    </w:p>
    <w:p w14:paraId="4BDC45D4" w14:textId="3CF9E624" w:rsidR="00953B22" w:rsidRDefault="003851FC" w:rsidP="00953B22">
      <w:pPr>
        <w:pStyle w:val="afff5"/>
      </w:pPr>
      <w:r>
        <w:rPr>
          <w:rFonts w:hint="eastAsia"/>
        </w:rPr>
        <w:t xml:space="preserve">To monitor the </w:t>
      </w:r>
      <w:r w:rsidR="00402521">
        <w:t>variation of vital sign data can extract some interesting result</w:t>
      </w:r>
      <w:r w:rsidR="00510955">
        <w:t>s</w:t>
      </w:r>
      <w:r w:rsidR="00402521">
        <w:t xml:space="preserve">. </w:t>
      </w:r>
      <w:r w:rsidR="00C1191A">
        <w:t xml:space="preserve">Although we only use one wearable device to monitor user’s vital sign all day long in the experiment, it can find different activity by extracted features from vital sign. </w:t>
      </w:r>
      <w:r w:rsidR="00510955">
        <w:t xml:space="preserve">Because the vital sign data are continuous, they are hard to use discriminated method to classify. We propose a 2 layer </w:t>
      </w:r>
      <w:proofErr w:type="spellStart"/>
      <w:r w:rsidR="00510955">
        <w:t>Dirichlet</w:t>
      </w:r>
      <w:proofErr w:type="spellEnd"/>
      <w:r w:rsidR="00510955">
        <w:t xml:space="preserve"> Process Mixture Model (2LDPMM) as the activity recognition model and it is a likely topic model. Topic model can find the topic of a document, and our 2 layer DPMM can find the meaningful activity of a sequence of vital sign data. </w:t>
      </w:r>
      <w:r w:rsidR="00687DAC">
        <w:t>B</w:t>
      </w:r>
      <w:r w:rsidR="00A4241F">
        <w:t>efore building</w:t>
      </w:r>
      <w:r w:rsidR="00687DAC">
        <w:t xml:space="preserve"> </w:t>
      </w:r>
      <w:r w:rsidR="00A4241F">
        <w:t>2LDPMM, the feature extraction is processing from vital sign data (tri-acceleration, Pitch and Roll).</w:t>
      </w:r>
      <w:r w:rsidR="00A805AC">
        <w:t xml:space="preserve"> </w:t>
      </w:r>
      <w:r w:rsidR="006F1F95">
        <w:t>We compute every second vital sign data to extract7 features from tri-acceleration and 4 features from Pitch and Roll. The features extracted from acceleration are mean of each tri-acceleration, variance of each tri-acceleration and signal vector magnitude. And the features extracted from Pitch and Roll are mean of Pitch, mean of Roll, mean of angle changes of Pitch and mean of angle changes of Roll.</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6F1F95" w14:paraId="2014383B" w14:textId="77777777" w:rsidTr="00E833C9">
        <w:tc>
          <w:tcPr>
            <w:tcW w:w="8362" w:type="dxa"/>
          </w:tcPr>
          <w:p w14:paraId="4DE33279" w14:textId="74206890" w:rsidR="006F1F95" w:rsidRDefault="00963970" w:rsidP="00E833C9">
            <w:pPr>
              <w:pStyle w:val="afff5"/>
              <w:ind w:firstLine="0"/>
              <w:jc w:val="center"/>
            </w:pPr>
            <w:r>
              <w:rPr>
                <w:noProof/>
              </w:rPr>
              <w:lastRenderedPageBreak/>
              <w:drawing>
                <wp:inline distT="0" distB="0" distL="0" distR="0" wp14:anchorId="459A9233" wp14:editId="011A5F5F">
                  <wp:extent cx="3847513" cy="4200063"/>
                  <wp:effectExtent l="0" t="0" r="63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50288" cy="4203092"/>
                          </a:xfrm>
                          <a:prstGeom prst="rect">
                            <a:avLst/>
                          </a:prstGeom>
                          <a:noFill/>
                        </pic:spPr>
                      </pic:pic>
                    </a:graphicData>
                  </a:graphic>
                </wp:inline>
              </w:drawing>
            </w:r>
          </w:p>
        </w:tc>
      </w:tr>
      <w:tr w:rsidR="006F1F95" w:rsidRPr="00780D05" w14:paraId="0C6B9727" w14:textId="77777777" w:rsidTr="00E833C9">
        <w:tc>
          <w:tcPr>
            <w:tcW w:w="8362" w:type="dxa"/>
          </w:tcPr>
          <w:p w14:paraId="42BDF4F8" w14:textId="3F649FA8" w:rsidR="006F1F95" w:rsidRPr="00780D05" w:rsidRDefault="006F1F95" w:rsidP="006F1F95">
            <w:pPr>
              <w:pStyle w:val="afff5"/>
              <w:ind w:firstLine="0"/>
              <w:jc w:val="center"/>
            </w:pPr>
            <w:bookmarkStart w:id="165" w:name="_Ref424328856"/>
            <w:bookmarkStart w:id="166" w:name="_Toc424364776"/>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3</w:t>
            </w:r>
            <w:r w:rsidR="002E3DD2">
              <w:rPr>
                <w:noProof/>
              </w:rPr>
              <w:fldChar w:fldCharType="end"/>
            </w:r>
            <w:bookmarkEnd w:id="165"/>
            <w:r w:rsidRPr="00C175B9">
              <w:rPr>
                <w:rFonts w:hint="eastAsia"/>
              </w:rPr>
              <w:t xml:space="preserve"> </w:t>
            </w:r>
            <w:r w:rsidRPr="00C175B9">
              <w:t>The</w:t>
            </w:r>
            <w:r>
              <w:t xml:space="preserve"> data value </w:t>
            </w:r>
            <w:r w:rsidR="00AB79DF">
              <w:t xml:space="preserve">and features </w:t>
            </w:r>
            <w:r w:rsidR="009037FE">
              <w:t>of Y</w:t>
            </w:r>
            <w:r>
              <w:t>-axis acceleration</w:t>
            </w:r>
            <w:r w:rsidR="007762DB">
              <w:t xml:space="preserve"> for four activities</w:t>
            </w:r>
            <w:bookmarkEnd w:id="166"/>
          </w:p>
        </w:tc>
      </w:tr>
    </w:tbl>
    <w:p w14:paraId="1D180163" w14:textId="0C451118" w:rsidR="006F1F95" w:rsidRDefault="00E833C9" w:rsidP="00953B22">
      <w:pPr>
        <w:pStyle w:val="afff5"/>
      </w:pPr>
      <w:r>
        <w:t>The</w:t>
      </w:r>
      <w:r>
        <w:rPr>
          <w:rFonts w:hint="eastAsia"/>
        </w:rPr>
        <w:t xml:space="preserve"> </w:t>
      </w:r>
      <w:r>
        <w:t xml:space="preserve">feature extraction is used to find the physical meaning and also used to reduce the quantity of data. And the other reason is that power consumption of wireless transmit is high, so we try to reduce the transmit time for monitoring vital sign data. The smart watch only needs to send collected vital sign data every second, so the power consumption of the smart watch can be reduced. When the server receives the vital sign data, it will extract features for training model or predicting activity. </w:t>
      </w:r>
      <w:r>
        <w:fldChar w:fldCharType="begin"/>
      </w:r>
      <w:r>
        <w:instrText xml:space="preserve"> REF _Ref424328856 \h </w:instrText>
      </w:r>
      <w:r>
        <w:fldChar w:fldCharType="separate"/>
      </w:r>
      <w:r w:rsidR="0035085A" w:rsidRPr="00C175B9">
        <w:t xml:space="preserve">Fig. </w:t>
      </w:r>
      <w:r w:rsidR="0035085A">
        <w:rPr>
          <w:noProof/>
        </w:rPr>
        <w:t>5</w:t>
      </w:r>
      <w:r w:rsidR="0035085A" w:rsidRPr="00C175B9">
        <w:noBreakHyphen/>
      </w:r>
      <w:r w:rsidR="0035085A">
        <w:rPr>
          <w:noProof/>
        </w:rPr>
        <w:t>3</w:t>
      </w:r>
      <w:r>
        <w:fldChar w:fldCharType="end"/>
      </w:r>
      <w:r>
        <w:t xml:space="preserve"> illustrates the raw data values of Y-axis acceleration and its feature of mean of Y-axis acceleration about 10 second data of 4 activities: play pad, read, exercise and sweep. The 4 ac</w:t>
      </w:r>
      <w:r w:rsidR="008B3977">
        <w:t xml:space="preserve">tivities includes </w:t>
      </w:r>
      <w:proofErr w:type="gramStart"/>
      <w:r w:rsidR="008B3977">
        <w:t>2 ”</w:t>
      </w:r>
      <w:proofErr w:type="gramEnd"/>
      <w:r w:rsidR="008B3977">
        <w:t>Posture” (“P</w:t>
      </w:r>
      <w:r>
        <w:t>lay pad</w:t>
      </w:r>
      <w:r w:rsidR="008B3977">
        <w:t>” and “R</w:t>
      </w:r>
      <w:r>
        <w:t>ead</w:t>
      </w:r>
      <w:r w:rsidR="008B3977">
        <w:t>”) and 2 ”Motion” (“E</w:t>
      </w:r>
      <w:r>
        <w:t>xercise</w:t>
      </w:r>
      <w:r w:rsidR="008B3977">
        <w:t>” and “S</w:t>
      </w:r>
      <w:r>
        <w:t>weep</w:t>
      </w:r>
      <w:r w:rsidR="008B3977">
        <w:t>”</w:t>
      </w:r>
      <w:r>
        <w:t>).</w:t>
      </w:r>
      <w:r w:rsidR="00125870">
        <w:t xml:space="preserve"> We find that activities of Motion are more significant, but activities of Posture are not. </w:t>
      </w:r>
      <w:r w:rsidR="00152CB3">
        <w:t>T</w:t>
      </w:r>
      <w:r w:rsidR="00125870">
        <w:t xml:space="preserve">he value </w:t>
      </w:r>
      <w:r w:rsidR="00125870">
        <w:lastRenderedPageBreak/>
        <w:t>between p</w:t>
      </w:r>
      <w:r w:rsidR="00152CB3">
        <w:t>lay pad and read are similar, and</w:t>
      </w:r>
      <w:r w:rsidR="00125870">
        <w:t xml:space="preserve"> it may make the unsupervised learning algorithm have a bad performance. </w:t>
      </w:r>
      <w:r w:rsidR="00152CB3">
        <w:t>So we consider other physical meaning that is Pith and Roll</w:t>
      </w:r>
      <w:r w:rsidR="00A536D6">
        <w:t xml:space="preserve"> to distinguish the activities of Post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536D6" w14:paraId="1829C3DA" w14:textId="77777777" w:rsidTr="00902DE3">
        <w:tc>
          <w:tcPr>
            <w:tcW w:w="8362" w:type="dxa"/>
          </w:tcPr>
          <w:p w14:paraId="59F49CA1" w14:textId="75ED2B55" w:rsidR="00A536D6" w:rsidRDefault="007A401F" w:rsidP="00902DE3">
            <w:pPr>
              <w:pStyle w:val="afff5"/>
              <w:ind w:firstLine="0"/>
              <w:jc w:val="center"/>
            </w:pPr>
            <w:r>
              <w:rPr>
                <w:noProof/>
              </w:rPr>
              <w:drawing>
                <wp:inline distT="0" distB="0" distL="0" distR="0" wp14:anchorId="2C4A877D" wp14:editId="37327093">
                  <wp:extent cx="5292000" cy="1970577"/>
                  <wp:effectExtent l="0" t="0" r="4445"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92000" cy="1970577"/>
                          </a:xfrm>
                          <a:prstGeom prst="rect">
                            <a:avLst/>
                          </a:prstGeom>
                          <a:noFill/>
                        </pic:spPr>
                      </pic:pic>
                    </a:graphicData>
                  </a:graphic>
                </wp:inline>
              </w:drawing>
            </w:r>
          </w:p>
        </w:tc>
      </w:tr>
      <w:tr w:rsidR="00A536D6" w:rsidRPr="00780D05" w14:paraId="035F21C1" w14:textId="77777777" w:rsidTr="00902DE3">
        <w:tc>
          <w:tcPr>
            <w:tcW w:w="8362" w:type="dxa"/>
          </w:tcPr>
          <w:p w14:paraId="154B433C" w14:textId="3D4226AF" w:rsidR="00A536D6" w:rsidRPr="00780D05" w:rsidRDefault="00A536D6" w:rsidP="008B3977">
            <w:pPr>
              <w:pStyle w:val="afff5"/>
              <w:ind w:firstLine="0"/>
              <w:jc w:val="center"/>
            </w:pPr>
            <w:bookmarkStart w:id="167" w:name="_Ref424330892"/>
            <w:bookmarkStart w:id="168" w:name="_Toc424364777"/>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4</w:t>
            </w:r>
            <w:r w:rsidR="002E3DD2">
              <w:rPr>
                <w:noProof/>
              </w:rPr>
              <w:fldChar w:fldCharType="end"/>
            </w:r>
            <w:bookmarkEnd w:id="167"/>
            <w:r w:rsidRPr="00C175B9">
              <w:rPr>
                <w:rFonts w:hint="eastAsia"/>
              </w:rPr>
              <w:t xml:space="preserve"> </w:t>
            </w:r>
            <w:r w:rsidRPr="00C175B9">
              <w:t>The</w:t>
            </w:r>
            <w:r w:rsidR="008B3977">
              <w:t xml:space="preserve"> </w:t>
            </w:r>
            <w:r>
              <w:t xml:space="preserve">features of </w:t>
            </w:r>
            <w:r w:rsidR="008B3977">
              <w:t>SVM and Mean of Pitch</w:t>
            </w:r>
            <w:r>
              <w:t xml:space="preserve"> for four activities</w:t>
            </w:r>
            <w:bookmarkEnd w:id="168"/>
          </w:p>
        </w:tc>
      </w:tr>
    </w:tbl>
    <w:p w14:paraId="4C8C9530" w14:textId="77777777" w:rsidR="00F11E42" w:rsidRDefault="00A536D6" w:rsidP="007A401F">
      <w:pPr>
        <w:pStyle w:val="afff5"/>
      </w:pPr>
      <w:r>
        <w:fldChar w:fldCharType="begin"/>
      </w:r>
      <w:r>
        <w:instrText xml:space="preserve"> REF _Ref424330892 \h </w:instrText>
      </w:r>
      <w:r>
        <w:fldChar w:fldCharType="separate"/>
      </w:r>
      <w:r w:rsidR="0035085A" w:rsidRPr="00C175B9">
        <w:t xml:space="preserve">Fig. </w:t>
      </w:r>
      <w:r w:rsidR="0035085A">
        <w:rPr>
          <w:noProof/>
        </w:rPr>
        <w:t>5</w:t>
      </w:r>
      <w:r w:rsidR="0035085A" w:rsidRPr="00C175B9">
        <w:noBreakHyphen/>
      </w:r>
      <w:r w:rsidR="0035085A">
        <w:rPr>
          <w:noProof/>
        </w:rPr>
        <w:t>4</w:t>
      </w:r>
      <w:r>
        <w:fldChar w:fldCharType="end"/>
      </w:r>
      <w:r>
        <w:t xml:space="preserve"> shows the feature values of signal vector magnitude (SVM) and mean of Pitch in one minute. </w:t>
      </w:r>
      <w:r w:rsidR="00673CA3">
        <w:t xml:space="preserve">The features belong to acceleration can easily distinguish activities of Motion, </w:t>
      </w:r>
      <w:r w:rsidR="00673CA3" w:rsidRPr="00673CA3">
        <w:rPr>
          <w:i/>
        </w:rPr>
        <w:t>e.g.</w:t>
      </w:r>
      <w:r w:rsidR="00673CA3">
        <w:t>, the feature SVM is used to represent the activity energy magnitude, and the val</w:t>
      </w:r>
      <w:r w:rsidR="008B3977">
        <w:t>ue of SVM between “Exercise” and “S</w:t>
      </w:r>
      <w:r w:rsidR="00673CA3">
        <w:t>weep</w:t>
      </w:r>
      <w:r w:rsidR="008B3977">
        <w:t>”</w:t>
      </w:r>
      <w:r w:rsidR="00673CA3">
        <w:t xml:space="preserve"> are significant differences. </w:t>
      </w:r>
      <w:r w:rsidR="008B3977">
        <w:t>But the value of SVM between “R</w:t>
      </w:r>
      <w:r w:rsidR="00673CA3">
        <w:t>ead</w:t>
      </w:r>
      <w:r w:rsidR="008B3977">
        <w:t>” and “Pl</w:t>
      </w:r>
      <w:r w:rsidR="00673CA3">
        <w:t>ay pad</w:t>
      </w:r>
      <w:r w:rsidR="008B3977">
        <w:t>”</w:t>
      </w:r>
      <w:r w:rsidR="00673CA3">
        <w:t xml:space="preserve"> are similar. The features belong to orientation (Pitch and Roll) are used to distinguish activities of Posture because only acceleration is hard to determine them. The activities of Posture are usually static and the weak hand of Posture activity is usually turning the face to a specific orientation.</w:t>
      </w:r>
      <w:r w:rsidR="007A401F">
        <w:t xml:space="preserve"> And different Posture activities have their own habits of the turning orientations, </w:t>
      </w:r>
      <w:r w:rsidR="007A401F" w:rsidRPr="007A401F">
        <w:rPr>
          <w:i/>
        </w:rPr>
        <w:t>e.g.</w:t>
      </w:r>
      <w:r w:rsidR="007A401F">
        <w:t xml:space="preserve">, the degree of mean of Pitch for </w:t>
      </w:r>
      <w:r w:rsidR="008B3977">
        <w:t>“P</w:t>
      </w:r>
      <w:r w:rsidR="007A401F">
        <w:t>lay pad</w:t>
      </w:r>
      <w:r w:rsidR="008B3977">
        <w:t>”</w:t>
      </w:r>
      <w:r w:rsidR="007A401F">
        <w:t xml:space="preserve"> is between </w:t>
      </w:r>
      <m:oMath>
        <m:r>
          <m:rPr>
            <m:sty m:val="p"/>
          </m:rPr>
          <w:rPr>
            <w:rFonts w:ascii="Cambria Math" w:hAnsi="Cambria Math"/>
          </w:rPr>
          <m:t>20°</m:t>
        </m:r>
      </m:oMath>
      <w:r w:rsidR="007A401F">
        <w:rPr>
          <w:rFonts w:hint="eastAsia"/>
        </w:rPr>
        <w:t xml:space="preserve"> </w:t>
      </w:r>
      <w:proofErr w:type="gramStart"/>
      <w:r w:rsidR="007A401F">
        <w:rPr>
          <w:rFonts w:hint="eastAsia"/>
        </w:rPr>
        <w:t xml:space="preserve">to </w:t>
      </w:r>
      <w:proofErr w:type="gramEnd"/>
      <m:oMath>
        <m:r>
          <m:rPr>
            <m:sty m:val="p"/>
          </m:rPr>
          <w:rPr>
            <w:rFonts w:ascii="Cambria Math" w:hAnsi="Cambria Math"/>
          </w:rPr>
          <m:t>40°</m:t>
        </m:r>
      </m:oMath>
      <w:r w:rsidR="007A401F">
        <w:rPr>
          <w:rFonts w:hint="eastAsia"/>
        </w:rPr>
        <w:t xml:space="preserve">; </w:t>
      </w:r>
      <w:r w:rsidR="007A401F">
        <w:t xml:space="preserve">the degree of mean of Pitch for </w:t>
      </w:r>
      <w:r w:rsidR="008B3977">
        <w:t>“R</w:t>
      </w:r>
      <w:r w:rsidR="007A401F">
        <w:t>ead</w:t>
      </w:r>
      <w:r w:rsidR="008B3977">
        <w:t>”</w:t>
      </w:r>
      <w:r w:rsidR="007A401F">
        <w:t xml:space="preserve"> is between </w:t>
      </w:r>
      <m:oMath>
        <m:r>
          <m:rPr>
            <m:sty m:val="p"/>
          </m:rPr>
          <w:rPr>
            <w:rFonts w:ascii="Cambria Math" w:hAnsi="Cambria Math"/>
          </w:rPr>
          <m:t>60°</m:t>
        </m:r>
      </m:oMath>
      <w:r w:rsidR="007A401F">
        <w:rPr>
          <w:rFonts w:hint="eastAsia"/>
        </w:rPr>
        <w:t xml:space="preserve"> to </w:t>
      </w:r>
      <m:oMath>
        <m:r>
          <m:rPr>
            <m:sty m:val="p"/>
          </m:rPr>
          <w:rPr>
            <w:rFonts w:ascii="Cambria Math" w:hAnsi="Cambria Math"/>
          </w:rPr>
          <m:t>70°</m:t>
        </m:r>
      </m:oMath>
      <w:r w:rsidR="007A401F">
        <w:t>. This characteristic makes the data-driven unsupervised learning method can distinguish them by their distribution of orientation.</w:t>
      </w:r>
      <w:r w:rsidR="00483E5C">
        <w:t xml:space="preserve"> However, some activities are still hard to distinguish by the information of acceleration and orientation. Because we only ask user wear the smart watch </w:t>
      </w:r>
      <w:r w:rsidR="008B3977">
        <w:t xml:space="preserve">on the wear hand, we can only monitor the variations of acceleration and orientations from user’s weak hand. If two activities </w:t>
      </w:r>
      <w:r w:rsidR="008B3977">
        <w:lastRenderedPageBreak/>
        <w:t>have same behavior of user’s weak hand, we cannot distinguish them. In the experiment, the activities of “Read newspaper” and “Read Book” are same that both they are reading something in different rooms.</w:t>
      </w:r>
      <w:r w:rsidR="00F649BC">
        <w:t xml:space="preserve"> And the behaviors between “Watch TV” and “Read” are similar, so t</w:t>
      </w:r>
      <w:r w:rsidR="008B3977">
        <w:t>he</w:t>
      </w:r>
      <w:r w:rsidR="008A14F7">
        <w:t xml:space="preserve"> cluster C9 identifies three activities: “Watch TV” “Read newspaper” and “Read Book”.</w:t>
      </w:r>
      <w:r w:rsidR="00F649BC">
        <w:t xml:space="preserve"> </w:t>
      </w:r>
      <w:r w:rsidR="00695F75">
        <w:t xml:space="preserve">And “Watch TV” sometimes is similar to “Play pad”, so the cluster C8 identifies “Play pad” and “Watch TV”. </w:t>
      </w:r>
    </w:p>
    <w:p w14:paraId="6FAD94C3" w14:textId="48F9E0F4" w:rsidR="00F11E42" w:rsidRDefault="00F11E42" w:rsidP="00F11E42">
      <w:pPr>
        <w:pStyle w:val="ad"/>
        <w:keepNext/>
      </w:pPr>
      <w:bookmarkStart w:id="169" w:name="_Ref424350174"/>
      <w:bookmarkStart w:id="170" w:name="_Toc424364786"/>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5</w:t>
      </w:r>
      <w:r w:rsidR="002E3DD2">
        <w:rPr>
          <w:noProof/>
        </w:rPr>
        <w:fldChar w:fldCharType="end"/>
      </w:r>
      <w:bookmarkEnd w:id="169"/>
      <w:r>
        <w:tab/>
        <w:t xml:space="preserve">Predicted Result of </w:t>
      </w:r>
      <w:r w:rsidR="00B671C2">
        <w:t>2LDPMM</w:t>
      </w:r>
      <w:bookmarkEnd w:id="170"/>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469"/>
        <w:gridCol w:w="470"/>
        <w:gridCol w:w="470"/>
        <w:gridCol w:w="470"/>
        <w:gridCol w:w="470"/>
        <w:gridCol w:w="469"/>
        <w:gridCol w:w="470"/>
        <w:gridCol w:w="470"/>
        <w:gridCol w:w="470"/>
        <w:gridCol w:w="470"/>
        <w:gridCol w:w="469"/>
        <w:gridCol w:w="470"/>
        <w:gridCol w:w="470"/>
        <w:gridCol w:w="470"/>
        <w:gridCol w:w="470"/>
        <w:gridCol w:w="470"/>
      </w:tblGrid>
      <w:tr w:rsidR="00F11E42" w:rsidRPr="008B3977" w14:paraId="0063776B" w14:textId="77777777" w:rsidTr="00902DE3">
        <w:trPr>
          <w:trHeight w:val="340"/>
        </w:trPr>
        <w:tc>
          <w:tcPr>
            <w:tcW w:w="988" w:type="dxa"/>
            <w:shd w:val="clear" w:color="auto" w:fill="auto"/>
            <w:noWrap/>
            <w:vAlign w:val="center"/>
            <w:hideMark/>
          </w:tcPr>
          <w:p w14:paraId="7130F240" w14:textId="77777777" w:rsidR="00F11E42" w:rsidRPr="008B3977" w:rsidRDefault="00F11E42" w:rsidP="00902DE3">
            <w:pPr>
              <w:widowControl/>
              <w:spacing w:line="240" w:lineRule="auto"/>
              <w:jc w:val="center"/>
              <w:rPr>
                <w:rFonts w:eastAsia="Times New Roman"/>
                <w:kern w:val="0"/>
                <w:sz w:val="20"/>
                <w:szCs w:val="20"/>
              </w:rPr>
            </w:pPr>
          </w:p>
        </w:tc>
        <w:tc>
          <w:tcPr>
            <w:tcW w:w="469" w:type="dxa"/>
            <w:shd w:val="clear" w:color="auto" w:fill="FFFF99"/>
            <w:noWrap/>
            <w:vAlign w:val="center"/>
            <w:hideMark/>
          </w:tcPr>
          <w:p w14:paraId="7DCA73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w:t>
            </w:r>
          </w:p>
        </w:tc>
        <w:tc>
          <w:tcPr>
            <w:tcW w:w="470" w:type="dxa"/>
            <w:shd w:val="clear" w:color="auto" w:fill="FFFF99"/>
            <w:noWrap/>
            <w:vAlign w:val="center"/>
            <w:hideMark/>
          </w:tcPr>
          <w:p w14:paraId="5AB8A9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2</w:t>
            </w:r>
          </w:p>
        </w:tc>
        <w:tc>
          <w:tcPr>
            <w:tcW w:w="470" w:type="dxa"/>
            <w:shd w:val="clear" w:color="auto" w:fill="FFFF99"/>
            <w:noWrap/>
            <w:vAlign w:val="center"/>
            <w:hideMark/>
          </w:tcPr>
          <w:p w14:paraId="793FF1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3</w:t>
            </w:r>
          </w:p>
        </w:tc>
        <w:tc>
          <w:tcPr>
            <w:tcW w:w="470" w:type="dxa"/>
            <w:shd w:val="clear" w:color="auto" w:fill="FFFF99"/>
            <w:noWrap/>
            <w:vAlign w:val="center"/>
            <w:hideMark/>
          </w:tcPr>
          <w:p w14:paraId="251EC68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4</w:t>
            </w:r>
          </w:p>
        </w:tc>
        <w:tc>
          <w:tcPr>
            <w:tcW w:w="470" w:type="dxa"/>
            <w:shd w:val="clear" w:color="auto" w:fill="FFFF99"/>
            <w:noWrap/>
            <w:vAlign w:val="center"/>
            <w:hideMark/>
          </w:tcPr>
          <w:p w14:paraId="28B23B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5</w:t>
            </w:r>
          </w:p>
        </w:tc>
        <w:tc>
          <w:tcPr>
            <w:tcW w:w="469" w:type="dxa"/>
            <w:shd w:val="clear" w:color="auto" w:fill="FFFF99"/>
            <w:noWrap/>
            <w:vAlign w:val="center"/>
            <w:hideMark/>
          </w:tcPr>
          <w:p w14:paraId="5898C2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6</w:t>
            </w:r>
          </w:p>
        </w:tc>
        <w:tc>
          <w:tcPr>
            <w:tcW w:w="470" w:type="dxa"/>
            <w:shd w:val="clear" w:color="auto" w:fill="FFFF99"/>
            <w:noWrap/>
            <w:vAlign w:val="center"/>
            <w:hideMark/>
          </w:tcPr>
          <w:p w14:paraId="7762BD9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7</w:t>
            </w:r>
          </w:p>
        </w:tc>
        <w:tc>
          <w:tcPr>
            <w:tcW w:w="470" w:type="dxa"/>
            <w:shd w:val="clear" w:color="auto" w:fill="FFFF99"/>
            <w:noWrap/>
            <w:vAlign w:val="center"/>
            <w:hideMark/>
          </w:tcPr>
          <w:p w14:paraId="22103DD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8</w:t>
            </w:r>
          </w:p>
        </w:tc>
        <w:tc>
          <w:tcPr>
            <w:tcW w:w="470" w:type="dxa"/>
            <w:shd w:val="clear" w:color="auto" w:fill="FFFF99"/>
            <w:noWrap/>
            <w:vAlign w:val="center"/>
            <w:hideMark/>
          </w:tcPr>
          <w:p w14:paraId="642168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9</w:t>
            </w:r>
          </w:p>
        </w:tc>
        <w:tc>
          <w:tcPr>
            <w:tcW w:w="470" w:type="dxa"/>
            <w:shd w:val="clear" w:color="auto" w:fill="FFFF99"/>
            <w:noWrap/>
            <w:vAlign w:val="center"/>
            <w:hideMark/>
          </w:tcPr>
          <w:p w14:paraId="70A75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0</w:t>
            </w:r>
          </w:p>
        </w:tc>
        <w:tc>
          <w:tcPr>
            <w:tcW w:w="469" w:type="dxa"/>
            <w:shd w:val="clear" w:color="auto" w:fill="FFFF99"/>
            <w:noWrap/>
            <w:vAlign w:val="center"/>
            <w:hideMark/>
          </w:tcPr>
          <w:p w14:paraId="5F2054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1</w:t>
            </w:r>
          </w:p>
        </w:tc>
        <w:tc>
          <w:tcPr>
            <w:tcW w:w="470" w:type="dxa"/>
            <w:shd w:val="clear" w:color="auto" w:fill="FFFF99"/>
            <w:noWrap/>
            <w:vAlign w:val="center"/>
            <w:hideMark/>
          </w:tcPr>
          <w:p w14:paraId="7663ACD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2</w:t>
            </w:r>
          </w:p>
        </w:tc>
        <w:tc>
          <w:tcPr>
            <w:tcW w:w="470" w:type="dxa"/>
            <w:shd w:val="clear" w:color="auto" w:fill="FFFF99"/>
            <w:noWrap/>
            <w:vAlign w:val="center"/>
            <w:hideMark/>
          </w:tcPr>
          <w:p w14:paraId="68EBCF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3</w:t>
            </w:r>
          </w:p>
        </w:tc>
        <w:tc>
          <w:tcPr>
            <w:tcW w:w="470" w:type="dxa"/>
            <w:shd w:val="clear" w:color="auto" w:fill="FFFF99"/>
            <w:noWrap/>
            <w:vAlign w:val="center"/>
            <w:hideMark/>
          </w:tcPr>
          <w:p w14:paraId="3971846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4</w:t>
            </w:r>
          </w:p>
        </w:tc>
        <w:tc>
          <w:tcPr>
            <w:tcW w:w="470" w:type="dxa"/>
            <w:shd w:val="clear" w:color="auto" w:fill="FFFF99"/>
            <w:noWrap/>
            <w:vAlign w:val="center"/>
            <w:hideMark/>
          </w:tcPr>
          <w:p w14:paraId="52F2175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5</w:t>
            </w:r>
          </w:p>
        </w:tc>
        <w:tc>
          <w:tcPr>
            <w:tcW w:w="470" w:type="dxa"/>
            <w:shd w:val="clear" w:color="auto" w:fill="FFFF99"/>
            <w:noWrap/>
            <w:vAlign w:val="center"/>
            <w:hideMark/>
          </w:tcPr>
          <w:p w14:paraId="2C77862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6</w:t>
            </w:r>
          </w:p>
        </w:tc>
      </w:tr>
      <w:tr w:rsidR="00F11E42" w:rsidRPr="008B3977" w14:paraId="1C616B9E" w14:textId="77777777" w:rsidTr="00902DE3">
        <w:trPr>
          <w:trHeight w:val="340"/>
        </w:trPr>
        <w:tc>
          <w:tcPr>
            <w:tcW w:w="988" w:type="dxa"/>
            <w:shd w:val="clear" w:color="auto" w:fill="FFFF99"/>
            <w:noWrap/>
            <w:vAlign w:val="center"/>
            <w:hideMark/>
          </w:tcPr>
          <w:p w14:paraId="02E8FC2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tch</w:t>
            </w:r>
            <w:r>
              <w:rPr>
                <w:rFonts w:eastAsia="新細明體"/>
                <w:color w:val="000000"/>
                <w:kern w:val="0"/>
                <w:sz w:val="20"/>
                <w:szCs w:val="20"/>
              </w:rPr>
              <w:t xml:space="preserve"> </w:t>
            </w:r>
            <w:r w:rsidRPr="008B3977">
              <w:rPr>
                <w:rFonts w:eastAsia="新細明體"/>
                <w:color w:val="000000"/>
                <w:kern w:val="0"/>
                <w:sz w:val="20"/>
                <w:szCs w:val="20"/>
              </w:rPr>
              <w:t>TV</w:t>
            </w:r>
          </w:p>
        </w:tc>
        <w:tc>
          <w:tcPr>
            <w:tcW w:w="469" w:type="dxa"/>
            <w:shd w:val="clear" w:color="000000" w:fill="FCFCFF"/>
            <w:noWrap/>
            <w:vAlign w:val="center"/>
            <w:hideMark/>
          </w:tcPr>
          <w:p w14:paraId="3F1DD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5CF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58E1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FF2"/>
            <w:noWrap/>
            <w:vAlign w:val="center"/>
            <w:hideMark/>
          </w:tcPr>
          <w:p w14:paraId="7773F6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w:t>
            </w:r>
          </w:p>
        </w:tc>
        <w:tc>
          <w:tcPr>
            <w:tcW w:w="470" w:type="dxa"/>
            <w:shd w:val="clear" w:color="000000" w:fill="FCFCFF"/>
            <w:noWrap/>
            <w:vAlign w:val="center"/>
            <w:hideMark/>
          </w:tcPr>
          <w:p w14:paraId="36C721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104B935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E5F489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9DC"/>
            <w:noWrap/>
            <w:vAlign w:val="center"/>
            <w:hideMark/>
          </w:tcPr>
          <w:p w14:paraId="6871A61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1</w:t>
            </w:r>
          </w:p>
        </w:tc>
        <w:tc>
          <w:tcPr>
            <w:tcW w:w="470" w:type="dxa"/>
            <w:shd w:val="clear" w:color="000000" w:fill="FBC5C7"/>
            <w:noWrap/>
            <w:vAlign w:val="center"/>
            <w:hideMark/>
          </w:tcPr>
          <w:p w14:paraId="6AFDD8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1</w:t>
            </w:r>
          </w:p>
        </w:tc>
        <w:tc>
          <w:tcPr>
            <w:tcW w:w="470" w:type="dxa"/>
            <w:shd w:val="clear" w:color="000000" w:fill="FCFCFF"/>
            <w:noWrap/>
            <w:vAlign w:val="center"/>
            <w:hideMark/>
          </w:tcPr>
          <w:p w14:paraId="276BB6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A3617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2227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14C83C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F687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FFCF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BB31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0C734823" w14:textId="77777777" w:rsidTr="00902DE3">
        <w:trPr>
          <w:trHeight w:val="340"/>
        </w:trPr>
        <w:tc>
          <w:tcPr>
            <w:tcW w:w="988" w:type="dxa"/>
            <w:shd w:val="clear" w:color="auto" w:fill="FFFF99"/>
            <w:noWrap/>
            <w:vAlign w:val="center"/>
            <w:hideMark/>
          </w:tcPr>
          <w:p w14:paraId="606A54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Newspaper</w:t>
            </w:r>
          </w:p>
        </w:tc>
        <w:tc>
          <w:tcPr>
            <w:tcW w:w="469" w:type="dxa"/>
            <w:shd w:val="clear" w:color="000000" w:fill="FCFCFF"/>
            <w:noWrap/>
            <w:vAlign w:val="center"/>
            <w:hideMark/>
          </w:tcPr>
          <w:p w14:paraId="6A26834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628658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6F7C18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9FC"/>
            <w:noWrap/>
            <w:vAlign w:val="center"/>
            <w:hideMark/>
          </w:tcPr>
          <w:p w14:paraId="79C7E2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0455E53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472E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BD91E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385D1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0FD470E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4</w:t>
            </w:r>
          </w:p>
        </w:tc>
        <w:tc>
          <w:tcPr>
            <w:tcW w:w="470" w:type="dxa"/>
            <w:shd w:val="clear" w:color="000000" w:fill="FBC2C4"/>
            <w:noWrap/>
            <w:vAlign w:val="center"/>
            <w:hideMark/>
          </w:tcPr>
          <w:p w14:paraId="63FB4F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69" w:type="dxa"/>
            <w:shd w:val="clear" w:color="000000" w:fill="FCFCFF"/>
            <w:noWrap/>
            <w:vAlign w:val="center"/>
            <w:hideMark/>
          </w:tcPr>
          <w:p w14:paraId="3B26446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61A3D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BF693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33DF2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04F7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9F2C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39A4C825" w14:textId="77777777" w:rsidTr="00902DE3">
        <w:trPr>
          <w:trHeight w:val="340"/>
        </w:trPr>
        <w:tc>
          <w:tcPr>
            <w:tcW w:w="988" w:type="dxa"/>
            <w:shd w:val="clear" w:color="auto" w:fill="FFFF99"/>
            <w:noWrap/>
            <w:vAlign w:val="center"/>
            <w:hideMark/>
          </w:tcPr>
          <w:p w14:paraId="3DA329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Exercise</w:t>
            </w:r>
          </w:p>
        </w:tc>
        <w:tc>
          <w:tcPr>
            <w:tcW w:w="469" w:type="dxa"/>
            <w:shd w:val="clear" w:color="000000" w:fill="F8696B"/>
            <w:noWrap/>
            <w:vAlign w:val="center"/>
            <w:hideMark/>
          </w:tcPr>
          <w:p w14:paraId="376CA1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15</w:t>
            </w:r>
          </w:p>
        </w:tc>
        <w:tc>
          <w:tcPr>
            <w:tcW w:w="470" w:type="dxa"/>
            <w:shd w:val="clear" w:color="000000" w:fill="F8696B"/>
            <w:noWrap/>
            <w:vAlign w:val="center"/>
            <w:hideMark/>
          </w:tcPr>
          <w:p w14:paraId="5D859A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69885E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FADD22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6332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9EC5C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815D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F7370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0629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67BC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DAA25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1F4"/>
            <w:noWrap/>
            <w:vAlign w:val="center"/>
            <w:hideMark/>
          </w:tcPr>
          <w:p w14:paraId="437020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F8CD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9FC2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4BAF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48B937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FA5A5D6" w14:textId="77777777" w:rsidTr="00902DE3">
        <w:trPr>
          <w:trHeight w:val="340"/>
        </w:trPr>
        <w:tc>
          <w:tcPr>
            <w:tcW w:w="988" w:type="dxa"/>
            <w:shd w:val="clear" w:color="auto" w:fill="FFFF99"/>
            <w:noWrap/>
            <w:vAlign w:val="center"/>
            <w:hideMark/>
          </w:tcPr>
          <w:p w14:paraId="019F08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Meal</w:t>
            </w:r>
          </w:p>
        </w:tc>
        <w:tc>
          <w:tcPr>
            <w:tcW w:w="469" w:type="dxa"/>
            <w:shd w:val="clear" w:color="000000" w:fill="FCFCFF"/>
            <w:noWrap/>
            <w:vAlign w:val="center"/>
            <w:hideMark/>
          </w:tcPr>
          <w:p w14:paraId="4D1DF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274E71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9D1AD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8696B"/>
            <w:noWrap/>
            <w:vAlign w:val="center"/>
            <w:hideMark/>
          </w:tcPr>
          <w:p w14:paraId="6BEA99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6</w:t>
            </w:r>
          </w:p>
        </w:tc>
        <w:tc>
          <w:tcPr>
            <w:tcW w:w="470" w:type="dxa"/>
            <w:shd w:val="clear" w:color="000000" w:fill="F8696B"/>
            <w:noWrap/>
            <w:vAlign w:val="center"/>
            <w:hideMark/>
          </w:tcPr>
          <w:p w14:paraId="220378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2</w:t>
            </w:r>
          </w:p>
        </w:tc>
        <w:tc>
          <w:tcPr>
            <w:tcW w:w="469" w:type="dxa"/>
            <w:shd w:val="clear" w:color="000000" w:fill="F8696B"/>
            <w:noWrap/>
            <w:vAlign w:val="center"/>
            <w:hideMark/>
          </w:tcPr>
          <w:p w14:paraId="7A37FA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6</w:t>
            </w:r>
          </w:p>
        </w:tc>
        <w:tc>
          <w:tcPr>
            <w:tcW w:w="470" w:type="dxa"/>
            <w:shd w:val="clear" w:color="000000" w:fill="F8696B"/>
            <w:noWrap/>
            <w:vAlign w:val="center"/>
            <w:hideMark/>
          </w:tcPr>
          <w:p w14:paraId="507FBF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1</w:t>
            </w:r>
          </w:p>
        </w:tc>
        <w:tc>
          <w:tcPr>
            <w:tcW w:w="470" w:type="dxa"/>
            <w:shd w:val="clear" w:color="000000" w:fill="FCFBFE"/>
            <w:noWrap/>
            <w:vAlign w:val="center"/>
            <w:hideMark/>
          </w:tcPr>
          <w:p w14:paraId="4FD6EDA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03680F9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2BBB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CE73B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3916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327D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0C83C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92773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871E6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253627FA" w14:textId="77777777" w:rsidTr="00902DE3">
        <w:trPr>
          <w:trHeight w:val="340"/>
        </w:trPr>
        <w:tc>
          <w:tcPr>
            <w:tcW w:w="988" w:type="dxa"/>
            <w:shd w:val="clear" w:color="auto" w:fill="FFFF99"/>
            <w:noWrap/>
            <w:vAlign w:val="center"/>
            <w:hideMark/>
          </w:tcPr>
          <w:p w14:paraId="70D7F5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Play</w:t>
            </w:r>
            <w:r>
              <w:rPr>
                <w:rFonts w:eastAsia="新細明體"/>
                <w:color w:val="000000"/>
                <w:kern w:val="0"/>
                <w:sz w:val="20"/>
                <w:szCs w:val="20"/>
              </w:rPr>
              <w:t xml:space="preserve"> </w:t>
            </w:r>
            <w:r w:rsidRPr="008B3977">
              <w:rPr>
                <w:rFonts w:eastAsia="新細明體"/>
                <w:color w:val="000000"/>
                <w:kern w:val="0"/>
                <w:sz w:val="20"/>
                <w:szCs w:val="20"/>
              </w:rPr>
              <w:t>Pad</w:t>
            </w:r>
          </w:p>
        </w:tc>
        <w:tc>
          <w:tcPr>
            <w:tcW w:w="469" w:type="dxa"/>
            <w:shd w:val="clear" w:color="000000" w:fill="FCFCFF"/>
            <w:noWrap/>
            <w:vAlign w:val="center"/>
            <w:hideMark/>
          </w:tcPr>
          <w:p w14:paraId="27FEC63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0724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10066B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AFB2"/>
            <w:noWrap/>
            <w:vAlign w:val="center"/>
            <w:hideMark/>
          </w:tcPr>
          <w:p w14:paraId="177144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0</w:t>
            </w:r>
          </w:p>
        </w:tc>
        <w:tc>
          <w:tcPr>
            <w:tcW w:w="470" w:type="dxa"/>
            <w:shd w:val="clear" w:color="000000" w:fill="FCFCFF"/>
            <w:noWrap/>
            <w:vAlign w:val="center"/>
            <w:hideMark/>
          </w:tcPr>
          <w:p w14:paraId="6F66BA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30841F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D8C71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5D5B06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87</w:t>
            </w:r>
          </w:p>
        </w:tc>
        <w:tc>
          <w:tcPr>
            <w:tcW w:w="470" w:type="dxa"/>
            <w:shd w:val="clear" w:color="000000" w:fill="FCF7FA"/>
            <w:noWrap/>
            <w:vAlign w:val="center"/>
            <w:hideMark/>
          </w:tcPr>
          <w:p w14:paraId="081F4A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BD0D3"/>
            <w:noWrap/>
            <w:vAlign w:val="center"/>
            <w:hideMark/>
          </w:tcPr>
          <w:p w14:paraId="337114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1425BD8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6E388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209CDF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98E90"/>
            <w:noWrap/>
            <w:vAlign w:val="center"/>
            <w:hideMark/>
          </w:tcPr>
          <w:p w14:paraId="2D3012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2833CD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4CA3D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8E778B" w14:textId="77777777" w:rsidTr="00902DE3">
        <w:trPr>
          <w:trHeight w:val="340"/>
        </w:trPr>
        <w:tc>
          <w:tcPr>
            <w:tcW w:w="988" w:type="dxa"/>
            <w:shd w:val="clear" w:color="auto" w:fill="FFFF99"/>
            <w:noWrap/>
            <w:vAlign w:val="center"/>
            <w:hideMark/>
          </w:tcPr>
          <w:p w14:paraId="29A8767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Book</w:t>
            </w:r>
          </w:p>
        </w:tc>
        <w:tc>
          <w:tcPr>
            <w:tcW w:w="469" w:type="dxa"/>
            <w:shd w:val="clear" w:color="000000" w:fill="FCFCFF"/>
            <w:noWrap/>
            <w:vAlign w:val="center"/>
            <w:hideMark/>
          </w:tcPr>
          <w:p w14:paraId="3ED67CF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4585DF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3BCD0F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BEE"/>
            <w:noWrap/>
            <w:vAlign w:val="center"/>
            <w:hideMark/>
          </w:tcPr>
          <w:p w14:paraId="44E836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CFCFF"/>
            <w:noWrap/>
            <w:vAlign w:val="center"/>
            <w:hideMark/>
          </w:tcPr>
          <w:p w14:paraId="1B7483E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FF5A11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D31DD9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0E31A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1493F18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8</w:t>
            </w:r>
          </w:p>
        </w:tc>
        <w:tc>
          <w:tcPr>
            <w:tcW w:w="470" w:type="dxa"/>
            <w:shd w:val="clear" w:color="000000" w:fill="FBD0D3"/>
            <w:noWrap/>
            <w:vAlign w:val="center"/>
            <w:hideMark/>
          </w:tcPr>
          <w:p w14:paraId="0AA6307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249E56A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96FA74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B7026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905D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55C26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B379CF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D9B8D9" w14:textId="77777777" w:rsidTr="00902DE3">
        <w:trPr>
          <w:trHeight w:val="340"/>
        </w:trPr>
        <w:tc>
          <w:tcPr>
            <w:tcW w:w="988" w:type="dxa"/>
            <w:shd w:val="clear" w:color="auto" w:fill="FFFF99"/>
            <w:noWrap/>
            <w:vAlign w:val="center"/>
            <w:hideMark/>
          </w:tcPr>
          <w:p w14:paraId="278CDD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weep</w:t>
            </w:r>
          </w:p>
        </w:tc>
        <w:tc>
          <w:tcPr>
            <w:tcW w:w="469" w:type="dxa"/>
            <w:shd w:val="clear" w:color="000000" w:fill="FCFCFF"/>
            <w:noWrap/>
            <w:vAlign w:val="center"/>
            <w:hideMark/>
          </w:tcPr>
          <w:p w14:paraId="6208EF1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BCA69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F3799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2F66F6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1C450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9178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DBC7DF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33943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EDA5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45EDDB7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w:t>
            </w:r>
          </w:p>
        </w:tc>
        <w:tc>
          <w:tcPr>
            <w:tcW w:w="469" w:type="dxa"/>
            <w:shd w:val="clear" w:color="000000" w:fill="F8696B"/>
            <w:noWrap/>
            <w:vAlign w:val="center"/>
            <w:hideMark/>
          </w:tcPr>
          <w:p w14:paraId="5108652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c>
          <w:tcPr>
            <w:tcW w:w="470" w:type="dxa"/>
            <w:shd w:val="clear" w:color="000000" w:fill="FCFCFF"/>
            <w:noWrap/>
            <w:vAlign w:val="center"/>
            <w:hideMark/>
          </w:tcPr>
          <w:p w14:paraId="4A1D60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10198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8B086F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735B4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4D058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159C6A4C" w14:textId="77777777" w:rsidTr="00902DE3">
        <w:trPr>
          <w:trHeight w:val="340"/>
        </w:trPr>
        <w:tc>
          <w:tcPr>
            <w:tcW w:w="988" w:type="dxa"/>
            <w:shd w:val="clear" w:color="auto" w:fill="FFFF99"/>
            <w:noWrap/>
            <w:vAlign w:val="center"/>
            <w:hideMark/>
          </w:tcPr>
          <w:p w14:paraId="6E954E7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leep</w:t>
            </w:r>
          </w:p>
        </w:tc>
        <w:tc>
          <w:tcPr>
            <w:tcW w:w="469" w:type="dxa"/>
            <w:shd w:val="clear" w:color="000000" w:fill="FCFCFF"/>
            <w:noWrap/>
            <w:vAlign w:val="center"/>
            <w:hideMark/>
          </w:tcPr>
          <w:p w14:paraId="70F14D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24FF2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5D4D8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8738C6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DE484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1868A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178726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C8A85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0EFD4C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BC3E3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4F3D7E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09AE144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3</w:t>
            </w:r>
          </w:p>
        </w:tc>
        <w:tc>
          <w:tcPr>
            <w:tcW w:w="470" w:type="dxa"/>
            <w:shd w:val="clear" w:color="000000" w:fill="F8696B"/>
            <w:noWrap/>
            <w:vAlign w:val="center"/>
            <w:hideMark/>
          </w:tcPr>
          <w:p w14:paraId="764CC8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86</w:t>
            </w:r>
          </w:p>
        </w:tc>
        <w:tc>
          <w:tcPr>
            <w:tcW w:w="470" w:type="dxa"/>
            <w:shd w:val="clear" w:color="000000" w:fill="FCFCFF"/>
            <w:noWrap/>
            <w:vAlign w:val="center"/>
            <w:hideMark/>
          </w:tcPr>
          <w:p w14:paraId="7AB2C9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F2D3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99CF6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A6FD1D3" w14:textId="77777777" w:rsidTr="00902DE3">
        <w:trPr>
          <w:trHeight w:val="340"/>
        </w:trPr>
        <w:tc>
          <w:tcPr>
            <w:tcW w:w="988" w:type="dxa"/>
            <w:shd w:val="clear" w:color="auto" w:fill="FFFF99"/>
            <w:noWrap/>
            <w:vAlign w:val="center"/>
            <w:hideMark/>
          </w:tcPr>
          <w:p w14:paraId="2CA6B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sh</w:t>
            </w:r>
            <w:r>
              <w:rPr>
                <w:rFonts w:eastAsia="新細明體"/>
                <w:color w:val="000000"/>
                <w:kern w:val="0"/>
                <w:sz w:val="20"/>
                <w:szCs w:val="20"/>
              </w:rPr>
              <w:t xml:space="preserve"> </w:t>
            </w:r>
            <w:r w:rsidRPr="008B3977">
              <w:rPr>
                <w:rFonts w:eastAsia="新細明體"/>
                <w:color w:val="000000"/>
                <w:kern w:val="0"/>
                <w:sz w:val="20"/>
                <w:szCs w:val="20"/>
              </w:rPr>
              <w:t>Dishes</w:t>
            </w:r>
          </w:p>
        </w:tc>
        <w:tc>
          <w:tcPr>
            <w:tcW w:w="469" w:type="dxa"/>
            <w:shd w:val="clear" w:color="000000" w:fill="FCFCFF"/>
            <w:noWrap/>
            <w:vAlign w:val="center"/>
            <w:hideMark/>
          </w:tcPr>
          <w:p w14:paraId="121D06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969F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BBBE"/>
            <w:noWrap/>
            <w:vAlign w:val="center"/>
            <w:hideMark/>
          </w:tcPr>
          <w:p w14:paraId="7383ED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CFCFF"/>
            <w:noWrap/>
            <w:vAlign w:val="center"/>
            <w:hideMark/>
          </w:tcPr>
          <w:p w14:paraId="274D2D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6C8B2A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C79EFC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CF099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54F1EC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75D6D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636D9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14C45C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61D07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2B00C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66E98B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8696B"/>
            <w:noWrap/>
            <w:vAlign w:val="center"/>
            <w:hideMark/>
          </w:tcPr>
          <w:p w14:paraId="28A0DB3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64</w:t>
            </w:r>
          </w:p>
        </w:tc>
        <w:tc>
          <w:tcPr>
            <w:tcW w:w="470" w:type="dxa"/>
            <w:shd w:val="clear" w:color="000000" w:fill="FCFCFF"/>
            <w:noWrap/>
            <w:vAlign w:val="center"/>
            <w:hideMark/>
          </w:tcPr>
          <w:p w14:paraId="3E07C07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748F6F1" w14:textId="77777777" w:rsidTr="00902DE3">
        <w:trPr>
          <w:trHeight w:val="340"/>
        </w:trPr>
        <w:tc>
          <w:tcPr>
            <w:tcW w:w="988" w:type="dxa"/>
            <w:shd w:val="clear" w:color="auto" w:fill="FFFF99"/>
            <w:noWrap/>
            <w:vAlign w:val="center"/>
            <w:hideMark/>
          </w:tcPr>
          <w:p w14:paraId="3ED16C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Go Out</w:t>
            </w:r>
          </w:p>
        </w:tc>
        <w:tc>
          <w:tcPr>
            <w:tcW w:w="469" w:type="dxa"/>
            <w:shd w:val="clear" w:color="000000" w:fill="FCFCFF"/>
            <w:noWrap/>
            <w:vAlign w:val="center"/>
            <w:hideMark/>
          </w:tcPr>
          <w:p w14:paraId="034637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DB62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6530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ACF8E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9544F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482FC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2D604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7D3FB9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A6750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0D3"/>
            <w:noWrap/>
            <w:vAlign w:val="center"/>
            <w:hideMark/>
          </w:tcPr>
          <w:p w14:paraId="58979C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4B5F0B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3D5B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F78A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79312A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03FC39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393F952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r>
      <w:tr w:rsidR="00F11E42" w:rsidRPr="008B3977" w14:paraId="76CD1CB0" w14:textId="77777777" w:rsidTr="00902DE3">
        <w:trPr>
          <w:trHeight w:val="340"/>
        </w:trPr>
        <w:tc>
          <w:tcPr>
            <w:tcW w:w="988" w:type="dxa"/>
            <w:shd w:val="clear" w:color="auto" w:fill="FFFF99"/>
            <w:noWrap/>
            <w:vAlign w:val="center"/>
            <w:hideMark/>
          </w:tcPr>
          <w:p w14:paraId="2536613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Other</w:t>
            </w:r>
          </w:p>
        </w:tc>
        <w:tc>
          <w:tcPr>
            <w:tcW w:w="469" w:type="dxa"/>
            <w:shd w:val="clear" w:color="000000" w:fill="FCFCFF"/>
            <w:noWrap/>
            <w:vAlign w:val="center"/>
            <w:hideMark/>
          </w:tcPr>
          <w:p w14:paraId="323CDA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CBCE"/>
            <w:noWrap/>
            <w:vAlign w:val="center"/>
            <w:hideMark/>
          </w:tcPr>
          <w:p w14:paraId="6399C7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DCDF"/>
            <w:noWrap/>
            <w:vAlign w:val="center"/>
            <w:hideMark/>
          </w:tcPr>
          <w:p w14:paraId="1D78869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9FC"/>
            <w:noWrap/>
            <w:vAlign w:val="center"/>
            <w:hideMark/>
          </w:tcPr>
          <w:p w14:paraId="33D02D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473BD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745376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56BC47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BFE"/>
            <w:noWrap/>
            <w:vAlign w:val="center"/>
            <w:hideMark/>
          </w:tcPr>
          <w:p w14:paraId="025CAC8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85359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7097FF9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w:t>
            </w:r>
          </w:p>
        </w:tc>
        <w:tc>
          <w:tcPr>
            <w:tcW w:w="469" w:type="dxa"/>
            <w:shd w:val="clear" w:color="000000" w:fill="FCFCFF"/>
            <w:noWrap/>
            <w:vAlign w:val="center"/>
            <w:hideMark/>
          </w:tcPr>
          <w:p w14:paraId="1235BE5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BDD"/>
            <w:noWrap/>
            <w:vAlign w:val="center"/>
            <w:hideMark/>
          </w:tcPr>
          <w:p w14:paraId="32D3F22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07FCFD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8DA"/>
            <w:noWrap/>
            <w:vAlign w:val="center"/>
            <w:hideMark/>
          </w:tcPr>
          <w:p w14:paraId="0F85F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223C32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6459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bl>
    <w:p w14:paraId="0445E25C" w14:textId="484428C1" w:rsidR="007A401F" w:rsidRDefault="00695F75" w:rsidP="00F11E42">
      <w:pPr>
        <w:pStyle w:val="afff5"/>
        <w:spacing w:beforeLines="100" w:before="240"/>
      </w:pPr>
      <w:r>
        <w:t>Even though the vital sign part AR model can almost recognize both Posture and Motion activities, some activities are still hard to be correctly recognized. If we consider the appliance usage states or light on/off in different rooms, those ambiguous activities can be distinguished. We propose a method to fuse the results from ambient part AR model and vital sign part AR model, so the fused data can build a new AR model to correctly recognize those ambiguous activities.</w:t>
      </w:r>
    </w:p>
    <w:p w14:paraId="2645EE8B" w14:textId="77777777" w:rsidR="000D191C" w:rsidRDefault="000D191C" w:rsidP="000D191C">
      <w:pPr>
        <w:pStyle w:val="ad"/>
        <w:keepNext/>
      </w:pPr>
      <w:bookmarkStart w:id="171" w:name="_Ref424337537"/>
      <w:bookmarkStart w:id="172" w:name="_Toc424364787"/>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6</w:t>
      </w:r>
      <w:r w:rsidR="002E3DD2">
        <w:rPr>
          <w:noProof/>
        </w:rPr>
        <w:fldChar w:fldCharType="end"/>
      </w:r>
      <w:bookmarkEnd w:id="171"/>
      <w:r>
        <w:tab/>
        <w:t>Predicted Result of hand’s behavior in the first layer 2LDPMM</w:t>
      </w:r>
      <w:bookmarkEnd w:id="172"/>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7"/>
        <w:gridCol w:w="396"/>
        <w:gridCol w:w="397"/>
        <w:gridCol w:w="396"/>
        <w:gridCol w:w="397"/>
        <w:gridCol w:w="397"/>
        <w:gridCol w:w="396"/>
        <w:gridCol w:w="397"/>
        <w:gridCol w:w="396"/>
        <w:gridCol w:w="397"/>
        <w:gridCol w:w="538"/>
        <w:gridCol w:w="567"/>
        <w:gridCol w:w="708"/>
        <w:gridCol w:w="567"/>
        <w:gridCol w:w="567"/>
        <w:gridCol w:w="567"/>
      </w:tblGrid>
      <w:tr w:rsidR="000D191C" w:rsidRPr="00902DE3" w14:paraId="65C5D98D" w14:textId="77777777" w:rsidTr="00835C3A">
        <w:trPr>
          <w:trHeight w:val="340"/>
        </w:trPr>
        <w:tc>
          <w:tcPr>
            <w:tcW w:w="1417" w:type="dxa"/>
            <w:shd w:val="clear" w:color="auto" w:fill="auto"/>
            <w:noWrap/>
            <w:vAlign w:val="center"/>
            <w:hideMark/>
          </w:tcPr>
          <w:p w14:paraId="63DD2010" w14:textId="77777777" w:rsidR="000D191C" w:rsidRPr="00902DE3" w:rsidRDefault="000D191C" w:rsidP="004A1641">
            <w:pPr>
              <w:widowControl/>
              <w:spacing w:line="240" w:lineRule="auto"/>
              <w:jc w:val="center"/>
              <w:rPr>
                <w:rFonts w:eastAsia="Times New Roman"/>
                <w:kern w:val="0"/>
                <w:sz w:val="20"/>
                <w:szCs w:val="20"/>
              </w:rPr>
            </w:pPr>
          </w:p>
        </w:tc>
        <w:tc>
          <w:tcPr>
            <w:tcW w:w="396" w:type="dxa"/>
            <w:shd w:val="clear" w:color="auto" w:fill="FFFF99"/>
            <w:noWrap/>
            <w:vAlign w:val="center"/>
            <w:hideMark/>
          </w:tcPr>
          <w:p w14:paraId="3523F049" w14:textId="6573505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w:t>
            </w:r>
          </w:p>
        </w:tc>
        <w:tc>
          <w:tcPr>
            <w:tcW w:w="397" w:type="dxa"/>
            <w:shd w:val="clear" w:color="auto" w:fill="FFFF99"/>
            <w:noWrap/>
            <w:vAlign w:val="center"/>
            <w:hideMark/>
          </w:tcPr>
          <w:p w14:paraId="3EC5FEA1" w14:textId="61C8A04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2</w:t>
            </w:r>
          </w:p>
        </w:tc>
        <w:tc>
          <w:tcPr>
            <w:tcW w:w="396" w:type="dxa"/>
            <w:shd w:val="clear" w:color="auto" w:fill="FFFF99"/>
            <w:noWrap/>
            <w:vAlign w:val="center"/>
            <w:hideMark/>
          </w:tcPr>
          <w:p w14:paraId="4CC645B9" w14:textId="12B36F8B"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3</w:t>
            </w:r>
          </w:p>
        </w:tc>
        <w:tc>
          <w:tcPr>
            <w:tcW w:w="397" w:type="dxa"/>
            <w:shd w:val="clear" w:color="auto" w:fill="FFFF99"/>
            <w:noWrap/>
            <w:vAlign w:val="center"/>
            <w:hideMark/>
          </w:tcPr>
          <w:p w14:paraId="6D6D9EE0" w14:textId="74559DA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4</w:t>
            </w:r>
          </w:p>
        </w:tc>
        <w:tc>
          <w:tcPr>
            <w:tcW w:w="397" w:type="dxa"/>
            <w:shd w:val="clear" w:color="auto" w:fill="FFFF99"/>
            <w:noWrap/>
            <w:vAlign w:val="center"/>
            <w:hideMark/>
          </w:tcPr>
          <w:p w14:paraId="2174DAF5" w14:textId="222E930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w:t>
            </w:r>
          </w:p>
        </w:tc>
        <w:tc>
          <w:tcPr>
            <w:tcW w:w="396" w:type="dxa"/>
            <w:shd w:val="clear" w:color="auto" w:fill="FFFF99"/>
            <w:noWrap/>
            <w:vAlign w:val="center"/>
            <w:hideMark/>
          </w:tcPr>
          <w:p w14:paraId="1B00ABEB" w14:textId="3BE9BFF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6</w:t>
            </w:r>
          </w:p>
        </w:tc>
        <w:tc>
          <w:tcPr>
            <w:tcW w:w="397" w:type="dxa"/>
            <w:shd w:val="clear" w:color="auto" w:fill="FFFF99"/>
            <w:noWrap/>
            <w:vAlign w:val="center"/>
            <w:hideMark/>
          </w:tcPr>
          <w:p w14:paraId="03D011B8" w14:textId="6C8BB7D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7</w:t>
            </w:r>
          </w:p>
        </w:tc>
        <w:tc>
          <w:tcPr>
            <w:tcW w:w="396" w:type="dxa"/>
            <w:shd w:val="clear" w:color="auto" w:fill="FFFF99"/>
            <w:noWrap/>
            <w:vAlign w:val="center"/>
            <w:hideMark/>
          </w:tcPr>
          <w:p w14:paraId="60446DEC" w14:textId="45700AF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8</w:t>
            </w:r>
          </w:p>
        </w:tc>
        <w:tc>
          <w:tcPr>
            <w:tcW w:w="397" w:type="dxa"/>
            <w:shd w:val="clear" w:color="auto" w:fill="FFFF99"/>
            <w:noWrap/>
            <w:vAlign w:val="center"/>
            <w:hideMark/>
          </w:tcPr>
          <w:p w14:paraId="3C39EBC6" w14:textId="0BCC7CDD"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9</w:t>
            </w:r>
          </w:p>
        </w:tc>
        <w:tc>
          <w:tcPr>
            <w:tcW w:w="538" w:type="dxa"/>
            <w:shd w:val="clear" w:color="auto" w:fill="FFFF99"/>
            <w:noWrap/>
            <w:vAlign w:val="center"/>
            <w:hideMark/>
          </w:tcPr>
          <w:p w14:paraId="1516DA22" w14:textId="5C5D121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0</w:t>
            </w:r>
          </w:p>
        </w:tc>
        <w:tc>
          <w:tcPr>
            <w:tcW w:w="567" w:type="dxa"/>
            <w:shd w:val="clear" w:color="auto" w:fill="FFFF99"/>
            <w:noWrap/>
            <w:vAlign w:val="center"/>
            <w:hideMark/>
          </w:tcPr>
          <w:p w14:paraId="28BAFD9B" w14:textId="7884A095"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1</w:t>
            </w:r>
          </w:p>
        </w:tc>
        <w:tc>
          <w:tcPr>
            <w:tcW w:w="708" w:type="dxa"/>
            <w:shd w:val="clear" w:color="auto" w:fill="FFFF99"/>
            <w:noWrap/>
            <w:vAlign w:val="center"/>
            <w:hideMark/>
          </w:tcPr>
          <w:p w14:paraId="289FE01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FFFF99"/>
            <w:noWrap/>
            <w:vAlign w:val="center"/>
            <w:hideMark/>
          </w:tcPr>
          <w:p w14:paraId="18641EA8" w14:textId="0DEBD5B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4</w:t>
            </w:r>
          </w:p>
        </w:tc>
        <w:tc>
          <w:tcPr>
            <w:tcW w:w="567" w:type="dxa"/>
            <w:shd w:val="clear" w:color="auto" w:fill="FFFF99"/>
            <w:noWrap/>
            <w:vAlign w:val="center"/>
            <w:hideMark/>
          </w:tcPr>
          <w:p w14:paraId="53F8E022" w14:textId="1FD4EFF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5</w:t>
            </w:r>
          </w:p>
        </w:tc>
        <w:tc>
          <w:tcPr>
            <w:tcW w:w="567" w:type="dxa"/>
            <w:shd w:val="clear" w:color="auto" w:fill="FFFF99"/>
            <w:noWrap/>
            <w:vAlign w:val="center"/>
            <w:hideMark/>
          </w:tcPr>
          <w:p w14:paraId="0DBB4EAC" w14:textId="77AB7521"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6</w:t>
            </w:r>
          </w:p>
        </w:tc>
      </w:tr>
      <w:tr w:rsidR="000D191C" w:rsidRPr="00902DE3" w14:paraId="43E72985" w14:textId="77777777" w:rsidTr="00835C3A">
        <w:trPr>
          <w:trHeight w:val="340"/>
        </w:trPr>
        <w:tc>
          <w:tcPr>
            <w:tcW w:w="1417" w:type="dxa"/>
            <w:shd w:val="clear" w:color="auto" w:fill="FFFF99"/>
            <w:noWrap/>
            <w:vAlign w:val="center"/>
            <w:hideMark/>
          </w:tcPr>
          <w:p w14:paraId="7237D17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tch TV</w:t>
            </w:r>
          </w:p>
        </w:tc>
        <w:tc>
          <w:tcPr>
            <w:tcW w:w="396" w:type="dxa"/>
            <w:shd w:val="clear" w:color="000000" w:fill="FCD9DC"/>
            <w:noWrap/>
            <w:vAlign w:val="center"/>
            <w:hideMark/>
          </w:tcPr>
          <w:p w14:paraId="626C65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9</w:t>
            </w:r>
          </w:p>
        </w:tc>
        <w:tc>
          <w:tcPr>
            <w:tcW w:w="397" w:type="dxa"/>
            <w:shd w:val="clear" w:color="000000" w:fill="FBC2C5"/>
            <w:noWrap/>
            <w:vAlign w:val="center"/>
            <w:hideMark/>
          </w:tcPr>
          <w:p w14:paraId="736C956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29</w:t>
            </w:r>
          </w:p>
        </w:tc>
        <w:tc>
          <w:tcPr>
            <w:tcW w:w="396" w:type="dxa"/>
            <w:shd w:val="clear" w:color="000000" w:fill="FCFCFF"/>
            <w:noWrap/>
            <w:vAlign w:val="center"/>
            <w:hideMark/>
          </w:tcPr>
          <w:p w14:paraId="27AD9F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AD201A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5969B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CE74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44947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3ECCA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3EB05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DFFA28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30A828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53EA0C8"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4EAAD86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B3D70D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F1DC3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7E7CE09" w14:textId="77777777" w:rsidTr="00835C3A">
        <w:trPr>
          <w:trHeight w:val="340"/>
        </w:trPr>
        <w:tc>
          <w:tcPr>
            <w:tcW w:w="1417" w:type="dxa"/>
            <w:shd w:val="clear" w:color="auto" w:fill="FFFF99"/>
            <w:noWrap/>
            <w:vAlign w:val="center"/>
            <w:hideMark/>
          </w:tcPr>
          <w:p w14:paraId="16309CF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Newspaper</w:t>
            </w:r>
          </w:p>
        </w:tc>
        <w:tc>
          <w:tcPr>
            <w:tcW w:w="396" w:type="dxa"/>
            <w:shd w:val="clear" w:color="000000" w:fill="FCFCFF"/>
            <w:noWrap/>
            <w:vAlign w:val="center"/>
            <w:hideMark/>
          </w:tcPr>
          <w:p w14:paraId="6202C52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BB8BB"/>
            <w:noWrap/>
            <w:vAlign w:val="center"/>
            <w:hideMark/>
          </w:tcPr>
          <w:p w14:paraId="1F51B0E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68</w:t>
            </w:r>
          </w:p>
        </w:tc>
        <w:tc>
          <w:tcPr>
            <w:tcW w:w="396" w:type="dxa"/>
            <w:shd w:val="clear" w:color="000000" w:fill="FCFCFF"/>
            <w:noWrap/>
            <w:vAlign w:val="center"/>
            <w:hideMark/>
          </w:tcPr>
          <w:p w14:paraId="1BFC319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5070CA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A7D2F3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8A4FC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23D2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147863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FF61A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7F642F1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16E755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598869D"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771001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51E32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2851E4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A1F05D1" w14:textId="77777777" w:rsidTr="00835C3A">
        <w:trPr>
          <w:trHeight w:val="340"/>
        </w:trPr>
        <w:tc>
          <w:tcPr>
            <w:tcW w:w="1417" w:type="dxa"/>
            <w:shd w:val="clear" w:color="auto" w:fill="FFFF99"/>
            <w:noWrap/>
            <w:vAlign w:val="center"/>
            <w:hideMark/>
          </w:tcPr>
          <w:p w14:paraId="62D7D7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lastRenderedPageBreak/>
              <w:t>Exercise</w:t>
            </w:r>
          </w:p>
        </w:tc>
        <w:tc>
          <w:tcPr>
            <w:tcW w:w="396" w:type="dxa"/>
            <w:shd w:val="clear" w:color="000000" w:fill="FCFCFF"/>
            <w:noWrap/>
            <w:vAlign w:val="center"/>
            <w:hideMark/>
          </w:tcPr>
          <w:p w14:paraId="0D81BDD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55B9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6BD73E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8696B"/>
            <w:noWrap/>
            <w:vAlign w:val="center"/>
            <w:hideMark/>
          </w:tcPr>
          <w:p w14:paraId="0D15492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51</w:t>
            </w:r>
          </w:p>
        </w:tc>
        <w:tc>
          <w:tcPr>
            <w:tcW w:w="397" w:type="dxa"/>
            <w:shd w:val="clear" w:color="000000" w:fill="F8696B"/>
            <w:noWrap/>
            <w:vAlign w:val="center"/>
            <w:hideMark/>
          </w:tcPr>
          <w:p w14:paraId="04A33E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9</w:t>
            </w:r>
          </w:p>
        </w:tc>
        <w:tc>
          <w:tcPr>
            <w:tcW w:w="396" w:type="dxa"/>
            <w:shd w:val="clear" w:color="000000" w:fill="F8696B"/>
            <w:noWrap/>
            <w:vAlign w:val="center"/>
            <w:hideMark/>
          </w:tcPr>
          <w:p w14:paraId="059D868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7</w:t>
            </w:r>
          </w:p>
        </w:tc>
        <w:tc>
          <w:tcPr>
            <w:tcW w:w="397" w:type="dxa"/>
            <w:shd w:val="clear" w:color="000000" w:fill="F8696B"/>
            <w:noWrap/>
            <w:vAlign w:val="center"/>
            <w:hideMark/>
          </w:tcPr>
          <w:p w14:paraId="073DC63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67</w:t>
            </w:r>
          </w:p>
        </w:tc>
        <w:tc>
          <w:tcPr>
            <w:tcW w:w="396" w:type="dxa"/>
            <w:shd w:val="clear" w:color="000000" w:fill="F8696B"/>
            <w:noWrap/>
            <w:vAlign w:val="center"/>
            <w:hideMark/>
          </w:tcPr>
          <w:p w14:paraId="67EA5DD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397" w:type="dxa"/>
            <w:shd w:val="clear" w:color="000000" w:fill="F8696B"/>
            <w:noWrap/>
            <w:vAlign w:val="center"/>
            <w:hideMark/>
          </w:tcPr>
          <w:p w14:paraId="251FA3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35</w:t>
            </w:r>
          </w:p>
        </w:tc>
        <w:tc>
          <w:tcPr>
            <w:tcW w:w="538" w:type="dxa"/>
            <w:shd w:val="clear" w:color="000000" w:fill="F8696B"/>
            <w:noWrap/>
            <w:vAlign w:val="center"/>
            <w:hideMark/>
          </w:tcPr>
          <w:p w14:paraId="49BD2E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5</w:t>
            </w:r>
          </w:p>
        </w:tc>
        <w:tc>
          <w:tcPr>
            <w:tcW w:w="567" w:type="dxa"/>
            <w:shd w:val="clear" w:color="000000" w:fill="F8696B"/>
            <w:noWrap/>
            <w:vAlign w:val="center"/>
            <w:hideMark/>
          </w:tcPr>
          <w:p w14:paraId="79A586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708" w:type="dxa"/>
            <w:shd w:val="clear" w:color="auto" w:fill="auto"/>
            <w:noWrap/>
            <w:vAlign w:val="center"/>
            <w:hideMark/>
          </w:tcPr>
          <w:p w14:paraId="5E370FB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162A7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0C5EE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46DFA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874C3C1" w14:textId="77777777" w:rsidTr="00835C3A">
        <w:trPr>
          <w:trHeight w:val="340"/>
        </w:trPr>
        <w:tc>
          <w:tcPr>
            <w:tcW w:w="1417" w:type="dxa"/>
            <w:shd w:val="clear" w:color="auto" w:fill="FFFF99"/>
            <w:noWrap/>
            <w:vAlign w:val="center"/>
            <w:hideMark/>
          </w:tcPr>
          <w:p w14:paraId="632ED9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Meal</w:t>
            </w:r>
          </w:p>
        </w:tc>
        <w:tc>
          <w:tcPr>
            <w:tcW w:w="396" w:type="dxa"/>
            <w:shd w:val="clear" w:color="000000" w:fill="FBCBCD"/>
            <w:noWrap/>
            <w:vAlign w:val="center"/>
            <w:hideMark/>
          </w:tcPr>
          <w:p w14:paraId="1765594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84</w:t>
            </w:r>
          </w:p>
        </w:tc>
        <w:tc>
          <w:tcPr>
            <w:tcW w:w="397" w:type="dxa"/>
            <w:shd w:val="clear" w:color="000000" w:fill="FCE9EB"/>
            <w:noWrap/>
            <w:vAlign w:val="center"/>
            <w:hideMark/>
          </w:tcPr>
          <w:p w14:paraId="261E8BD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78</w:t>
            </w:r>
          </w:p>
        </w:tc>
        <w:tc>
          <w:tcPr>
            <w:tcW w:w="396" w:type="dxa"/>
            <w:shd w:val="clear" w:color="000000" w:fill="FCF3F6"/>
            <w:noWrap/>
            <w:vAlign w:val="center"/>
            <w:hideMark/>
          </w:tcPr>
          <w:p w14:paraId="7CE6FC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CFCFF"/>
            <w:noWrap/>
            <w:vAlign w:val="center"/>
            <w:hideMark/>
          </w:tcPr>
          <w:p w14:paraId="447AA5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027D92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3C26F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532F2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E89E8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B9A1E5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528BA5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25390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ADBE67A"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7FA"/>
            <w:noWrap/>
            <w:vAlign w:val="center"/>
            <w:hideMark/>
          </w:tcPr>
          <w:p w14:paraId="1125BD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567" w:type="dxa"/>
            <w:shd w:val="clear" w:color="000000" w:fill="F8696B"/>
            <w:noWrap/>
            <w:vAlign w:val="center"/>
            <w:hideMark/>
          </w:tcPr>
          <w:p w14:paraId="6FF4CED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4</w:t>
            </w:r>
          </w:p>
        </w:tc>
        <w:tc>
          <w:tcPr>
            <w:tcW w:w="567" w:type="dxa"/>
            <w:shd w:val="clear" w:color="000000" w:fill="F8696B"/>
            <w:noWrap/>
            <w:vAlign w:val="center"/>
            <w:hideMark/>
          </w:tcPr>
          <w:p w14:paraId="1DB01D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70</w:t>
            </w:r>
          </w:p>
        </w:tc>
      </w:tr>
      <w:tr w:rsidR="000D191C" w:rsidRPr="00902DE3" w14:paraId="55B31766" w14:textId="77777777" w:rsidTr="00835C3A">
        <w:trPr>
          <w:trHeight w:val="340"/>
        </w:trPr>
        <w:tc>
          <w:tcPr>
            <w:tcW w:w="1417" w:type="dxa"/>
            <w:shd w:val="clear" w:color="auto" w:fill="FFFF99"/>
            <w:noWrap/>
            <w:vAlign w:val="center"/>
            <w:hideMark/>
          </w:tcPr>
          <w:p w14:paraId="02867B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Play Pad</w:t>
            </w:r>
          </w:p>
        </w:tc>
        <w:tc>
          <w:tcPr>
            <w:tcW w:w="396" w:type="dxa"/>
            <w:shd w:val="clear" w:color="000000" w:fill="F8696B"/>
            <w:noWrap/>
            <w:vAlign w:val="center"/>
            <w:hideMark/>
          </w:tcPr>
          <w:p w14:paraId="7C29E8E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1</w:t>
            </w:r>
          </w:p>
        </w:tc>
        <w:tc>
          <w:tcPr>
            <w:tcW w:w="397" w:type="dxa"/>
            <w:shd w:val="clear" w:color="000000" w:fill="FCE2E5"/>
            <w:noWrap/>
            <w:vAlign w:val="center"/>
            <w:hideMark/>
          </w:tcPr>
          <w:p w14:paraId="6ED88B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03</w:t>
            </w:r>
          </w:p>
        </w:tc>
        <w:tc>
          <w:tcPr>
            <w:tcW w:w="396" w:type="dxa"/>
            <w:shd w:val="clear" w:color="000000" w:fill="FCFCFF"/>
            <w:noWrap/>
            <w:vAlign w:val="center"/>
            <w:hideMark/>
          </w:tcPr>
          <w:p w14:paraId="047F179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AB8D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0DC547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A17E7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17CC91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B3C0E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9F276F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5C9939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130608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F4C06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385748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3F6"/>
            <w:noWrap/>
            <w:vAlign w:val="center"/>
            <w:hideMark/>
          </w:tcPr>
          <w:p w14:paraId="41D41B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w:t>
            </w:r>
          </w:p>
        </w:tc>
        <w:tc>
          <w:tcPr>
            <w:tcW w:w="567" w:type="dxa"/>
            <w:shd w:val="clear" w:color="000000" w:fill="FCF8FB"/>
            <w:noWrap/>
            <w:vAlign w:val="center"/>
            <w:hideMark/>
          </w:tcPr>
          <w:p w14:paraId="012A7A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r>
      <w:tr w:rsidR="000D191C" w:rsidRPr="00902DE3" w14:paraId="0EB943E6" w14:textId="77777777" w:rsidTr="00835C3A">
        <w:trPr>
          <w:trHeight w:val="340"/>
        </w:trPr>
        <w:tc>
          <w:tcPr>
            <w:tcW w:w="1417" w:type="dxa"/>
            <w:shd w:val="clear" w:color="auto" w:fill="FFFF99"/>
            <w:noWrap/>
            <w:vAlign w:val="center"/>
            <w:hideMark/>
          </w:tcPr>
          <w:p w14:paraId="529578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Book</w:t>
            </w:r>
          </w:p>
        </w:tc>
        <w:tc>
          <w:tcPr>
            <w:tcW w:w="396" w:type="dxa"/>
            <w:shd w:val="clear" w:color="000000" w:fill="FCF6F9"/>
            <w:noWrap/>
            <w:vAlign w:val="center"/>
            <w:hideMark/>
          </w:tcPr>
          <w:p w14:paraId="4B2E41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4</w:t>
            </w:r>
          </w:p>
        </w:tc>
        <w:tc>
          <w:tcPr>
            <w:tcW w:w="397" w:type="dxa"/>
            <w:shd w:val="clear" w:color="000000" w:fill="F8696B"/>
            <w:noWrap/>
            <w:vAlign w:val="center"/>
            <w:hideMark/>
          </w:tcPr>
          <w:p w14:paraId="488B69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75</w:t>
            </w:r>
          </w:p>
        </w:tc>
        <w:tc>
          <w:tcPr>
            <w:tcW w:w="396" w:type="dxa"/>
            <w:shd w:val="clear" w:color="000000" w:fill="FCF8FB"/>
            <w:noWrap/>
            <w:vAlign w:val="center"/>
            <w:hideMark/>
          </w:tcPr>
          <w:p w14:paraId="2753C2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5362614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03A45A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68F94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D3D00B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85272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E048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E27270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F1157E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65949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F01C80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7FA"/>
            <w:noWrap/>
            <w:vAlign w:val="center"/>
            <w:hideMark/>
          </w:tcPr>
          <w:p w14:paraId="6262D13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c>
          <w:tcPr>
            <w:tcW w:w="567" w:type="dxa"/>
            <w:shd w:val="clear" w:color="000000" w:fill="FCFCFF"/>
            <w:noWrap/>
            <w:vAlign w:val="center"/>
            <w:hideMark/>
          </w:tcPr>
          <w:p w14:paraId="03FFFDD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715864CE" w14:textId="77777777" w:rsidTr="00835C3A">
        <w:trPr>
          <w:trHeight w:val="340"/>
        </w:trPr>
        <w:tc>
          <w:tcPr>
            <w:tcW w:w="1417" w:type="dxa"/>
            <w:shd w:val="clear" w:color="auto" w:fill="FFFF99"/>
            <w:noWrap/>
            <w:vAlign w:val="center"/>
            <w:hideMark/>
          </w:tcPr>
          <w:p w14:paraId="746E83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weep</w:t>
            </w:r>
          </w:p>
        </w:tc>
        <w:tc>
          <w:tcPr>
            <w:tcW w:w="396" w:type="dxa"/>
            <w:shd w:val="clear" w:color="000000" w:fill="FCFCFF"/>
            <w:noWrap/>
            <w:vAlign w:val="center"/>
            <w:hideMark/>
          </w:tcPr>
          <w:p w14:paraId="4EB8B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010D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6" w:type="dxa"/>
            <w:shd w:val="clear" w:color="000000" w:fill="FCF8FB"/>
            <w:noWrap/>
            <w:vAlign w:val="center"/>
            <w:hideMark/>
          </w:tcPr>
          <w:p w14:paraId="4080098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0AFB56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72E1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D4CECD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B27585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F74BFD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F1A5A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D6DCB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82F0A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FA070A1"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90DB2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D7CDC7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A2325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C46CF6C" w14:textId="77777777" w:rsidTr="00835C3A">
        <w:trPr>
          <w:trHeight w:val="340"/>
        </w:trPr>
        <w:tc>
          <w:tcPr>
            <w:tcW w:w="1417" w:type="dxa"/>
            <w:shd w:val="clear" w:color="auto" w:fill="FFFF99"/>
            <w:noWrap/>
            <w:vAlign w:val="center"/>
            <w:hideMark/>
          </w:tcPr>
          <w:p w14:paraId="672036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leep</w:t>
            </w:r>
          </w:p>
        </w:tc>
        <w:tc>
          <w:tcPr>
            <w:tcW w:w="396" w:type="dxa"/>
            <w:shd w:val="clear" w:color="000000" w:fill="FCFCFF"/>
            <w:noWrap/>
            <w:vAlign w:val="center"/>
            <w:hideMark/>
          </w:tcPr>
          <w:p w14:paraId="59CE72E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01A8AC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8696B"/>
            <w:noWrap/>
            <w:vAlign w:val="center"/>
            <w:hideMark/>
          </w:tcPr>
          <w:p w14:paraId="754A574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31</w:t>
            </w:r>
          </w:p>
        </w:tc>
        <w:tc>
          <w:tcPr>
            <w:tcW w:w="397" w:type="dxa"/>
            <w:shd w:val="clear" w:color="000000" w:fill="FCFCFF"/>
            <w:noWrap/>
            <w:vAlign w:val="center"/>
            <w:hideMark/>
          </w:tcPr>
          <w:p w14:paraId="4003CD2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E178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0EAF0A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1FFF6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695009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4528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130A4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21BEF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54B1473C"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3006B3D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C2F3B2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AFCB8B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22AAD9EC" w14:textId="77777777" w:rsidTr="00835C3A">
        <w:trPr>
          <w:trHeight w:val="340"/>
        </w:trPr>
        <w:tc>
          <w:tcPr>
            <w:tcW w:w="1417" w:type="dxa"/>
            <w:shd w:val="clear" w:color="auto" w:fill="FFFF99"/>
            <w:noWrap/>
            <w:vAlign w:val="center"/>
            <w:hideMark/>
          </w:tcPr>
          <w:p w14:paraId="639029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sh Dishes</w:t>
            </w:r>
          </w:p>
        </w:tc>
        <w:tc>
          <w:tcPr>
            <w:tcW w:w="396" w:type="dxa"/>
            <w:shd w:val="clear" w:color="000000" w:fill="FCFCFF"/>
            <w:noWrap/>
            <w:vAlign w:val="center"/>
            <w:hideMark/>
          </w:tcPr>
          <w:p w14:paraId="2C9A56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7F0F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3412E1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6920A6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A73B9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9A6B0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ABECC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4C6C2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11751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0C54F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C9A8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E5163D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8696B"/>
            <w:noWrap/>
            <w:vAlign w:val="center"/>
            <w:hideMark/>
          </w:tcPr>
          <w:p w14:paraId="436FCAC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w:t>
            </w:r>
          </w:p>
        </w:tc>
        <w:tc>
          <w:tcPr>
            <w:tcW w:w="567" w:type="dxa"/>
            <w:shd w:val="clear" w:color="000000" w:fill="FCECEF"/>
            <w:noWrap/>
            <w:vAlign w:val="center"/>
            <w:hideMark/>
          </w:tcPr>
          <w:p w14:paraId="32C229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4</w:t>
            </w:r>
          </w:p>
        </w:tc>
        <w:tc>
          <w:tcPr>
            <w:tcW w:w="567" w:type="dxa"/>
            <w:shd w:val="clear" w:color="000000" w:fill="FCFCFF"/>
            <w:noWrap/>
            <w:vAlign w:val="center"/>
            <w:hideMark/>
          </w:tcPr>
          <w:p w14:paraId="5DABCB8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BF1961A" w14:textId="77777777" w:rsidTr="00835C3A">
        <w:trPr>
          <w:trHeight w:val="340"/>
        </w:trPr>
        <w:tc>
          <w:tcPr>
            <w:tcW w:w="1417" w:type="dxa"/>
            <w:shd w:val="clear" w:color="auto" w:fill="FFFF99"/>
            <w:noWrap/>
            <w:vAlign w:val="center"/>
            <w:hideMark/>
          </w:tcPr>
          <w:p w14:paraId="0F77063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Go Out</w:t>
            </w:r>
          </w:p>
        </w:tc>
        <w:tc>
          <w:tcPr>
            <w:tcW w:w="396" w:type="dxa"/>
            <w:shd w:val="clear" w:color="000000" w:fill="FCFCFF"/>
            <w:noWrap/>
            <w:vAlign w:val="center"/>
            <w:hideMark/>
          </w:tcPr>
          <w:p w14:paraId="6435E0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1E1CA9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8FB"/>
            <w:noWrap/>
            <w:vAlign w:val="center"/>
            <w:hideMark/>
          </w:tcPr>
          <w:p w14:paraId="4E25B13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170D355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C46D0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A985D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252248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4F762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758C3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391121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F6FDCB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173229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7902A09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4D8BC3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9B97CB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DCB089D" w14:textId="77777777" w:rsidTr="00835C3A">
        <w:trPr>
          <w:trHeight w:val="340"/>
        </w:trPr>
        <w:tc>
          <w:tcPr>
            <w:tcW w:w="1417" w:type="dxa"/>
            <w:shd w:val="clear" w:color="auto" w:fill="FFFF99"/>
            <w:noWrap/>
            <w:vAlign w:val="center"/>
            <w:hideMark/>
          </w:tcPr>
          <w:p w14:paraId="1E182A5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Other</w:t>
            </w:r>
          </w:p>
        </w:tc>
        <w:tc>
          <w:tcPr>
            <w:tcW w:w="396" w:type="dxa"/>
            <w:shd w:val="clear" w:color="000000" w:fill="FCFCFF"/>
            <w:noWrap/>
            <w:vAlign w:val="center"/>
            <w:hideMark/>
          </w:tcPr>
          <w:p w14:paraId="201CABE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FBE9D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94732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71DD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A5C2E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676D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3D8D5D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090CC7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E01853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B5F81F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A09C06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3277AA0"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CFF"/>
            <w:noWrap/>
            <w:vAlign w:val="center"/>
            <w:hideMark/>
          </w:tcPr>
          <w:p w14:paraId="6C9816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1B660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C97FC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bl>
    <w:p w14:paraId="7C57F915" w14:textId="1F9132B0" w:rsidR="00152CB3" w:rsidRDefault="00B671C2" w:rsidP="000D191C">
      <w:pPr>
        <w:pStyle w:val="afff5"/>
        <w:spacing w:beforeLines="100" w:before="240"/>
      </w:pPr>
      <w:r>
        <w:rPr>
          <w:rFonts w:hint="eastAsia"/>
        </w:rPr>
        <w:t>2LDPMM is a likely topic model, so the function of 2LDPMM is similar to topic model.</w:t>
      </w:r>
      <w:r>
        <w:t xml:space="preserve"> The results of first layer 2LDPMM represent the type of one second behavior of weak hand; and for the view point of topic model, each type can be considered </w:t>
      </w:r>
      <w:r w:rsidR="00DE13A0">
        <w:t>as</w:t>
      </w:r>
      <w:r>
        <w:t xml:space="preserve"> one vocabulary and its features are words. And we generate histogram of a sequence of weak hand’s behaviors as the feature for second layer 2LDPMM; </w:t>
      </w:r>
      <w:r w:rsidR="00DE13A0">
        <w:t>for the view point of topic model, this histogram can be considered as a document and the second layer 2LDPMM tries to find the topic of this document that one topic is mapping to a kind of activity.</w:t>
      </w:r>
      <w:r w:rsidR="005D396C">
        <w:rPr>
          <w:rFonts w:hint="eastAsia"/>
        </w:rPr>
        <w:t xml:space="preserve"> In the experiment,</w:t>
      </w:r>
      <w:r w:rsidR="005D396C">
        <w:t xml:space="preserve"> the first layer 2LDPMM finds 56 clusters</w:t>
      </w:r>
      <w:r w:rsidR="003F4B25">
        <w:t xml:space="preserve"> (the cluster denotes as “</w:t>
      </w:r>
      <w:proofErr w:type="spellStart"/>
      <w:r w:rsidR="003F4B25">
        <w:t>hb</w:t>
      </w:r>
      <w:proofErr w:type="spellEnd"/>
      <w:r w:rsidR="003F4B25">
        <w:t>”)</w:t>
      </w:r>
      <w:r w:rsidR="005D396C">
        <w:t xml:space="preserve"> and they represent different kinds of hand’s behaviors. </w:t>
      </w:r>
      <w:r w:rsidR="00902DE3">
        <w:fldChar w:fldCharType="begin"/>
      </w:r>
      <w:r w:rsidR="00902DE3">
        <w:instrText xml:space="preserve"> REF _Ref424337537 \h </w:instrText>
      </w:r>
      <w:r w:rsidR="00902DE3">
        <w:fldChar w:fldCharType="separate"/>
      </w:r>
      <w:r w:rsidR="0035085A">
        <w:t xml:space="preserve">Table </w:t>
      </w:r>
      <w:r w:rsidR="0035085A">
        <w:rPr>
          <w:noProof/>
        </w:rPr>
        <w:t>5</w:t>
      </w:r>
      <w:r w:rsidR="0035085A">
        <w:noBreakHyphen/>
      </w:r>
      <w:r w:rsidR="0035085A">
        <w:rPr>
          <w:noProof/>
        </w:rPr>
        <w:t>6</w:t>
      </w:r>
      <w:r w:rsidR="00902DE3">
        <w:fldChar w:fldCharType="end"/>
      </w:r>
      <w:r w:rsidR="00902DE3">
        <w:t xml:space="preserve"> shows the predicted results from the first layer 2LDPMM. T</w:t>
      </w:r>
      <w:r w:rsidR="005D396C">
        <w:t>here are 8 clusters</w:t>
      </w:r>
      <w:r w:rsidR="003F4B25">
        <w:t xml:space="preserve"> (hb4 to hb</w:t>
      </w:r>
      <w:r w:rsidR="00902DE3">
        <w:t>11)</w:t>
      </w:r>
      <w:r w:rsidR="005D396C">
        <w:t xml:space="preserve"> belong to “Exercise” and only 2 clusters </w:t>
      </w:r>
      <w:r w:rsidR="003F4B25">
        <w:t>(hb1 and hb</w:t>
      </w:r>
      <w:r w:rsidR="00902DE3">
        <w:t xml:space="preserve">2) </w:t>
      </w:r>
      <w:r w:rsidR="005D396C">
        <w:t xml:space="preserve">belong to “Play pad”. The hands’ behavior of “Exercise” </w:t>
      </w:r>
      <w:r w:rsidR="00627B60">
        <w:t>is</w:t>
      </w:r>
      <w:r w:rsidR="005D396C">
        <w:t xml:space="preserve"> various, so </w:t>
      </w:r>
      <w:r w:rsidR="00627B60">
        <w:t>the types of “Exercise” is higher than other Posture activities. The hands’ behavior of “Play pad” is relatively invariant than “Exercise”, so the types of hand’s behavior of “Play pad” are only be determined to 2 types.</w:t>
      </w:r>
      <w:r w:rsidR="00902DE3">
        <w:t xml:space="preserve"> And the dominated </w:t>
      </w:r>
      <w:r w:rsidR="003F4B25">
        <w:t>activity of cluster hb</w:t>
      </w:r>
      <w:r w:rsidR="00902DE3">
        <w:t>2 is “Read” that is no</w:t>
      </w:r>
      <w:r w:rsidR="003F4B25">
        <w:t>t “Play pad”. We consider that hb</w:t>
      </w:r>
      <w:r w:rsidR="00902DE3">
        <w:t xml:space="preserve">2 represents the weak hand stays in a table and it may hold something </w:t>
      </w:r>
      <w:r w:rsidR="000D191C">
        <w:t>(books, newspaper or pad). It obviously shows one cluster can represent one kind of hand’s behaviors and different activities can have same hand’s behavior in their completed behaviors.</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0D191C" w14:paraId="055E6832" w14:textId="77777777" w:rsidTr="004A1641">
        <w:tc>
          <w:tcPr>
            <w:tcW w:w="8362" w:type="dxa"/>
          </w:tcPr>
          <w:p w14:paraId="447CDE06" w14:textId="2A654A7A" w:rsidR="000D191C" w:rsidRDefault="00AD6BF1" w:rsidP="004A1641">
            <w:pPr>
              <w:pStyle w:val="afff5"/>
              <w:ind w:firstLine="0"/>
              <w:jc w:val="center"/>
            </w:pPr>
            <w:r>
              <w:rPr>
                <w:noProof/>
              </w:rPr>
              <w:lastRenderedPageBreak/>
              <w:drawing>
                <wp:inline distT="0" distB="0" distL="0" distR="0" wp14:anchorId="72625935" wp14:editId="63C93BEB">
                  <wp:extent cx="4825218" cy="3653166"/>
                  <wp:effectExtent l="0" t="0" r="0" b="444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9037" cy="3656058"/>
                          </a:xfrm>
                          <a:prstGeom prst="rect">
                            <a:avLst/>
                          </a:prstGeom>
                          <a:noFill/>
                        </pic:spPr>
                      </pic:pic>
                    </a:graphicData>
                  </a:graphic>
                </wp:inline>
              </w:drawing>
            </w:r>
          </w:p>
        </w:tc>
      </w:tr>
      <w:tr w:rsidR="000D191C" w:rsidRPr="00780D05" w14:paraId="72F956A0" w14:textId="77777777" w:rsidTr="004A1641">
        <w:tc>
          <w:tcPr>
            <w:tcW w:w="8362" w:type="dxa"/>
          </w:tcPr>
          <w:p w14:paraId="11CFFBBE" w14:textId="12DA7C80" w:rsidR="000D191C" w:rsidRPr="00780D05" w:rsidRDefault="000D191C" w:rsidP="00275A57">
            <w:pPr>
              <w:pStyle w:val="afff5"/>
              <w:ind w:firstLine="0"/>
              <w:jc w:val="center"/>
            </w:pPr>
            <w:bookmarkStart w:id="173" w:name="_Ref424339219"/>
            <w:bookmarkStart w:id="174" w:name="_Ref424339215"/>
            <w:bookmarkStart w:id="175" w:name="_Toc424364778"/>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5</w:t>
            </w:r>
            <w:r w:rsidR="002E3DD2">
              <w:rPr>
                <w:noProof/>
              </w:rPr>
              <w:fldChar w:fldCharType="end"/>
            </w:r>
            <w:bookmarkEnd w:id="173"/>
            <w:r w:rsidRPr="00C175B9">
              <w:rPr>
                <w:rFonts w:hint="eastAsia"/>
              </w:rPr>
              <w:t xml:space="preserve"> </w:t>
            </w:r>
            <w:r w:rsidRPr="00C175B9">
              <w:t>The</w:t>
            </w:r>
            <w:r>
              <w:t xml:space="preserve"> </w:t>
            </w:r>
            <w:r w:rsidR="00275A57">
              <w:t>predicted results from the 2</w:t>
            </w:r>
            <w:r w:rsidR="00275A57" w:rsidRPr="00275A57">
              <w:rPr>
                <w:vertAlign w:val="superscript"/>
              </w:rPr>
              <w:t>nd</w:t>
            </w:r>
            <w:r w:rsidR="00275A57">
              <w:t xml:space="preserve"> layer 2LDPMM</w:t>
            </w:r>
            <w:bookmarkEnd w:id="174"/>
            <w:bookmarkEnd w:id="175"/>
          </w:p>
        </w:tc>
      </w:tr>
    </w:tbl>
    <w:p w14:paraId="170ECF4F" w14:textId="2F4A7A18" w:rsidR="00510955" w:rsidRPr="00953B22" w:rsidRDefault="00275A57" w:rsidP="00953B22">
      <w:pPr>
        <w:pStyle w:val="afff5"/>
      </w:pPr>
      <w:r>
        <w:fldChar w:fldCharType="begin"/>
      </w:r>
      <w:r>
        <w:instrText xml:space="preserve"> REF _Ref424339219 \h </w:instrText>
      </w:r>
      <w:r>
        <w:fldChar w:fldCharType="separate"/>
      </w:r>
      <w:r w:rsidR="0035085A" w:rsidRPr="00C175B9">
        <w:t xml:space="preserve">Fig. </w:t>
      </w:r>
      <w:r w:rsidR="0035085A">
        <w:rPr>
          <w:noProof/>
        </w:rPr>
        <w:t>5</w:t>
      </w:r>
      <w:r w:rsidR="0035085A" w:rsidRPr="00C175B9">
        <w:noBreakHyphen/>
      </w:r>
      <w:r w:rsidR="0035085A">
        <w:rPr>
          <w:noProof/>
        </w:rPr>
        <w:t>5</w:t>
      </w:r>
      <w:r>
        <w:fldChar w:fldCharType="end"/>
      </w:r>
      <w:r>
        <w:t xml:space="preserve"> shows the result of the second layer 2LDPMM. The horizontal axis represents the cluster ID and the vertical axis represents the time and time interval of predicting input data is 5 seconds. The figure shows about 210 seconds successive input vital sign data.</w:t>
      </w:r>
      <w:r w:rsidR="00AD6BF1">
        <w:t xml:space="preserve"> Most of clusters only contains one activity, e.g., cluster C4 contains “Go Out” and both clusters C2 and C3 contain “Sleep”. “Sweep” can be represented to C5 and C6, and comparing to the real activity of doing sweep that C5 maps to sweep floor and C6 maps to take out the dusk from dustpan. These two different behaviors are categorized to different clusters. And the similar activities “Watch TV” and “Read” are overlapping to same cluster C8 for a long time. The second layer</w:t>
      </w:r>
      <w:r w:rsidR="00052B3A">
        <w:t xml:space="preserve"> nonparametric</w:t>
      </w:r>
      <w:r w:rsidR="00AD6BF1">
        <w:t xml:space="preserve"> </w:t>
      </w:r>
      <w:r w:rsidR="00052B3A">
        <w:t>hierarchical AR model can resolve the ambiguous clustering problem.</w:t>
      </w:r>
    </w:p>
    <w:p w14:paraId="207E6997" w14:textId="1C9D9464" w:rsidR="006720A1" w:rsidRDefault="00E905CC" w:rsidP="006720A1">
      <w:pPr>
        <w:pStyle w:val="31"/>
      </w:pPr>
      <w:bookmarkStart w:id="176" w:name="_Toc424364747"/>
      <w:r w:rsidRPr="00E905CC">
        <w:t>Performance</w:t>
      </w:r>
      <w:r>
        <w:rPr>
          <w:rFonts w:hint="eastAsia"/>
        </w:rPr>
        <w:t xml:space="preserve"> on Fusion Ambient and Vital Sign Model</w:t>
      </w:r>
      <w:bookmarkEnd w:id="176"/>
    </w:p>
    <w:p w14:paraId="573AB74B" w14:textId="659EA5B5" w:rsidR="00052B3A" w:rsidRDefault="00242EB5" w:rsidP="00052B3A">
      <w:pPr>
        <w:pStyle w:val="afff5"/>
      </w:pPr>
      <w:r>
        <w:t>When we obtain</w:t>
      </w:r>
      <w:r>
        <w:rPr>
          <w:rFonts w:hint="eastAsia"/>
        </w:rPr>
        <w:t xml:space="preserve"> </w:t>
      </w:r>
      <w:r>
        <w:t>the results from first layer nonparametric hierarchical AR model</w:t>
      </w:r>
      <w:r w:rsidR="00925365">
        <w:t xml:space="preserve"> (NHARM)</w:t>
      </w:r>
      <w:r>
        <w:t xml:space="preserve">, we have get the predicted results of ambient and vital sign. Each instance is </w:t>
      </w:r>
      <w:r>
        <w:lastRenderedPageBreak/>
        <w:t>considered as the concatenation of 60 successive vital sign data, and the predicted result of vital sign data are the discrete data. Each predicted result represents an activity that the user does. Because the limitation of current sensor cannot sense environment in a very short interval time, the system snapshots the environment by ambient sensors</w:t>
      </w:r>
      <w:r w:rsidR="006E3F78">
        <w:t xml:space="preserve"> </w:t>
      </w:r>
      <w:r>
        <w:t>every</w:t>
      </w:r>
      <w:r w:rsidR="006E3F78">
        <w:t xml:space="preserve"> 5 seconds. The fused AR model also predicts user’s daily liv</w:t>
      </w:r>
      <w:r w:rsidR="00A41E9F">
        <w:t>ing activities every 5 seconds.</w:t>
      </w:r>
    </w:p>
    <w:p w14:paraId="7A317B97" w14:textId="61C90087" w:rsidR="00A41E9F" w:rsidRDefault="002337C4" w:rsidP="00A41E9F">
      <w:pPr>
        <w:pStyle w:val="afff5"/>
        <w:spacing w:beforeLines="100" w:before="240"/>
      </w:pPr>
      <w:r>
        <w:t xml:space="preserve">The result of ambient AR model can represent the environment observation and the objective point of view to monitor user’s activities. The result of vital sign model can represent the human behavior and the subjective of view to monitor user’s activities. </w:t>
      </w:r>
      <w:r>
        <w:rPr>
          <w:rFonts w:hint="eastAsia"/>
        </w:rPr>
        <w:t>The 2</w:t>
      </w:r>
      <w:r w:rsidRPr="00925365">
        <w:rPr>
          <w:rFonts w:hint="eastAsia"/>
          <w:vertAlign w:val="superscript"/>
        </w:rPr>
        <w:t>nd</w:t>
      </w:r>
      <w:r>
        <w:rPr>
          <w:rFonts w:hint="eastAsia"/>
        </w:rPr>
        <w:t xml:space="preserve"> </w:t>
      </w:r>
      <w:r>
        <w:t xml:space="preserve">layer NHARM concatenates the results from ambient and vital sign AR models as the completed point of view to monitor user’s activities. </w:t>
      </w:r>
      <w:r w:rsidR="00C139B0">
        <w:t>We compute different concatenated results occurs times from all results to find the time-frequency (TF) value of each type of concatenated result. When a TF value of a type of concatenated result is higher than 1%, this type of concatenated result becomes a cluster head. The other types of concatenated results</w:t>
      </w:r>
      <w:r w:rsidR="00420D6B">
        <w:t>,</w:t>
      </w:r>
      <w:r w:rsidR="00C139B0">
        <w:t xml:space="preserve"> which TF value are lower than 1%</w:t>
      </w:r>
      <w:r w:rsidR="00420D6B">
        <w:t xml:space="preserve">, are used KNN approach to predict its cluster and add it into the cluster. </w:t>
      </w:r>
      <w:r w:rsidR="004A1641">
        <w:t xml:space="preserve">For the KNN approach, it finds the distance between current instance and other instances by their features. </w:t>
      </w:r>
      <w:r w:rsidR="005C1277">
        <w:t xml:space="preserve">If using the results from ambient and vital sign AR model for KNN approach, it cannot determine the difference between different activities. Since both the predicted results are different to ambient and vital sign AR models, the distance is fixed 2. And one predicted result is same but the other is different, then the distance is 1. We can only find the 2 different value of distances, the KNN is ineffective. So, we generate new features for KNN model, and the new features are extracting from ambient and vital sign part AR model. </w:t>
      </w:r>
      <w:r w:rsidR="004A1641">
        <w:t xml:space="preserve">However, the time domain of features between ambient and vital sign are different. The time domain of ambient feature is the snapshot of ambient sensor’s active status; and the time domain of vital sign feature is </w:t>
      </w:r>
      <w:r w:rsidR="004A1641">
        <w:lastRenderedPageBreak/>
        <w:t xml:space="preserve">one minute successive </w:t>
      </w:r>
      <w:r w:rsidR="005C1277">
        <w:t xml:space="preserve">hand’s behaviors. It is hard to dismantle the features of vital sign AR model, so we transfer the data format of ambient predicted results. We consider the time domain of ambient AR model is same to hand’s behaviors. So we build the histogram of one minute successive ambient predicted results as the new features. The </w:t>
      </w:r>
      <w:r w:rsidR="00735293">
        <w:t xml:space="preserve">occurred times of each cluster is multiple 5 to fill up the non-sensing data. </w:t>
      </w:r>
      <w:r w:rsidR="00462666">
        <w:t xml:space="preserve">For example, </w:t>
      </w:r>
      <w:r w:rsidR="00462666">
        <w:fldChar w:fldCharType="begin"/>
      </w:r>
      <w:r w:rsidR="00462666">
        <w:instrText xml:space="preserve"> REF _Ref424349538 \h </w:instrText>
      </w:r>
      <w:r w:rsidR="00462666">
        <w:fldChar w:fldCharType="separate"/>
      </w:r>
      <w:r w:rsidR="0035085A">
        <w:t xml:space="preserve">Table </w:t>
      </w:r>
      <w:r w:rsidR="0035085A">
        <w:rPr>
          <w:noProof/>
        </w:rPr>
        <w:t>5</w:t>
      </w:r>
      <w:r w:rsidR="0035085A">
        <w:noBreakHyphen/>
      </w:r>
      <w:r w:rsidR="0035085A">
        <w:rPr>
          <w:noProof/>
        </w:rPr>
        <w:t>7</w:t>
      </w:r>
      <w:r w:rsidR="00462666">
        <w:fldChar w:fldCharType="end"/>
      </w:r>
      <w:r w:rsidR="00462666">
        <w:t xml:space="preserve"> shows the feature format from a sequence of activity “Watch TV”</w:t>
      </w:r>
    </w:p>
    <w:p w14:paraId="424DE403" w14:textId="4F6D0D6A" w:rsidR="0005680C" w:rsidRDefault="0005680C" w:rsidP="0005680C">
      <w:pPr>
        <w:pStyle w:val="ad"/>
        <w:keepNext/>
      </w:pPr>
      <w:bookmarkStart w:id="177" w:name="_Ref424349538"/>
      <w:bookmarkStart w:id="178" w:name="_Toc424364788"/>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7</w:t>
      </w:r>
      <w:r w:rsidR="002E3DD2">
        <w:rPr>
          <w:noProof/>
        </w:rPr>
        <w:fldChar w:fldCharType="end"/>
      </w:r>
      <w:bookmarkEnd w:id="177"/>
      <w:r>
        <w:tab/>
      </w:r>
      <w:r w:rsidR="00FE3960">
        <w:t>Feature of the 2</w:t>
      </w:r>
      <w:r w:rsidR="00FE3960" w:rsidRPr="00FE3960">
        <w:rPr>
          <w:vertAlign w:val="superscript"/>
        </w:rPr>
        <w:t>nd</w:t>
      </w:r>
      <w:r w:rsidR="00FE3960">
        <w:t xml:space="preserve"> layer NHARM for a sequence of activity “Watch TV”</w:t>
      </w:r>
      <w:bookmarkEnd w:id="17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6"/>
        <w:gridCol w:w="566"/>
        <w:gridCol w:w="566"/>
        <w:gridCol w:w="567"/>
        <w:gridCol w:w="566"/>
        <w:gridCol w:w="566"/>
        <w:gridCol w:w="566"/>
        <w:gridCol w:w="567"/>
        <w:gridCol w:w="568"/>
        <w:gridCol w:w="566"/>
        <w:gridCol w:w="566"/>
        <w:gridCol w:w="567"/>
        <w:gridCol w:w="566"/>
        <w:gridCol w:w="566"/>
        <w:gridCol w:w="567"/>
      </w:tblGrid>
      <w:tr w:rsidR="00CD028E" w:rsidRPr="00CD028E" w14:paraId="20CCBCE0" w14:textId="77777777" w:rsidTr="00CD028E">
        <w:trPr>
          <w:trHeight w:val="340"/>
        </w:trPr>
        <w:tc>
          <w:tcPr>
            <w:tcW w:w="5098" w:type="dxa"/>
            <w:gridSpan w:val="9"/>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2AE5203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Vital Sign AR: features of first layer 2LDPMM</w:t>
            </w:r>
          </w:p>
        </w:tc>
        <w:tc>
          <w:tcPr>
            <w:tcW w:w="3396" w:type="dxa"/>
            <w:gridSpan w:val="6"/>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7DA56910" w14:textId="77777777" w:rsidR="00462666"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 xml:space="preserve">Ambient AR: the successive predicted </w:t>
            </w:r>
          </w:p>
          <w:p w14:paraId="3310A668" w14:textId="4DBC926F"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result for one minutes</w:t>
            </w:r>
          </w:p>
        </w:tc>
      </w:tr>
      <w:tr w:rsidR="00CD028E" w:rsidRPr="00CD028E" w14:paraId="68777CC5" w14:textId="77777777" w:rsidTr="00CD028E">
        <w:trPr>
          <w:trHeight w:val="340"/>
        </w:trPr>
        <w:tc>
          <w:tcPr>
            <w:tcW w:w="566" w:type="dxa"/>
            <w:tcBorders>
              <w:left w:val="single" w:sz="12" w:space="0" w:color="auto"/>
              <w:bottom w:val="single" w:sz="12" w:space="0" w:color="auto"/>
              <w:right w:val="single" w:sz="6" w:space="0" w:color="auto"/>
            </w:tcBorders>
            <w:shd w:val="clear" w:color="auto" w:fill="FFCC99"/>
            <w:noWrap/>
            <w:vAlign w:val="center"/>
            <w:hideMark/>
          </w:tcPr>
          <w:p w14:paraId="69768FBA" w14:textId="3CBCC2DF"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474AED0" w14:textId="24908B34"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B6305AE" w14:textId="050E6601"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70DDACD0" w14:textId="4395B837"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3</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33BA825" w14:textId="4F87502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2AE3B3B" w14:textId="5C1C866A"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38</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8724A73" w14:textId="076EB05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39ECEDC" w14:textId="4E6461D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5</w:t>
            </w:r>
          </w:p>
        </w:tc>
        <w:tc>
          <w:tcPr>
            <w:tcW w:w="566" w:type="dxa"/>
            <w:tcBorders>
              <w:top w:val="single" w:sz="8" w:space="0" w:color="auto"/>
              <w:left w:val="single" w:sz="6" w:space="0" w:color="auto"/>
              <w:bottom w:val="single" w:sz="12" w:space="0" w:color="auto"/>
              <w:right w:val="single" w:sz="12" w:space="0" w:color="auto"/>
            </w:tcBorders>
            <w:shd w:val="clear" w:color="auto" w:fill="FFCC99"/>
            <w:noWrap/>
            <w:vAlign w:val="center"/>
            <w:hideMark/>
          </w:tcPr>
          <w:p w14:paraId="1E72806D" w14:textId="0C9070F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6</w:t>
            </w:r>
          </w:p>
        </w:tc>
        <w:tc>
          <w:tcPr>
            <w:tcW w:w="566" w:type="dxa"/>
            <w:tcBorders>
              <w:top w:val="single" w:sz="8" w:space="0" w:color="auto"/>
              <w:left w:val="single" w:sz="12" w:space="0" w:color="auto"/>
              <w:bottom w:val="single" w:sz="12" w:space="0" w:color="auto"/>
              <w:right w:val="single" w:sz="6" w:space="0" w:color="auto"/>
            </w:tcBorders>
            <w:shd w:val="clear" w:color="auto" w:fill="FFCC99"/>
            <w:noWrap/>
            <w:vAlign w:val="center"/>
            <w:hideMark/>
          </w:tcPr>
          <w:p w14:paraId="29B5996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36CB13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2</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7B35FF5" w14:textId="0982E3E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7750D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5</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508742A6" w14:textId="5D584F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12" w:space="0" w:color="auto"/>
            </w:tcBorders>
            <w:shd w:val="clear" w:color="auto" w:fill="FFCC99"/>
            <w:noWrap/>
            <w:vAlign w:val="center"/>
            <w:hideMark/>
          </w:tcPr>
          <w:p w14:paraId="7014C93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8</w:t>
            </w:r>
          </w:p>
        </w:tc>
      </w:tr>
      <w:tr w:rsidR="00271DE6" w:rsidRPr="00CD028E" w14:paraId="67639834" w14:textId="77777777" w:rsidTr="00271DE6">
        <w:trPr>
          <w:trHeight w:val="340"/>
        </w:trPr>
        <w:tc>
          <w:tcPr>
            <w:tcW w:w="566" w:type="dxa"/>
            <w:tcBorders>
              <w:top w:val="single" w:sz="12" w:space="0" w:color="auto"/>
              <w:left w:val="single" w:sz="12" w:space="0" w:color="auto"/>
              <w:right w:val="single" w:sz="6" w:space="0" w:color="auto"/>
            </w:tcBorders>
            <w:shd w:val="clear" w:color="auto" w:fill="E5DFEC" w:themeFill="accent4" w:themeFillTint="33"/>
            <w:noWrap/>
            <w:vAlign w:val="center"/>
            <w:hideMark/>
          </w:tcPr>
          <w:p w14:paraId="4AFA8A4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7</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89791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39A9147C" w14:textId="146BDDC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683A8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3D772A2" w14:textId="151B2E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1B5571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70DA6141" w14:textId="4980801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4D1E58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bottom w:val="single" w:sz="8" w:space="0" w:color="auto"/>
              <w:right w:val="single" w:sz="12" w:space="0" w:color="auto"/>
            </w:tcBorders>
            <w:shd w:val="clear" w:color="auto" w:fill="E5DFEC" w:themeFill="accent4" w:themeFillTint="33"/>
            <w:noWrap/>
            <w:vAlign w:val="center"/>
            <w:hideMark/>
          </w:tcPr>
          <w:p w14:paraId="035F9A6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12" w:space="0" w:color="auto"/>
              <w:bottom w:val="single" w:sz="8" w:space="0" w:color="auto"/>
              <w:right w:val="single" w:sz="6" w:space="0" w:color="auto"/>
            </w:tcBorders>
            <w:shd w:val="clear" w:color="auto" w:fill="EAF1DD" w:themeFill="accent3" w:themeFillTint="33"/>
            <w:noWrap/>
            <w:vAlign w:val="center"/>
            <w:hideMark/>
          </w:tcPr>
          <w:p w14:paraId="05B32EE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61AD9F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0F298DBD" w14:textId="7D6E49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82F426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58146DB2" w14:textId="1FFF57BF"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12" w:space="0" w:color="auto"/>
            </w:tcBorders>
            <w:shd w:val="clear" w:color="auto" w:fill="EAF1DD" w:themeFill="accent3" w:themeFillTint="33"/>
            <w:noWrap/>
            <w:vAlign w:val="center"/>
            <w:hideMark/>
          </w:tcPr>
          <w:p w14:paraId="22C129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35E36D7" w14:textId="77777777" w:rsidTr="00271DE6">
        <w:trPr>
          <w:trHeight w:val="340"/>
        </w:trPr>
        <w:tc>
          <w:tcPr>
            <w:tcW w:w="566" w:type="dxa"/>
            <w:tcBorders>
              <w:left w:val="single" w:sz="12" w:space="0" w:color="auto"/>
            </w:tcBorders>
            <w:shd w:val="clear" w:color="auto" w:fill="E5DFEC" w:themeFill="accent4" w:themeFillTint="33"/>
            <w:noWrap/>
            <w:vAlign w:val="center"/>
            <w:hideMark/>
          </w:tcPr>
          <w:p w14:paraId="72D2F38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3</w:t>
            </w:r>
          </w:p>
        </w:tc>
        <w:tc>
          <w:tcPr>
            <w:tcW w:w="566" w:type="dxa"/>
            <w:shd w:val="clear" w:color="auto" w:fill="E5DFEC" w:themeFill="accent4" w:themeFillTint="33"/>
            <w:noWrap/>
            <w:vAlign w:val="center"/>
            <w:hideMark/>
          </w:tcPr>
          <w:p w14:paraId="21D49C4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E5DFEC" w:themeFill="accent4" w:themeFillTint="33"/>
            <w:noWrap/>
            <w:vAlign w:val="center"/>
            <w:hideMark/>
          </w:tcPr>
          <w:p w14:paraId="747CA99B" w14:textId="0928C61C"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E5DFEC" w:themeFill="accent4" w:themeFillTint="33"/>
            <w:noWrap/>
            <w:vAlign w:val="center"/>
            <w:hideMark/>
          </w:tcPr>
          <w:p w14:paraId="6D83A0A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5</w:t>
            </w:r>
          </w:p>
        </w:tc>
        <w:tc>
          <w:tcPr>
            <w:tcW w:w="566" w:type="dxa"/>
            <w:shd w:val="clear" w:color="auto" w:fill="E5DFEC" w:themeFill="accent4" w:themeFillTint="33"/>
            <w:noWrap/>
            <w:vAlign w:val="center"/>
            <w:hideMark/>
          </w:tcPr>
          <w:p w14:paraId="6DB65478" w14:textId="4ECB3D8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5DFEC" w:themeFill="accent4" w:themeFillTint="33"/>
            <w:noWrap/>
            <w:vAlign w:val="center"/>
            <w:hideMark/>
          </w:tcPr>
          <w:p w14:paraId="06D375E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E5DFEC" w:themeFill="accent4" w:themeFillTint="33"/>
            <w:noWrap/>
            <w:vAlign w:val="center"/>
            <w:hideMark/>
          </w:tcPr>
          <w:p w14:paraId="5025C659" w14:textId="06FE62F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E5DFEC" w:themeFill="accent4" w:themeFillTint="33"/>
            <w:noWrap/>
            <w:vAlign w:val="center"/>
            <w:hideMark/>
          </w:tcPr>
          <w:p w14:paraId="543729D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E5DFEC" w:themeFill="accent4" w:themeFillTint="33"/>
            <w:noWrap/>
            <w:vAlign w:val="center"/>
            <w:hideMark/>
          </w:tcPr>
          <w:p w14:paraId="634DBB7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381E405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7B98121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3FAE230" w14:textId="0B0C1D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1AC3F9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B3CB282" w14:textId="21D5FEA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129904E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C795660"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206A819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8</w:t>
            </w:r>
          </w:p>
        </w:tc>
        <w:tc>
          <w:tcPr>
            <w:tcW w:w="566" w:type="dxa"/>
            <w:shd w:val="clear" w:color="auto" w:fill="DAEEF3" w:themeFill="accent5" w:themeFillTint="33"/>
            <w:noWrap/>
            <w:vAlign w:val="center"/>
            <w:hideMark/>
          </w:tcPr>
          <w:p w14:paraId="30F958A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8CA518F" w14:textId="7C44E2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34A7CDD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0</w:t>
            </w:r>
          </w:p>
        </w:tc>
        <w:tc>
          <w:tcPr>
            <w:tcW w:w="566" w:type="dxa"/>
            <w:shd w:val="clear" w:color="auto" w:fill="DAEEF3" w:themeFill="accent5" w:themeFillTint="33"/>
            <w:noWrap/>
            <w:vAlign w:val="center"/>
            <w:hideMark/>
          </w:tcPr>
          <w:p w14:paraId="248F8FDD" w14:textId="66040E7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328EC8F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2B152ADC" w14:textId="4E8987D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6619F6C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D1C839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9EFF4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257BB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64C5219" w14:textId="6ACBFA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8F64F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C5DEA83" w14:textId="2996EBF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69FA902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02512D02"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65F386C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3</w:t>
            </w:r>
          </w:p>
        </w:tc>
        <w:tc>
          <w:tcPr>
            <w:tcW w:w="566" w:type="dxa"/>
            <w:shd w:val="clear" w:color="auto" w:fill="DAEEF3" w:themeFill="accent5" w:themeFillTint="33"/>
            <w:noWrap/>
            <w:vAlign w:val="center"/>
            <w:hideMark/>
          </w:tcPr>
          <w:p w14:paraId="4A865B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6A99F5" w14:textId="79ABBFA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57A109D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5</w:t>
            </w:r>
          </w:p>
        </w:tc>
        <w:tc>
          <w:tcPr>
            <w:tcW w:w="566" w:type="dxa"/>
            <w:shd w:val="clear" w:color="auto" w:fill="DAEEF3" w:themeFill="accent5" w:themeFillTint="33"/>
            <w:noWrap/>
            <w:vAlign w:val="center"/>
            <w:hideMark/>
          </w:tcPr>
          <w:p w14:paraId="58029182" w14:textId="44AB4AA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595085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39237830" w14:textId="7A14740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0C69EC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7EC634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4CE592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4017E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74E19264" w14:textId="2E5B5B3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CB9FD3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5634F130" w14:textId="1DE81FE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815AB1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60BE0ECB"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F385A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FE84FE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7E4D7248" w14:textId="4CE35A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C2624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5E54FA61" w14:textId="7A5B288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D164E4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BCAF8FE" w14:textId="6BF8D15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4BEE8D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4AF82FC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2E4E397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0A0059D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4A833006" w14:textId="01C72D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5D622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2F1D907" w14:textId="6D1CB6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331FA9B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0355C4F"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64A689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9C84A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529A2C9F" w14:textId="4924356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FAEB8C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6CF4D05D" w14:textId="162EB0A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06EA60A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43DCD18" w14:textId="1017190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11F1D8A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6123F3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050FD6B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AC9A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37A82675" w14:textId="51318C1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48D82FF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8B5124A" w14:textId="018BDDC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58B688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FB92C33" w14:textId="77777777" w:rsidTr="00271DE6">
        <w:trPr>
          <w:trHeight w:val="340"/>
        </w:trPr>
        <w:tc>
          <w:tcPr>
            <w:tcW w:w="566" w:type="dxa"/>
            <w:tcBorders>
              <w:left w:val="single" w:sz="12" w:space="0" w:color="auto"/>
              <w:bottom w:val="single" w:sz="12" w:space="0" w:color="auto"/>
            </w:tcBorders>
            <w:shd w:val="clear" w:color="auto" w:fill="DAEEF3" w:themeFill="accent5" w:themeFillTint="33"/>
            <w:noWrap/>
            <w:vAlign w:val="center"/>
            <w:hideMark/>
          </w:tcPr>
          <w:p w14:paraId="6A22F9B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5AD20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46878011" w14:textId="0D217B3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tcBorders>
            <w:shd w:val="clear" w:color="auto" w:fill="DAEEF3" w:themeFill="accent5" w:themeFillTint="33"/>
            <w:noWrap/>
            <w:vAlign w:val="center"/>
            <w:hideMark/>
          </w:tcPr>
          <w:p w14:paraId="5748EC0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DAEEF3" w:themeFill="accent5" w:themeFillTint="33"/>
            <w:noWrap/>
            <w:vAlign w:val="center"/>
            <w:hideMark/>
          </w:tcPr>
          <w:p w14:paraId="2392EEC8" w14:textId="183C39B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DAEEF3" w:themeFill="accent5" w:themeFillTint="33"/>
            <w:noWrap/>
            <w:vAlign w:val="center"/>
            <w:hideMark/>
          </w:tcPr>
          <w:p w14:paraId="56DF314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6C27017B" w14:textId="63EDB96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8" w:space="0" w:color="auto"/>
            </w:tcBorders>
            <w:shd w:val="clear" w:color="auto" w:fill="DAEEF3" w:themeFill="accent5" w:themeFillTint="33"/>
            <w:noWrap/>
            <w:vAlign w:val="center"/>
            <w:hideMark/>
          </w:tcPr>
          <w:p w14:paraId="2F70BF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12" w:space="0" w:color="auto"/>
              <w:right w:val="single" w:sz="12" w:space="0" w:color="auto"/>
            </w:tcBorders>
            <w:shd w:val="clear" w:color="auto" w:fill="DAEEF3" w:themeFill="accent5" w:themeFillTint="33"/>
            <w:noWrap/>
            <w:vAlign w:val="center"/>
            <w:hideMark/>
          </w:tcPr>
          <w:p w14:paraId="1364CB2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12" w:space="0" w:color="auto"/>
              <w:right w:val="single" w:sz="8" w:space="0" w:color="auto"/>
            </w:tcBorders>
            <w:shd w:val="clear" w:color="auto" w:fill="EAF1DD" w:themeFill="accent3" w:themeFillTint="33"/>
            <w:noWrap/>
            <w:vAlign w:val="center"/>
            <w:hideMark/>
          </w:tcPr>
          <w:p w14:paraId="1CD2115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bottom w:val="single" w:sz="12" w:space="0" w:color="auto"/>
            </w:tcBorders>
            <w:shd w:val="clear" w:color="auto" w:fill="EAF1DD" w:themeFill="accent3" w:themeFillTint="33"/>
            <w:noWrap/>
            <w:vAlign w:val="center"/>
            <w:hideMark/>
          </w:tcPr>
          <w:p w14:paraId="41EF70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bottom w:val="single" w:sz="12" w:space="0" w:color="auto"/>
            </w:tcBorders>
            <w:shd w:val="clear" w:color="auto" w:fill="EAF1DD" w:themeFill="accent3" w:themeFillTint="33"/>
            <w:noWrap/>
            <w:vAlign w:val="center"/>
            <w:hideMark/>
          </w:tcPr>
          <w:p w14:paraId="19BD8B12" w14:textId="74D71FB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EAF1DD" w:themeFill="accent3" w:themeFillTint="33"/>
            <w:noWrap/>
            <w:vAlign w:val="center"/>
            <w:hideMark/>
          </w:tcPr>
          <w:p w14:paraId="178CEDB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EAF1DD" w:themeFill="accent3" w:themeFillTint="33"/>
            <w:noWrap/>
            <w:vAlign w:val="center"/>
            <w:hideMark/>
          </w:tcPr>
          <w:p w14:paraId="14880D20" w14:textId="6DC801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12" w:space="0" w:color="auto"/>
            </w:tcBorders>
            <w:shd w:val="clear" w:color="auto" w:fill="EAF1DD" w:themeFill="accent3" w:themeFillTint="33"/>
            <w:noWrap/>
            <w:vAlign w:val="center"/>
            <w:hideMark/>
          </w:tcPr>
          <w:p w14:paraId="426C4C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bl>
    <w:p w14:paraId="7F502FFC" w14:textId="2E4CFEDD" w:rsidR="0005680C" w:rsidRDefault="00271DE6" w:rsidP="00A41E9F">
      <w:pPr>
        <w:pStyle w:val="afff5"/>
        <w:spacing w:beforeLines="100" w:before="240"/>
      </w:pPr>
      <w:r>
        <w:t xml:space="preserve">For the vital sign AR model, </w:t>
      </w:r>
      <w:r>
        <w:rPr>
          <w:rFonts w:hint="eastAsia"/>
        </w:rPr>
        <w:t>the</w:t>
      </w:r>
      <w:r>
        <w:t xml:space="preserve"> predicted results of</w:t>
      </w:r>
      <w:r>
        <w:rPr>
          <w:rFonts w:hint="eastAsia"/>
        </w:rPr>
        <w:t xml:space="preserve"> first and second instances belong to </w:t>
      </w:r>
      <w:r>
        <w:t xml:space="preserve">cluster C4 and other instances in the example belong to cluster C9 (please see the </w:t>
      </w:r>
      <w:r>
        <w:fldChar w:fldCharType="begin"/>
      </w:r>
      <w:r>
        <w:instrText xml:space="preserve"> REF _Ref424350174 \h </w:instrText>
      </w:r>
      <w:r>
        <w:fldChar w:fldCharType="separate"/>
      </w:r>
      <w:r w:rsidR="0035085A">
        <w:t xml:space="preserve">Table </w:t>
      </w:r>
      <w:r w:rsidR="0035085A">
        <w:rPr>
          <w:noProof/>
        </w:rPr>
        <w:t>5</w:t>
      </w:r>
      <w:r w:rsidR="0035085A">
        <w:noBreakHyphen/>
      </w:r>
      <w:r w:rsidR="0035085A">
        <w:rPr>
          <w:noProof/>
        </w:rPr>
        <w:t>5</w:t>
      </w:r>
      <w:r>
        <w:fldChar w:fldCharType="end"/>
      </w:r>
      <w:r>
        <w:t xml:space="preserve">). </w:t>
      </w:r>
      <w:r w:rsidR="0097433D">
        <w:t>The concatenated results of first and second instances are “4</w:t>
      </w:r>
      <w:proofErr w:type="gramStart"/>
      <w:r w:rsidR="0097433D">
        <w:t>,5</w:t>
      </w:r>
      <w:proofErr w:type="gramEnd"/>
      <w:r w:rsidR="0097433D">
        <w:t>”; other are “9,5”. The TF value of “9</w:t>
      </w:r>
      <w:proofErr w:type="gramStart"/>
      <w:r w:rsidR="0097433D">
        <w:t>,5</w:t>
      </w:r>
      <w:proofErr w:type="gramEnd"/>
      <w:r w:rsidR="0097433D">
        <w:t xml:space="preserve">” is higher than 1%, so these kind of instances belong to one cluster. And the TF value of “4,5” is lower than 1%, so the first and second instances need to use KNN approach to find the most similar activity. </w:t>
      </w:r>
      <w:r w:rsidR="00954E59">
        <w:fldChar w:fldCharType="begin"/>
      </w:r>
      <w:r w:rsidR="00954E59">
        <w:instrText xml:space="preserve"> REF _Ref424350748 \h </w:instrText>
      </w:r>
      <w:r w:rsidR="00954E59">
        <w:fldChar w:fldCharType="separate"/>
      </w:r>
      <w:r w:rsidR="0035085A">
        <w:t xml:space="preserve">Table </w:t>
      </w:r>
      <w:r w:rsidR="0035085A">
        <w:rPr>
          <w:noProof/>
        </w:rPr>
        <w:t>5</w:t>
      </w:r>
      <w:r w:rsidR="0035085A">
        <w:noBreakHyphen/>
      </w:r>
      <w:r w:rsidR="0035085A">
        <w:rPr>
          <w:noProof/>
        </w:rPr>
        <w:t>8</w:t>
      </w:r>
      <w:r w:rsidR="00954E59">
        <w:fldChar w:fldCharType="end"/>
      </w:r>
      <w:r w:rsidR="00954E59">
        <w:t xml:space="preserve"> shows the clustering results from ambient and vital sign data. </w:t>
      </w:r>
      <w:r w:rsidR="00FD4163">
        <w:t>It observes 14 clusters, and each cluster represents a categorized training data. Each categorized training data is mapping to one daily living activity.</w:t>
      </w:r>
    </w:p>
    <w:p w14:paraId="6E02DCC1" w14:textId="77777777" w:rsidR="005C65FF" w:rsidRDefault="005C65FF" w:rsidP="005C65FF">
      <w:pPr>
        <w:pStyle w:val="ad"/>
        <w:keepNext/>
      </w:pPr>
      <w:bookmarkStart w:id="179" w:name="_Ref424350748"/>
      <w:bookmarkStart w:id="180" w:name="_Toc424364789"/>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8</w:t>
      </w:r>
      <w:r w:rsidR="002E3DD2">
        <w:rPr>
          <w:noProof/>
        </w:rPr>
        <w:fldChar w:fldCharType="end"/>
      </w:r>
      <w:bookmarkEnd w:id="179"/>
      <w:r>
        <w:tab/>
        <w:t>Predicted result of daily living activity in the 2</w:t>
      </w:r>
      <w:r w:rsidRPr="00271DE6">
        <w:rPr>
          <w:vertAlign w:val="superscript"/>
        </w:rPr>
        <w:t>nd</w:t>
      </w:r>
      <w:r>
        <w:t xml:space="preserve"> layer NHARM</w:t>
      </w:r>
      <w:bookmarkEnd w:id="1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56"/>
        <w:gridCol w:w="522"/>
        <w:gridCol w:w="522"/>
        <w:gridCol w:w="522"/>
        <w:gridCol w:w="522"/>
        <w:gridCol w:w="522"/>
        <w:gridCol w:w="522"/>
        <w:gridCol w:w="522"/>
        <w:gridCol w:w="522"/>
        <w:gridCol w:w="522"/>
        <w:gridCol w:w="522"/>
        <w:gridCol w:w="522"/>
        <w:gridCol w:w="522"/>
        <w:gridCol w:w="522"/>
        <w:gridCol w:w="522"/>
      </w:tblGrid>
      <w:tr w:rsidR="005C65FF" w:rsidRPr="00A41E9F" w14:paraId="13E80671" w14:textId="77777777" w:rsidTr="003B7015">
        <w:trPr>
          <w:trHeight w:val="340"/>
        </w:trPr>
        <w:tc>
          <w:tcPr>
            <w:tcW w:w="1056" w:type="dxa"/>
            <w:shd w:val="clear" w:color="auto" w:fill="auto"/>
            <w:noWrap/>
            <w:vAlign w:val="center"/>
            <w:hideMark/>
          </w:tcPr>
          <w:p w14:paraId="7EDBC787" w14:textId="77777777" w:rsidR="005C65FF" w:rsidRPr="00A41E9F" w:rsidRDefault="005C65FF" w:rsidP="003B7015">
            <w:pPr>
              <w:widowControl/>
              <w:spacing w:line="240" w:lineRule="auto"/>
              <w:jc w:val="center"/>
              <w:rPr>
                <w:rFonts w:eastAsia="Times New Roman"/>
                <w:kern w:val="0"/>
                <w:sz w:val="20"/>
                <w:szCs w:val="20"/>
              </w:rPr>
            </w:pPr>
          </w:p>
        </w:tc>
        <w:tc>
          <w:tcPr>
            <w:tcW w:w="522" w:type="dxa"/>
            <w:shd w:val="clear" w:color="auto" w:fill="FFFF99"/>
            <w:noWrap/>
            <w:vAlign w:val="center"/>
            <w:hideMark/>
          </w:tcPr>
          <w:p w14:paraId="50828A2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w:t>
            </w:r>
          </w:p>
        </w:tc>
        <w:tc>
          <w:tcPr>
            <w:tcW w:w="522" w:type="dxa"/>
            <w:shd w:val="clear" w:color="auto" w:fill="FFFF99"/>
            <w:noWrap/>
            <w:vAlign w:val="center"/>
            <w:hideMark/>
          </w:tcPr>
          <w:p w14:paraId="3AFA69E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2</w:t>
            </w:r>
          </w:p>
        </w:tc>
        <w:tc>
          <w:tcPr>
            <w:tcW w:w="522" w:type="dxa"/>
            <w:shd w:val="clear" w:color="auto" w:fill="FFFF99"/>
            <w:noWrap/>
            <w:vAlign w:val="center"/>
            <w:hideMark/>
          </w:tcPr>
          <w:p w14:paraId="33BDD98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3</w:t>
            </w:r>
          </w:p>
        </w:tc>
        <w:tc>
          <w:tcPr>
            <w:tcW w:w="522" w:type="dxa"/>
            <w:shd w:val="clear" w:color="auto" w:fill="FFFF99"/>
            <w:noWrap/>
            <w:vAlign w:val="center"/>
            <w:hideMark/>
          </w:tcPr>
          <w:p w14:paraId="154EC74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4</w:t>
            </w:r>
          </w:p>
        </w:tc>
        <w:tc>
          <w:tcPr>
            <w:tcW w:w="522" w:type="dxa"/>
            <w:shd w:val="clear" w:color="auto" w:fill="FFFF99"/>
            <w:noWrap/>
            <w:vAlign w:val="center"/>
            <w:hideMark/>
          </w:tcPr>
          <w:p w14:paraId="0A3F508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5</w:t>
            </w:r>
          </w:p>
        </w:tc>
        <w:tc>
          <w:tcPr>
            <w:tcW w:w="522" w:type="dxa"/>
            <w:shd w:val="clear" w:color="auto" w:fill="FFFF99"/>
            <w:noWrap/>
            <w:vAlign w:val="center"/>
            <w:hideMark/>
          </w:tcPr>
          <w:p w14:paraId="3A00EF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6</w:t>
            </w:r>
          </w:p>
        </w:tc>
        <w:tc>
          <w:tcPr>
            <w:tcW w:w="522" w:type="dxa"/>
            <w:shd w:val="clear" w:color="auto" w:fill="FFFF99"/>
            <w:noWrap/>
            <w:vAlign w:val="center"/>
            <w:hideMark/>
          </w:tcPr>
          <w:p w14:paraId="50FD9F5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7</w:t>
            </w:r>
          </w:p>
        </w:tc>
        <w:tc>
          <w:tcPr>
            <w:tcW w:w="522" w:type="dxa"/>
            <w:shd w:val="clear" w:color="auto" w:fill="FFFF99"/>
            <w:noWrap/>
            <w:vAlign w:val="center"/>
            <w:hideMark/>
          </w:tcPr>
          <w:p w14:paraId="2CD681B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8</w:t>
            </w:r>
          </w:p>
        </w:tc>
        <w:tc>
          <w:tcPr>
            <w:tcW w:w="522" w:type="dxa"/>
            <w:shd w:val="clear" w:color="auto" w:fill="FFFF99"/>
            <w:noWrap/>
            <w:vAlign w:val="center"/>
            <w:hideMark/>
          </w:tcPr>
          <w:p w14:paraId="3C3BB4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9</w:t>
            </w:r>
          </w:p>
        </w:tc>
        <w:tc>
          <w:tcPr>
            <w:tcW w:w="522" w:type="dxa"/>
            <w:shd w:val="clear" w:color="auto" w:fill="FFFF99"/>
            <w:noWrap/>
            <w:vAlign w:val="center"/>
            <w:hideMark/>
          </w:tcPr>
          <w:p w14:paraId="5986B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0</w:t>
            </w:r>
          </w:p>
        </w:tc>
        <w:tc>
          <w:tcPr>
            <w:tcW w:w="522" w:type="dxa"/>
            <w:shd w:val="clear" w:color="auto" w:fill="FFFF99"/>
            <w:noWrap/>
            <w:vAlign w:val="center"/>
            <w:hideMark/>
          </w:tcPr>
          <w:p w14:paraId="204C08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1</w:t>
            </w:r>
          </w:p>
        </w:tc>
        <w:tc>
          <w:tcPr>
            <w:tcW w:w="522" w:type="dxa"/>
            <w:shd w:val="clear" w:color="auto" w:fill="FFFF99"/>
            <w:noWrap/>
            <w:vAlign w:val="center"/>
            <w:hideMark/>
          </w:tcPr>
          <w:p w14:paraId="1FEDD4F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2</w:t>
            </w:r>
          </w:p>
        </w:tc>
        <w:tc>
          <w:tcPr>
            <w:tcW w:w="522" w:type="dxa"/>
            <w:shd w:val="clear" w:color="auto" w:fill="FFFF99"/>
            <w:noWrap/>
            <w:vAlign w:val="center"/>
            <w:hideMark/>
          </w:tcPr>
          <w:p w14:paraId="020FB4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3</w:t>
            </w:r>
          </w:p>
        </w:tc>
        <w:tc>
          <w:tcPr>
            <w:tcW w:w="522" w:type="dxa"/>
            <w:shd w:val="clear" w:color="auto" w:fill="FFFF99"/>
            <w:noWrap/>
            <w:vAlign w:val="center"/>
            <w:hideMark/>
          </w:tcPr>
          <w:p w14:paraId="2F881D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4</w:t>
            </w:r>
          </w:p>
        </w:tc>
      </w:tr>
      <w:tr w:rsidR="005C65FF" w:rsidRPr="00A41E9F" w14:paraId="09B90B4B" w14:textId="77777777" w:rsidTr="003B7015">
        <w:trPr>
          <w:trHeight w:val="340"/>
        </w:trPr>
        <w:tc>
          <w:tcPr>
            <w:tcW w:w="1056" w:type="dxa"/>
            <w:shd w:val="clear" w:color="auto" w:fill="FFFF99"/>
            <w:noWrap/>
            <w:vAlign w:val="center"/>
            <w:hideMark/>
          </w:tcPr>
          <w:p w14:paraId="474BE03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lastRenderedPageBreak/>
              <w:t>Watch</w:t>
            </w:r>
            <w:r>
              <w:rPr>
                <w:rFonts w:eastAsia="新細明體"/>
                <w:color w:val="000000"/>
                <w:kern w:val="0"/>
                <w:sz w:val="20"/>
                <w:szCs w:val="20"/>
              </w:rPr>
              <w:t xml:space="preserve"> </w:t>
            </w:r>
            <w:r w:rsidRPr="00A41E9F">
              <w:rPr>
                <w:rFonts w:eastAsia="新細明體"/>
                <w:color w:val="000000"/>
                <w:kern w:val="0"/>
                <w:sz w:val="20"/>
                <w:szCs w:val="20"/>
              </w:rPr>
              <w:t>TV</w:t>
            </w:r>
          </w:p>
        </w:tc>
        <w:tc>
          <w:tcPr>
            <w:tcW w:w="522" w:type="dxa"/>
            <w:shd w:val="clear" w:color="000000" w:fill="F8696B"/>
            <w:noWrap/>
            <w:vAlign w:val="center"/>
            <w:hideMark/>
          </w:tcPr>
          <w:p w14:paraId="44E461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1</w:t>
            </w:r>
          </w:p>
        </w:tc>
        <w:tc>
          <w:tcPr>
            <w:tcW w:w="522" w:type="dxa"/>
            <w:shd w:val="clear" w:color="000000" w:fill="F8696B"/>
            <w:noWrap/>
            <w:vAlign w:val="center"/>
            <w:hideMark/>
          </w:tcPr>
          <w:p w14:paraId="088465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2</w:t>
            </w:r>
          </w:p>
        </w:tc>
        <w:tc>
          <w:tcPr>
            <w:tcW w:w="522" w:type="dxa"/>
            <w:shd w:val="clear" w:color="000000" w:fill="FCFCFF"/>
            <w:noWrap/>
            <w:vAlign w:val="center"/>
            <w:hideMark/>
          </w:tcPr>
          <w:p w14:paraId="5A24409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CFB20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9EDC5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BBF5B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CE1E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16D1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E9EC"/>
            <w:noWrap/>
            <w:vAlign w:val="center"/>
            <w:hideMark/>
          </w:tcPr>
          <w:p w14:paraId="32723D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w:t>
            </w:r>
          </w:p>
        </w:tc>
        <w:tc>
          <w:tcPr>
            <w:tcW w:w="522" w:type="dxa"/>
            <w:shd w:val="clear" w:color="000000" w:fill="FCFCFF"/>
            <w:noWrap/>
            <w:vAlign w:val="center"/>
            <w:hideMark/>
          </w:tcPr>
          <w:p w14:paraId="63BFA1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A60F0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29BEAE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8F1B2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7105C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74ACB5E5" w14:textId="77777777" w:rsidTr="003B7015">
        <w:trPr>
          <w:trHeight w:val="340"/>
        </w:trPr>
        <w:tc>
          <w:tcPr>
            <w:tcW w:w="1056" w:type="dxa"/>
            <w:shd w:val="clear" w:color="auto" w:fill="FFFF99"/>
            <w:noWrap/>
            <w:vAlign w:val="center"/>
            <w:hideMark/>
          </w:tcPr>
          <w:p w14:paraId="1AF2F498" w14:textId="77777777" w:rsidR="005C65F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p>
          <w:p w14:paraId="759E3578" w14:textId="77777777" w:rsidR="005C65FF" w:rsidRPr="00A41E9F" w:rsidRDefault="005C65FF" w:rsidP="003B7015">
            <w:pPr>
              <w:widowControl/>
              <w:spacing w:line="240" w:lineRule="auto"/>
              <w:jc w:val="center"/>
              <w:rPr>
                <w:rFonts w:eastAsia="新細明體"/>
                <w:color w:val="000000"/>
                <w:kern w:val="0"/>
                <w:sz w:val="20"/>
                <w:szCs w:val="20"/>
              </w:rPr>
            </w:pPr>
            <w:r>
              <w:rPr>
                <w:rFonts w:eastAsia="新細明體"/>
                <w:color w:val="000000"/>
                <w:kern w:val="0"/>
                <w:sz w:val="20"/>
                <w:szCs w:val="20"/>
              </w:rPr>
              <w:t>Newspaper</w:t>
            </w:r>
          </w:p>
        </w:tc>
        <w:tc>
          <w:tcPr>
            <w:tcW w:w="522" w:type="dxa"/>
            <w:shd w:val="clear" w:color="000000" w:fill="FCFCFF"/>
            <w:noWrap/>
            <w:vAlign w:val="center"/>
            <w:hideMark/>
          </w:tcPr>
          <w:p w14:paraId="51763D0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00FCF8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999E2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2</w:t>
            </w:r>
          </w:p>
        </w:tc>
        <w:tc>
          <w:tcPr>
            <w:tcW w:w="522" w:type="dxa"/>
            <w:shd w:val="clear" w:color="000000" w:fill="FCFCFF"/>
            <w:noWrap/>
            <w:vAlign w:val="center"/>
            <w:hideMark/>
          </w:tcPr>
          <w:p w14:paraId="5F918F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4D2BC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94855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CB7E8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C1851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111B95D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6A50A59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ED39B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CC139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18A0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D46E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1D2C15E" w14:textId="77777777" w:rsidTr="003B7015">
        <w:trPr>
          <w:trHeight w:val="340"/>
        </w:trPr>
        <w:tc>
          <w:tcPr>
            <w:tcW w:w="1056" w:type="dxa"/>
            <w:shd w:val="clear" w:color="auto" w:fill="FFFF99"/>
            <w:noWrap/>
            <w:vAlign w:val="center"/>
            <w:hideMark/>
          </w:tcPr>
          <w:p w14:paraId="20CB0E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Exercise</w:t>
            </w:r>
          </w:p>
        </w:tc>
        <w:tc>
          <w:tcPr>
            <w:tcW w:w="522" w:type="dxa"/>
            <w:shd w:val="clear" w:color="000000" w:fill="FCFCFF"/>
            <w:noWrap/>
            <w:vAlign w:val="center"/>
            <w:hideMark/>
          </w:tcPr>
          <w:p w14:paraId="28EC85A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D1452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575E1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1C229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19</w:t>
            </w:r>
          </w:p>
        </w:tc>
        <w:tc>
          <w:tcPr>
            <w:tcW w:w="522" w:type="dxa"/>
            <w:shd w:val="clear" w:color="000000" w:fill="FCFCFF"/>
            <w:noWrap/>
            <w:vAlign w:val="center"/>
            <w:hideMark/>
          </w:tcPr>
          <w:p w14:paraId="30C65D1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EF1E5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6CC7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C20F62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91732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1FC097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041A0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6886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022FA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8EAC69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49E93D32" w14:textId="77777777" w:rsidTr="003B7015">
        <w:trPr>
          <w:trHeight w:val="340"/>
        </w:trPr>
        <w:tc>
          <w:tcPr>
            <w:tcW w:w="1056" w:type="dxa"/>
            <w:shd w:val="clear" w:color="auto" w:fill="FFFF99"/>
            <w:noWrap/>
            <w:vAlign w:val="center"/>
            <w:hideMark/>
          </w:tcPr>
          <w:p w14:paraId="5D50F3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Meal</w:t>
            </w:r>
          </w:p>
        </w:tc>
        <w:tc>
          <w:tcPr>
            <w:tcW w:w="522" w:type="dxa"/>
            <w:shd w:val="clear" w:color="000000" w:fill="FCFCFF"/>
            <w:noWrap/>
            <w:vAlign w:val="center"/>
            <w:hideMark/>
          </w:tcPr>
          <w:p w14:paraId="0597E3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067BC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C84F6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9AD36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7ADA82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6</w:t>
            </w:r>
          </w:p>
        </w:tc>
        <w:tc>
          <w:tcPr>
            <w:tcW w:w="522" w:type="dxa"/>
            <w:shd w:val="clear" w:color="000000" w:fill="F8696B"/>
            <w:noWrap/>
            <w:vAlign w:val="center"/>
            <w:hideMark/>
          </w:tcPr>
          <w:p w14:paraId="0C17E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07</w:t>
            </w:r>
          </w:p>
        </w:tc>
        <w:tc>
          <w:tcPr>
            <w:tcW w:w="522" w:type="dxa"/>
            <w:shd w:val="clear" w:color="000000" w:fill="F8696B"/>
            <w:noWrap/>
            <w:vAlign w:val="center"/>
            <w:hideMark/>
          </w:tcPr>
          <w:p w14:paraId="0C39DA4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90</w:t>
            </w:r>
          </w:p>
        </w:tc>
        <w:tc>
          <w:tcPr>
            <w:tcW w:w="522" w:type="dxa"/>
            <w:shd w:val="clear" w:color="000000" w:fill="FCFCFF"/>
            <w:noWrap/>
            <w:vAlign w:val="center"/>
            <w:hideMark/>
          </w:tcPr>
          <w:p w14:paraId="2276B8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8BD64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2A90DE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A865CA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9CA2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670A0E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07E3D18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7BDD3FA" w14:textId="77777777" w:rsidTr="003B7015">
        <w:trPr>
          <w:trHeight w:val="340"/>
        </w:trPr>
        <w:tc>
          <w:tcPr>
            <w:tcW w:w="1056" w:type="dxa"/>
            <w:shd w:val="clear" w:color="auto" w:fill="FFFF99"/>
            <w:noWrap/>
            <w:vAlign w:val="center"/>
            <w:hideMark/>
          </w:tcPr>
          <w:p w14:paraId="13DD80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Play</w:t>
            </w:r>
            <w:r>
              <w:rPr>
                <w:rFonts w:eastAsia="新細明體"/>
                <w:color w:val="000000"/>
                <w:kern w:val="0"/>
                <w:sz w:val="20"/>
                <w:szCs w:val="20"/>
              </w:rPr>
              <w:t xml:space="preserve"> </w:t>
            </w:r>
            <w:r w:rsidRPr="00A41E9F">
              <w:rPr>
                <w:rFonts w:eastAsia="新細明體"/>
                <w:color w:val="000000"/>
                <w:kern w:val="0"/>
                <w:sz w:val="20"/>
                <w:szCs w:val="20"/>
              </w:rPr>
              <w:t>Pad</w:t>
            </w:r>
          </w:p>
        </w:tc>
        <w:tc>
          <w:tcPr>
            <w:tcW w:w="522" w:type="dxa"/>
            <w:shd w:val="clear" w:color="000000" w:fill="FCFCFF"/>
            <w:noWrap/>
            <w:vAlign w:val="center"/>
            <w:hideMark/>
          </w:tcPr>
          <w:p w14:paraId="338E165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CFB70C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52166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699D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7DE419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487C3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6CB0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FB846B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89</w:t>
            </w:r>
          </w:p>
        </w:tc>
        <w:tc>
          <w:tcPr>
            <w:tcW w:w="522" w:type="dxa"/>
            <w:shd w:val="clear" w:color="000000" w:fill="F8696B"/>
            <w:noWrap/>
            <w:vAlign w:val="center"/>
            <w:hideMark/>
          </w:tcPr>
          <w:p w14:paraId="1B7ED3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5</w:t>
            </w:r>
          </w:p>
        </w:tc>
        <w:tc>
          <w:tcPr>
            <w:tcW w:w="522" w:type="dxa"/>
            <w:shd w:val="clear" w:color="000000" w:fill="FCF9FC"/>
            <w:noWrap/>
            <w:vAlign w:val="center"/>
            <w:hideMark/>
          </w:tcPr>
          <w:p w14:paraId="6B7FB00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1C904E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1C09F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B87A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5375B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AF8D757" w14:textId="77777777" w:rsidTr="003B7015">
        <w:trPr>
          <w:trHeight w:val="340"/>
        </w:trPr>
        <w:tc>
          <w:tcPr>
            <w:tcW w:w="1056" w:type="dxa"/>
            <w:shd w:val="clear" w:color="auto" w:fill="FFFF99"/>
            <w:noWrap/>
            <w:vAlign w:val="center"/>
            <w:hideMark/>
          </w:tcPr>
          <w:p w14:paraId="787A0A8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r>
              <w:rPr>
                <w:rFonts w:eastAsia="新細明體"/>
                <w:color w:val="000000"/>
                <w:kern w:val="0"/>
                <w:sz w:val="20"/>
                <w:szCs w:val="20"/>
              </w:rPr>
              <w:t xml:space="preserve"> Book</w:t>
            </w:r>
          </w:p>
        </w:tc>
        <w:tc>
          <w:tcPr>
            <w:tcW w:w="522" w:type="dxa"/>
            <w:shd w:val="clear" w:color="000000" w:fill="FCFCFF"/>
            <w:noWrap/>
            <w:vAlign w:val="center"/>
            <w:hideMark/>
          </w:tcPr>
          <w:p w14:paraId="7CF33F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AD7022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57ACCD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310335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8D3F2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BDAD9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BA3B1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67915F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4E4CFC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8696B"/>
            <w:noWrap/>
            <w:vAlign w:val="center"/>
            <w:hideMark/>
          </w:tcPr>
          <w:p w14:paraId="7A6C603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24</w:t>
            </w:r>
          </w:p>
        </w:tc>
        <w:tc>
          <w:tcPr>
            <w:tcW w:w="522" w:type="dxa"/>
            <w:shd w:val="clear" w:color="000000" w:fill="FCFCFF"/>
            <w:noWrap/>
            <w:vAlign w:val="center"/>
            <w:hideMark/>
          </w:tcPr>
          <w:p w14:paraId="2AB4247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BE83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6B791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B54457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7F7989F" w14:textId="77777777" w:rsidTr="003B7015">
        <w:trPr>
          <w:trHeight w:val="340"/>
        </w:trPr>
        <w:tc>
          <w:tcPr>
            <w:tcW w:w="1056" w:type="dxa"/>
            <w:shd w:val="clear" w:color="auto" w:fill="FFFF99"/>
            <w:noWrap/>
            <w:vAlign w:val="center"/>
            <w:hideMark/>
          </w:tcPr>
          <w:p w14:paraId="676A15F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weep</w:t>
            </w:r>
          </w:p>
        </w:tc>
        <w:tc>
          <w:tcPr>
            <w:tcW w:w="522" w:type="dxa"/>
            <w:shd w:val="clear" w:color="000000" w:fill="FCFCFF"/>
            <w:noWrap/>
            <w:vAlign w:val="center"/>
            <w:hideMark/>
          </w:tcPr>
          <w:p w14:paraId="6BD9C4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C563FE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3DF0D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F1161D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E324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CFD74C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7614C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0783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64EF56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E29D6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160386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4</w:t>
            </w:r>
          </w:p>
        </w:tc>
        <w:tc>
          <w:tcPr>
            <w:tcW w:w="522" w:type="dxa"/>
            <w:shd w:val="clear" w:color="000000" w:fill="FCFCFF"/>
            <w:noWrap/>
            <w:vAlign w:val="center"/>
            <w:hideMark/>
          </w:tcPr>
          <w:p w14:paraId="204A02C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25989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FEB7B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1578FFA9" w14:textId="77777777" w:rsidTr="003B7015">
        <w:trPr>
          <w:trHeight w:val="340"/>
        </w:trPr>
        <w:tc>
          <w:tcPr>
            <w:tcW w:w="1056" w:type="dxa"/>
            <w:shd w:val="clear" w:color="auto" w:fill="FFFF99"/>
            <w:noWrap/>
            <w:vAlign w:val="center"/>
            <w:hideMark/>
          </w:tcPr>
          <w:p w14:paraId="10A6C8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leep</w:t>
            </w:r>
          </w:p>
        </w:tc>
        <w:tc>
          <w:tcPr>
            <w:tcW w:w="522" w:type="dxa"/>
            <w:shd w:val="clear" w:color="000000" w:fill="FCFCFF"/>
            <w:noWrap/>
            <w:vAlign w:val="center"/>
            <w:hideMark/>
          </w:tcPr>
          <w:p w14:paraId="697068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6244E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CF9698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52D2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F5CFD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D7998D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CE879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D8F821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57F5DD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3FC9A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42745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1A0922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97</w:t>
            </w:r>
          </w:p>
        </w:tc>
        <w:tc>
          <w:tcPr>
            <w:tcW w:w="522" w:type="dxa"/>
            <w:shd w:val="clear" w:color="000000" w:fill="FCFCFF"/>
            <w:noWrap/>
            <w:vAlign w:val="center"/>
            <w:hideMark/>
          </w:tcPr>
          <w:p w14:paraId="6813337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3AB160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0E0D43E4" w14:textId="77777777" w:rsidTr="003B7015">
        <w:trPr>
          <w:trHeight w:val="340"/>
        </w:trPr>
        <w:tc>
          <w:tcPr>
            <w:tcW w:w="1056" w:type="dxa"/>
            <w:shd w:val="clear" w:color="auto" w:fill="FFFF99"/>
            <w:noWrap/>
            <w:vAlign w:val="center"/>
            <w:hideMark/>
          </w:tcPr>
          <w:p w14:paraId="5DF4A6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sh</w:t>
            </w:r>
            <w:r>
              <w:rPr>
                <w:rFonts w:eastAsia="新細明體"/>
                <w:color w:val="000000"/>
                <w:kern w:val="0"/>
                <w:sz w:val="20"/>
                <w:szCs w:val="20"/>
              </w:rPr>
              <w:t xml:space="preserve"> </w:t>
            </w:r>
            <w:r w:rsidRPr="00A41E9F">
              <w:rPr>
                <w:rFonts w:eastAsia="新細明體"/>
                <w:color w:val="000000"/>
                <w:kern w:val="0"/>
                <w:sz w:val="20"/>
                <w:szCs w:val="20"/>
              </w:rPr>
              <w:t>Dishes</w:t>
            </w:r>
          </w:p>
        </w:tc>
        <w:tc>
          <w:tcPr>
            <w:tcW w:w="522" w:type="dxa"/>
            <w:shd w:val="clear" w:color="000000" w:fill="FCFCFF"/>
            <w:noWrap/>
            <w:vAlign w:val="center"/>
            <w:hideMark/>
          </w:tcPr>
          <w:p w14:paraId="0D98C8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3E4B5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DC6B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027DA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9C2E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89F07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EDD47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FCC5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348B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CF9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7A2D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1E8A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2B582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72</w:t>
            </w:r>
          </w:p>
        </w:tc>
        <w:tc>
          <w:tcPr>
            <w:tcW w:w="522" w:type="dxa"/>
            <w:shd w:val="clear" w:color="000000" w:fill="FCFCFF"/>
            <w:noWrap/>
            <w:vAlign w:val="center"/>
            <w:hideMark/>
          </w:tcPr>
          <w:p w14:paraId="685E8B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3BDB0EB9" w14:textId="77777777" w:rsidTr="003B7015">
        <w:trPr>
          <w:trHeight w:val="340"/>
        </w:trPr>
        <w:tc>
          <w:tcPr>
            <w:tcW w:w="1056" w:type="dxa"/>
            <w:shd w:val="clear" w:color="auto" w:fill="FFFF99"/>
            <w:noWrap/>
            <w:vAlign w:val="center"/>
            <w:hideMark/>
          </w:tcPr>
          <w:p w14:paraId="2DF24AC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Go Out</w:t>
            </w:r>
          </w:p>
        </w:tc>
        <w:tc>
          <w:tcPr>
            <w:tcW w:w="522" w:type="dxa"/>
            <w:shd w:val="clear" w:color="000000" w:fill="FCFCFF"/>
            <w:noWrap/>
            <w:vAlign w:val="center"/>
            <w:hideMark/>
          </w:tcPr>
          <w:p w14:paraId="432CBDE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7DB3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65205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95A84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9659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93093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D47B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A9BBA7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34CE83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4FAA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AC13B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166A5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0FB38F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50C54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59</w:t>
            </w:r>
          </w:p>
        </w:tc>
      </w:tr>
      <w:tr w:rsidR="005C65FF" w:rsidRPr="00A41E9F" w14:paraId="0F9775D7" w14:textId="77777777" w:rsidTr="003B7015">
        <w:trPr>
          <w:trHeight w:val="340"/>
        </w:trPr>
        <w:tc>
          <w:tcPr>
            <w:tcW w:w="1056" w:type="dxa"/>
            <w:shd w:val="clear" w:color="auto" w:fill="FFFF99"/>
            <w:noWrap/>
            <w:vAlign w:val="center"/>
            <w:hideMark/>
          </w:tcPr>
          <w:p w14:paraId="5DD0B33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Other</w:t>
            </w:r>
          </w:p>
        </w:tc>
        <w:tc>
          <w:tcPr>
            <w:tcW w:w="522" w:type="dxa"/>
            <w:shd w:val="clear" w:color="000000" w:fill="FCF5F8"/>
            <w:noWrap/>
            <w:vAlign w:val="center"/>
            <w:hideMark/>
          </w:tcPr>
          <w:p w14:paraId="2A78F17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7CD3646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C084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78A48FA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5C28D0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CF5F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925CA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03FA1D4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3F6"/>
            <w:noWrap/>
            <w:vAlign w:val="center"/>
            <w:hideMark/>
          </w:tcPr>
          <w:p w14:paraId="2D4140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3B57FC5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39781F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504BE4D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BFE"/>
            <w:noWrap/>
            <w:vAlign w:val="center"/>
            <w:hideMark/>
          </w:tcPr>
          <w:p w14:paraId="0A9762B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3F5"/>
            <w:noWrap/>
            <w:vAlign w:val="center"/>
            <w:hideMark/>
          </w:tcPr>
          <w:p w14:paraId="6CB24F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w:t>
            </w:r>
          </w:p>
        </w:tc>
      </w:tr>
    </w:tbl>
    <w:p w14:paraId="3AFDAC90" w14:textId="7CE3E768" w:rsidR="00CD028E" w:rsidRDefault="00FD4163" w:rsidP="005C65FF">
      <w:pPr>
        <w:pStyle w:val="afff5"/>
        <w:spacing w:beforeLines="100" w:before="240"/>
      </w:pPr>
      <w:r>
        <w:rPr>
          <w:rFonts w:hint="eastAsia"/>
        </w:rPr>
        <w:t xml:space="preserve">The system generates the </w:t>
      </w:r>
      <w:r>
        <w:t>labeling</w:t>
      </w:r>
      <w:r>
        <w:rPr>
          <w:rFonts w:hint="eastAsia"/>
        </w:rPr>
        <w:t xml:space="preserve"> </w:t>
      </w:r>
      <w:r>
        <w:t>interface that each cluster has one color</w:t>
      </w:r>
      <w:r w:rsidR="000B78CE">
        <w:t xml:space="preserve">. User needs to label each cluster belong to which daily living activity. </w:t>
      </w:r>
      <w:r w:rsidR="000B78CE">
        <w:fldChar w:fldCharType="begin"/>
      </w:r>
      <w:r w:rsidR="000B78CE">
        <w:instrText xml:space="preserve"> REF _Ref424351568 \h </w:instrText>
      </w:r>
      <w:r w:rsidR="000B78CE">
        <w:fldChar w:fldCharType="separate"/>
      </w:r>
      <w:r w:rsidR="0035085A" w:rsidRPr="00C175B9">
        <w:t xml:space="preserve">Fig. </w:t>
      </w:r>
      <w:r w:rsidR="0035085A">
        <w:rPr>
          <w:noProof/>
        </w:rPr>
        <w:t>5</w:t>
      </w:r>
      <w:r w:rsidR="0035085A" w:rsidRPr="00C175B9">
        <w:noBreakHyphen/>
      </w:r>
      <w:r w:rsidR="0035085A">
        <w:rPr>
          <w:noProof/>
        </w:rPr>
        <w:t>6</w:t>
      </w:r>
      <w:r w:rsidR="000B78CE">
        <w:fldChar w:fldCharType="end"/>
      </w:r>
      <w:r w:rsidR="000B78CE">
        <w:t xml:space="preserve"> illustrates the labeling interface and the mapping activities are labeling in the fig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54E59" w14:paraId="22BE642D" w14:textId="77777777" w:rsidTr="002A76CC">
        <w:tc>
          <w:tcPr>
            <w:tcW w:w="8362" w:type="dxa"/>
          </w:tcPr>
          <w:p w14:paraId="273476CD" w14:textId="0FA455AF" w:rsidR="00954E59" w:rsidRDefault="00FD4163" w:rsidP="003B7015">
            <w:pPr>
              <w:pStyle w:val="afff5"/>
              <w:ind w:firstLine="0"/>
              <w:jc w:val="center"/>
            </w:pPr>
            <w:r>
              <w:rPr>
                <w:noProof/>
              </w:rPr>
              <w:drawing>
                <wp:inline distT="0" distB="0" distL="0" distR="0" wp14:anchorId="6E9140D6" wp14:editId="472E600F">
                  <wp:extent cx="5220000" cy="1297778"/>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0000" cy="1297778"/>
                          </a:xfrm>
                          <a:prstGeom prst="rect">
                            <a:avLst/>
                          </a:prstGeom>
                          <a:noFill/>
                        </pic:spPr>
                      </pic:pic>
                    </a:graphicData>
                  </a:graphic>
                </wp:inline>
              </w:drawing>
            </w:r>
          </w:p>
        </w:tc>
      </w:tr>
      <w:tr w:rsidR="00954E59" w:rsidRPr="00780D05" w14:paraId="4966C966" w14:textId="77777777" w:rsidTr="002A76CC">
        <w:tc>
          <w:tcPr>
            <w:tcW w:w="8362" w:type="dxa"/>
          </w:tcPr>
          <w:p w14:paraId="7D15D3AF" w14:textId="6FDE54CC" w:rsidR="00954E59" w:rsidRPr="00780D05" w:rsidRDefault="00954E59" w:rsidP="00954E59">
            <w:pPr>
              <w:pStyle w:val="afff5"/>
              <w:ind w:firstLine="0"/>
              <w:jc w:val="center"/>
            </w:pPr>
            <w:bookmarkStart w:id="181" w:name="_Ref424351568"/>
            <w:bookmarkStart w:id="182" w:name="_Toc424364779"/>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6</w:t>
            </w:r>
            <w:r w:rsidR="002E3DD2">
              <w:rPr>
                <w:noProof/>
              </w:rPr>
              <w:fldChar w:fldCharType="end"/>
            </w:r>
            <w:bookmarkEnd w:id="181"/>
            <w:r w:rsidRPr="00C175B9">
              <w:rPr>
                <w:rFonts w:hint="eastAsia"/>
              </w:rPr>
              <w:t xml:space="preserve"> </w:t>
            </w:r>
            <w:r w:rsidRPr="00C175B9">
              <w:t>The</w:t>
            </w:r>
            <w:r>
              <w:t xml:space="preserve"> labeling </w:t>
            </w:r>
            <w:r w:rsidR="00FD4163">
              <w:t>interface of categorized training data</w:t>
            </w:r>
            <w:bookmarkEnd w:id="182"/>
          </w:p>
        </w:tc>
      </w:tr>
    </w:tbl>
    <w:p w14:paraId="2F71B4D8" w14:textId="401C344B" w:rsidR="006C4163" w:rsidRDefault="002A76CC" w:rsidP="002A76CC">
      <w:pPr>
        <w:pStyle w:val="afff5"/>
      </w:pPr>
      <w:r>
        <w:rPr>
          <w:rFonts w:hint="eastAsia"/>
        </w:rPr>
        <w:t>We compute the ac</w:t>
      </w:r>
      <w:r>
        <w:t>curacy of each activity that considers the dominated clusters as the activity, so the different activities that belong to the dominated cluster are considered to false positives. The following formulation is the definition of accuracy:</w:t>
      </w:r>
    </w:p>
    <w:tbl>
      <w:tblPr>
        <w:tblStyle w:val="ae"/>
        <w:tblW w:w="8504" w:type="dxa"/>
        <w:tblLayout w:type="fixed"/>
        <w:tblLook w:val="04A0" w:firstRow="1" w:lastRow="0" w:firstColumn="1" w:lastColumn="0" w:noHBand="0" w:noVBand="1"/>
      </w:tblPr>
      <w:tblGrid>
        <w:gridCol w:w="7688"/>
        <w:gridCol w:w="816"/>
      </w:tblGrid>
      <w:tr w:rsidR="002A76CC" w14:paraId="7E4190C7" w14:textId="77777777" w:rsidTr="002A76CC">
        <w:tc>
          <w:tcPr>
            <w:tcW w:w="7688" w:type="dxa"/>
            <w:tcBorders>
              <w:top w:val="nil"/>
              <w:left w:val="nil"/>
              <w:bottom w:val="nil"/>
              <w:right w:val="nil"/>
            </w:tcBorders>
          </w:tcPr>
          <w:p w14:paraId="792443D4" w14:textId="77777777" w:rsidR="002A76CC" w:rsidRPr="002C026E" w:rsidRDefault="002A76CC" w:rsidP="002A76CC">
            <w:pPr>
              <w:jc w:val="center"/>
            </w:pPr>
            <m:oMathPara>
              <m:oMath>
                <m:r>
                  <m:rPr>
                    <m:sty m:val="p"/>
                  </m:rPr>
                  <w:rPr>
                    <w:rFonts w:ascii="Cambria Math" w:hAnsi="Cambria Math"/>
                  </w:rPr>
                  <m:t xml:space="preserve">Accuracy= </m:t>
                </m:r>
                <m:f>
                  <m:fPr>
                    <m:ctrlPr>
                      <w:rPr>
                        <w:rFonts w:ascii="Cambria Math" w:hAnsi="Cambria Math"/>
                      </w:rPr>
                    </m:ctrlPr>
                  </m:fPr>
                  <m:num>
                    <m:r>
                      <w:rPr>
                        <w:rFonts w:ascii="Cambria Math" w:hAnsi="Cambria Math"/>
                      </w:rPr>
                      <m:t>(TruePositive+TrueNegative)</m:t>
                    </m:r>
                  </m:num>
                  <m:den>
                    <m:r>
                      <w:rPr>
                        <w:rFonts w:ascii="Cambria Math" w:hAnsi="Cambria Math"/>
                      </w:rPr>
                      <m:t>All instances</m:t>
                    </m:r>
                  </m:den>
                </m:f>
              </m:oMath>
            </m:oMathPara>
          </w:p>
        </w:tc>
        <w:tc>
          <w:tcPr>
            <w:tcW w:w="816" w:type="dxa"/>
            <w:tcBorders>
              <w:top w:val="nil"/>
              <w:left w:val="nil"/>
              <w:bottom w:val="nil"/>
              <w:right w:val="nil"/>
            </w:tcBorders>
          </w:tcPr>
          <w:p w14:paraId="7F4B13BF" w14:textId="77777777" w:rsidR="002A76CC" w:rsidRDefault="002A76CC" w:rsidP="002A76CC">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1</w:t>
            </w:r>
            <w:r w:rsidR="002E3DD2">
              <w:rPr>
                <w:noProof/>
              </w:rPr>
              <w:fldChar w:fldCharType="end"/>
            </w:r>
            <w:r>
              <w:rPr>
                <w:rFonts w:hint="eastAsia"/>
              </w:rPr>
              <w:t>)</w:t>
            </w:r>
          </w:p>
        </w:tc>
      </w:tr>
    </w:tbl>
    <w:p w14:paraId="4AB8D582" w14:textId="77777777" w:rsidR="002A76CC" w:rsidRDefault="002A76CC" w:rsidP="002A76CC">
      <w:pPr>
        <w:pStyle w:val="afff5"/>
      </w:pPr>
      <w:r>
        <w:t>The average accuracy is up to 97.48%. It examines that we can use the categorized clusters for user to label data and also label the mapping service to complete the healthcare system.</w:t>
      </w:r>
    </w:p>
    <w:p w14:paraId="0EBE46CF" w14:textId="77777777" w:rsidR="0035085A" w:rsidRDefault="0035085A" w:rsidP="002A76CC">
      <w:pPr>
        <w:pStyle w:val="afff5"/>
      </w:pPr>
    </w:p>
    <w:p w14:paraId="3D54661F" w14:textId="7CDFD4DC" w:rsidR="002A76CC" w:rsidRPr="0035085A" w:rsidRDefault="0035085A" w:rsidP="0035085A">
      <w:pPr>
        <w:pStyle w:val="afff5"/>
      </w:pPr>
      <w:bookmarkStart w:id="183" w:name="_Toc424364790"/>
      <w:r>
        <w:lastRenderedPageBreak/>
        <w:t xml:space="preserve">Table </w:t>
      </w:r>
      <w:r w:rsidR="002E3DD2">
        <w:fldChar w:fldCharType="begin"/>
      </w:r>
      <w:r w:rsidR="002E3DD2">
        <w:instrText xml:space="preserve"> STYLEREF 1 \s </w:instrText>
      </w:r>
      <w:r w:rsidR="002E3DD2">
        <w:fldChar w:fldCharType="separate"/>
      </w:r>
      <w:r>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Pr>
          <w:noProof/>
        </w:rPr>
        <w:t>9</w:t>
      </w:r>
      <w:r w:rsidR="002E3DD2">
        <w:rPr>
          <w:noProof/>
        </w:rPr>
        <w:fldChar w:fldCharType="end"/>
      </w:r>
      <w:r>
        <w:rPr>
          <w:noProof/>
        </w:rPr>
        <w:t xml:space="preserve"> </w:t>
      </w:r>
      <w:r w:rsidR="002A76CC">
        <w:t>the accuracy of the results from the proposed NHARM</w:t>
      </w:r>
      <w:bookmarkEnd w:id="183"/>
    </w:p>
    <w:tbl>
      <w:tblPr>
        <w:tblW w:w="82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28" w:type="dxa"/>
          <w:right w:w="28" w:type="dxa"/>
        </w:tblCellMar>
        <w:tblLook w:val="04A0" w:firstRow="1" w:lastRow="0" w:firstColumn="1" w:lastColumn="0" w:noHBand="0" w:noVBand="1"/>
      </w:tblPr>
      <w:tblGrid>
        <w:gridCol w:w="870"/>
        <w:gridCol w:w="708"/>
        <w:gridCol w:w="142"/>
        <w:gridCol w:w="851"/>
        <w:gridCol w:w="850"/>
        <w:gridCol w:w="510"/>
        <w:gridCol w:w="721"/>
        <w:gridCol w:w="754"/>
        <w:gridCol w:w="688"/>
        <w:gridCol w:w="721"/>
        <w:gridCol w:w="721"/>
        <w:gridCol w:w="722"/>
      </w:tblGrid>
      <w:tr w:rsidR="002A76CC" w:rsidRPr="003B3579" w14:paraId="4B0F83E0" w14:textId="77777777" w:rsidTr="002A76CC">
        <w:trPr>
          <w:trHeight w:val="340"/>
          <w:jc w:val="center"/>
        </w:trPr>
        <w:tc>
          <w:tcPr>
            <w:tcW w:w="870" w:type="dxa"/>
            <w:shd w:val="clear" w:color="auto" w:fill="FFFF99"/>
            <w:noWrap/>
            <w:vAlign w:val="center"/>
            <w:hideMark/>
          </w:tcPr>
          <w:p w14:paraId="69DE88C1"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tivity</w:t>
            </w:r>
          </w:p>
        </w:tc>
        <w:tc>
          <w:tcPr>
            <w:tcW w:w="708" w:type="dxa"/>
            <w:shd w:val="clear" w:color="auto" w:fill="FFCC99"/>
            <w:noWrap/>
            <w:vAlign w:val="center"/>
            <w:hideMark/>
          </w:tcPr>
          <w:p w14:paraId="1931379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tch</w:t>
            </w:r>
            <w:r>
              <w:rPr>
                <w:rFonts w:eastAsia="新細明體"/>
                <w:color w:val="000000"/>
                <w:kern w:val="0"/>
                <w:sz w:val="20"/>
                <w:szCs w:val="20"/>
              </w:rPr>
              <w:t xml:space="preserve"> </w:t>
            </w:r>
            <w:r w:rsidRPr="003B3579">
              <w:rPr>
                <w:rFonts w:eastAsia="新細明體"/>
                <w:color w:val="000000"/>
                <w:kern w:val="0"/>
                <w:sz w:val="20"/>
                <w:szCs w:val="20"/>
              </w:rPr>
              <w:t>TV</w:t>
            </w:r>
          </w:p>
        </w:tc>
        <w:tc>
          <w:tcPr>
            <w:tcW w:w="993" w:type="dxa"/>
            <w:gridSpan w:val="2"/>
            <w:shd w:val="clear" w:color="auto" w:fill="FFCC99"/>
            <w:noWrap/>
            <w:vAlign w:val="center"/>
            <w:hideMark/>
          </w:tcPr>
          <w:p w14:paraId="102F8AA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Newspaper</w:t>
            </w:r>
          </w:p>
        </w:tc>
        <w:tc>
          <w:tcPr>
            <w:tcW w:w="850" w:type="dxa"/>
            <w:shd w:val="clear" w:color="auto" w:fill="FFCC99"/>
            <w:noWrap/>
            <w:vAlign w:val="center"/>
            <w:hideMark/>
          </w:tcPr>
          <w:p w14:paraId="0AE6215A"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Exercise</w:t>
            </w:r>
          </w:p>
        </w:tc>
        <w:tc>
          <w:tcPr>
            <w:tcW w:w="510" w:type="dxa"/>
            <w:shd w:val="clear" w:color="auto" w:fill="FFCC99"/>
            <w:noWrap/>
            <w:vAlign w:val="center"/>
            <w:hideMark/>
          </w:tcPr>
          <w:p w14:paraId="399A2B8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Meal</w:t>
            </w:r>
          </w:p>
        </w:tc>
        <w:tc>
          <w:tcPr>
            <w:tcW w:w="721" w:type="dxa"/>
            <w:shd w:val="clear" w:color="auto" w:fill="FFCC99"/>
            <w:noWrap/>
            <w:vAlign w:val="center"/>
            <w:hideMark/>
          </w:tcPr>
          <w:p w14:paraId="6A84858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Play</w:t>
            </w:r>
            <w:r>
              <w:rPr>
                <w:rFonts w:eastAsia="新細明體"/>
                <w:color w:val="000000"/>
                <w:kern w:val="0"/>
                <w:sz w:val="20"/>
                <w:szCs w:val="20"/>
              </w:rPr>
              <w:t xml:space="preserve"> </w:t>
            </w:r>
            <w:r w:rsidRPr="003B3579">
              <w:rPr>
                <w:rFonts w:eastAsia="新細明體"/>
                <w:color w:val="000000"/>
                <w:kern w:val="0"/>
                <w:sz w:val="20"/>
                <w:szCs w:val="20"/>
              </w:rPr>
              <w:t>Pad</w:t>
            </w:r>
          </w:p>
        </w:tc>
        <w:tc>
          <w:tcPr>
            <w:tcW w:w="754" w:type="dxa"/>
            <w:shd w:val="clear" w:color="auto" w:fill="FFCC99"/>
            <w:noWrap/>
            <w:vAlign w:val="center"/>
            <w:hideMark/>
          </w:tcPr>
          <w:p w14:paraId="790266D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Book</w:t>
            </w:r>
          </w:p>
        </w:tc>
        <w:tc>
          <w:tcPr>
            <w:tcW w:w="688" w:type="dxa"/>
            <w:shd w:val="clear" w:color="auto" w:fill="FFCC99"/>
            <w:noWrap/>
            <w:vAlign w:val="center"/>
            <w:hideMark/>
          </w:tcPr>
          <w:p w14:paraId="6C2F98F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weep</w:t>
            </w:r>
          </w:p>
        </w:tc>
        <w:tc>
          <w:tcPr>
            <w:tcW w:w="721" w:type="dxa"/>
            <w:shd w:val="clear" w:color="auto" w:fill="FFCC99"/>
            <w:noWrap/>
            <w:vAlign w:val="center"/>
            <w:hideMark/>
          </w:tcPr>
          <w:p w14:paraId="790D61A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leep</w:t>
            </w:r>
          </w:p>
        </w:tc>
        <w:tc>
          <w:tcPr>
            <w:tcW w:w="721" w:type="dxa"/>
            <w:shd w:val="clear" w:color="auto" w:fill="FFCC99"/>
            <w:noWrap/>
            <w:vAlign w:val="center"/>
            <w:hideMark/>
          </w:tcPr>
          <w:p w14:paraId="1168169E"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sh</w:t>
            </w:r>
            <w:r>
              <w:rPr>
                <w:rFonts w:eastAsia="新細明體"/>
                <w:color w:val="000000"/>
                <w:kern w:val="0"/>
                <w:sz w:val="20"/>
                <w:szCs w:val="20"/>
              </w:rPr>
              <w:t xml:space="preserve"> </w:t>
            </w:r>
            <w:r w:rsidRPr="003B3579">
              <w:rPr>
                <w:rFonts w:eastAsia="新細明體"/>
                <w:color w:val="000000"/>
                <w:kern w:val="0"/>
                <w:sz w:val="20"/>
                <w:szCs w:val="20"/>
              </w:rPr>
              <w:t>Dishes</w:t>
            </w:r>
          </w:p>
        </w:tc>
        <w:tc>
          <w:tcPr>
            <w:tcW w:w="722" w:type="dxa"/>
            <w:shd w:val="clear" w:color="auto" w:fill="FFCC99"/>
            <w:noWrap/>
            <w:vAlign w:val="center"/>
            <w:hideMark/>
          </w:tcPr>
          <w:p w14:paraId="613861D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Go Out</w:t>
            </w:r>
          </w:p>
        </w:tc>
      </w:tr>
      <w:tr w:rsidR="002A76CC" w:rsidRPr="003B3579" w14:paraId="6C698973" w14:textId="77777777" w:rsidTr="002A76CC">
        <w:trPr>
          <w:trHeight w:val="340"/>
          <w:jc w:val="center"/>
        </w:trPr>
        <w:tc>
          <w:tcPr>
            <w:tcW w:w="870" w:type="dxa"/>
            <w:shd w:val="clear" w:color="auto" w:fill="FFFF99"/>
            <w:noWrap/>
            <w:vAlign w:val="center"/>
            <w:hideMark/>
          </w:tcPr>
          <w:p w14:paraId="2D42F66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curacy</w:t>
            </w:r>
          </w:p>
        </w:tc>
        <w:tc>
          <w:tcPr>
            <w:tcW w:w="708" w:type="dxa"/>
            <w:shd w:val="clear" w:color="auto" w:fill="auto"/>
            <w:noWrap/>
            <w:vAlign w:val="center"/>
            <w:hideMark/>
          </w:tcPr>
          <w:p w14:paraId="7CF29E15"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4</w:t>
            </w:r>
          </w:p>
        </w:tc>
        <w:tc>
          <w:tcPr>
            <w:tcW w:w="993" w:type="dxa"/>
            <w:gridSpan w:val="2"/>
            <w:shd w:val="clear" w:color="auto" w:fill="auto"/>
            <w:noWrap/>
            <w:vAlign w:val="center"/>
            <w:hideMark/>
          </w:tcPr>
          <w:p w14:paraId="02A78A5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850" w:type="dxa"/>
            <w:shd w:val="clear" w:color="auto" w:fill="auto"/>
            <w:noWrap/>
            <w:vAlign w:val="center"/>
            <w:hideMark/>
          </w:tcPr>
          <w:p w14:paraId="7072BEB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3</w:t>
            </w:r>
            <w:r>
              <w:rPr>
                <w:rFonts w:eastAsia="新細明體"/>
                <w:color w:val="000000"/>
                <w:kern w:val="0"/>
                <w:sz w:val="20"/>
                <w:szCs w:val="20"/>
              </w:rPr>
              <w:t>4</w:t>
            </w:r>
          </w:p>
        </w:tc>
        <w:tc>
          <w:tcPr>
            <w:tcW w:w="510" w:type="dxa"/>
            <w:shd w:val="clear" w:color="auto" w:fill="auto"/>
            <w:noWrap/>
            <w:vAlign w:val="center"/>
            <w:hideMark/>
          </w:tcPr>
          <w:p w14:paraId="7D0B322B"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721" w:type="dxa"/>
            <w:shd w:val="clear" w:color="auto" w:fill="auto"/>
            <w:noWrap/>
            <w:vAlign w:val="center"/>
            <w:hideMark/>
          </w:tcPr>
          <w:p w14:paraId="31909BAD"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054</w:t>
            </w:r>
          </w:p>
        </w:tc>
        <w:tc>
          <w:tcPr>
            <w:tcW w:w="754" w:type="dxa"/>
            <w:shd w:val="clear" w:color="auto" w:fill="auto"/>
            <w:noWrap/>
            <w:vAlign w:val="center"/>
            <w:hideMark/>
          </w:tcPr>
          <w:p w14:paraId="13B0FFA9"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6</w:t>
            </w:r>
            <w:r>
              <w:rPr>
                <w:rFonts w:eastAsia="新細明體"/>
                <w:color w:val="000000"/>
                <w:kern w:val="0"/>
                <w:sz w:val="20"/>
                <w:szCs w:val="20"/>
              </w:rPr>
              <w:t>4</w:t>
            </w:r>
          </w:p>
        </w:tc>
        <w:tc>
          <w:tcPr>
            <w:tcW w:w="688" w:type="dxa"/>
            <w:shd w:val="clear" w:color="auto" w:fill="auto"/>
            <w:noWrap/>
            <w:vAlign w:val="center"/>
            <w:hideMark/>
          </w:tcPr>
          <w:p w14:paraId="084CB8A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6</w:t>
            </w:r>
          </w:p>
        </w:tc>
        <w:tc>
          <w:tcPr>
            <w:tcW w:w="721" w:type="dxa"/>
            <w:shd w:val="clear" w:color="auto" w:fill="auto"/>
            <w:noWrap/>
            <w:vAlign w:val="center"/>
            <w:hideMark/>
          </w:tcPr>
          <w:p w14:paraId="0253E83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96</w:t>
            </w:r>
            <w:r>
              <w:rPr>
                <w:rFonts w:eastAsia="新細明體"/>
                <w:color w:val="000000"/>
                <w:kern w:val="0"/>
                <w:sz w:val="20"/>
                <w:szCs w:val="20"/>
              </w:rPr>
              <w:t>6</w:t>
            </w:r>
          </w:p>
        </w:tc>
        <w:tc>
          <w:tcPr>
            <w:tcW w:w="721" w:type="dxa"/>
            <w:shd w:val="clear" w:color="auto" w:fill="auto"/>
            <w:noWrap/>
            <w:vAlign w:val="center"/>
            <w:hideMark/>
          </w:tcPr>
          <w:p w14:paraId="68000C6C"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7</w:t>
            </w:r>
            <w:r>
              <w:rPr>
                <w:rFonts w:eastAsia="新細明體"/>
                <w:color w:val="000000"/>
                <w:kern w:val="0"/>
                <w:sz w:val="20"/>
                <w:szCs w:val="20"/>
              </w:rPr>
              <w:t>3</w:t>
            </w:r>
          </w:p>
        </w:tc>
        <w:tc>
          <w:tcPr>
            <w:tcW w:w="722" w:type="dxa"/>
            <w:shd w:val="clear" w:color="auto" w:fill="auto"/>
            <w:noWrap/>
            <w:vAlign w:val="center"/>
            <w:hideMark/>
          </w:tcPr>
          <w:p w14:paraId="64E97CE7"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40</w:t>
            </w:r>
            <w:r>
              <w:rPr>
                <w:rFonts w:eastAsia="新細明體"/>
                <w:color w:val="000000"/>
                <w:kern w:val="0"/>
                <w:sz w:val="20"/>
                <w:szCs w:val="20"/>
              </w:rPr>
              <w:t>3</w:t>
            </w:r>
          </w:p>
        </w:tc>
      </w:tr>
      <w:tr w:rsidR="002A76CC" w:rsidRPr="003B3579" w14:paraId="0EBFED8B" w14:textId="77777777" w:rsidTr="002A76CC">
        <w:trPr>
          <w:trHeight w:val="340"/>
          <w:jc w:val="center"/>
        </w:trPr>
        <w:tc>
          <w:tcPr>
            <w:tcW w:w="1720" w:type="dxa"/>
            <w:gridSpan w:val="3"/>
            <w:shd w:val="clear" w:color="auto" w:fill="FFFF99"/>
            <w:noWrap/>
            <w:vAlign w:val="center"/>
            <w:hideMark/>
          </w:tcPr>
          <w:p w14:paraId="27CAF15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verage Accuracy</w:t>
            </w:r>
          </w:p>
        </w:tc>
        <w:tc>
          <w:tcPr>
            <w:tcW w:w="6538" w:type="dxa"/>
            <w:gridSpan w:val="9"/>
            <w:shd w:val="clear" w:color="000000" w:fill="FCFBFE"/>
            <w:noWrap/>
            <w:vAlign w:val="center"/>
            <w:hideMark/>
          </w:tcPr>
          <w:p w14:paraId="2F98AA09" w14:textId="77777777" w:rsidR="002A76CC" w:rsidRPr="003B3579" w:rsidRDefault="002A76CC" w:rsidP="002A76CC">
            <w:pPr>
              <w:widowControl/>
              <w:spacing w:line="240" w:lineRule="auto"/>
              <w:ind w:firstLineChars="100" w:firstLine="200"/>
              <w:rPr>
                <w:rFonts w:eastAsia="Times New Roman"/>
                <w:kern w:val="0"/>
                <w:sz w:val="20"/>
                <w:szCs w:val="20"/>
              </w:rPr>
            </w:pPr>
            <w:r w:rsidRPr="003B3579">
              <w:rPr>
                <w:rFonts w:eastAsia="新細明體"/>
                <w:color w:val="000000"/>
                <w:kern w:val="0"/>
                <w:sz w:val="20"/>
                <w:szCs w:val="20"/>
              </w:rPr>
              <w:t>0.974846</w:t>
            </w:r>
          </w:p>
        </w:tc>
      </w:tr>
    </w:tbl>
    <w:p w14:paraId="387EF25A" w14:textId="77777777" w:rsidR="002A76CC" w:rsidRDefault="002A76CC" w:rsidP="006C4163">
      <w:pPr>
        <w:pStyle w:val="afff5"/>
      </w:pPr>
    </w:p>
    <w:p w14:paraId="3FD524B0" w14:textId="1625CB9E" w:rsidR="00802638" w:rsidRDefault="00802638" w:rsidP="00802638">
      <w:pPr>
        <w:pStyle w:val="21"/>
      </w:pPr>
      <w:bookmarkStart w:id="184" w:name="_Toc424364748"/>
      <w:r>
        <w:t>Evaluation of Online Mode</w:t>
      </w:r>
      <w:bookmarkEnd w:id="184"/>
    </w:p>
    <w:p w14:paraId="4D36F94E" w14:textId="36DB8FBF" w:rsidR="00802638" w:rsidRPr="00802638" w:rsidRDefault="00802638" w:rsidP="00802638">
      <w:pPr>
        <w:pStyle w:val="31"/>
      </w:pPr>
      <w:bookmarkStart w:id="185" w:name="_Toc424364749"/>
      <w:r w:rsidRPr="00802638">
        <w:t>Performance of Discovering New Activity</w:t>
      </w:r>
      <w:bookmarkEnd w:id="185"/>
    </w:p>
    <w:p w14:paraId="413A4181" w14:textId="1453C50B" w:rsidR="009A6ACA" w:rsidRDefault="00284235" w:rsidP="009A6ACA">
      <w:pPr>
        <w:pStyle w:val="afff5"/>
      </w:pPr>
      <w:r>
        <w:rPr>
          <w:rFonts w:hint="eastAsia"/>
        </w:rPr>
        <w:t>The proposed system</w:t>
      </w:r>
      <w:r w:rsidR="00E35B77">
        <w:t xml:space="preserve"> in online mode is</w:t>
      </w:r>
      <w:r>
        <w:rPr>
          <w:rFonts w:hint="eastAsia"/>
        </w:rPr>
        <w:t xml:space="preserve"> </w:t>
      </w:r>
      <w:r w:rsidR="00E35B77">
        <w:t xml:space="preserve">not only </w:t>
      </w:r>
      <w:r w:rsidR="00F60B91">
        <w:t xml:space="preserve">recognizing activity, but also able to discover new activity from the input instance. This paragraph describes the performance of discovering new activity by the similarity function. </w:t>
      </w:r>
      <w:r w:rsidR="0033278B">
        <w:t>We demonstrates the similarity function by testing some daily activities that are not in training data.</w:t>
      </w:r>
      <w:r w:rsidR="0033278B">
        <w:tab/>
      </w:r>
      <w:r w:rsidR="00C529DF">
        <w:t xml:space="preserve">The new activity is the other form of “Play pad” that user play pad on bed in the bedroom. </w:t>
      </w:r>
      <w:r w:rsidR="005D5244">
        <w:t>We find that the input new activity is most similar to “Play Pad”.</w:t>
      </w:r>
      <w:r w:rsidR="003B7015">
        <w:t xml:space="preserve"> </w:t>
      </w:r>
      <w:r w:rsidR="006D1A82">
        <w:t xml:space="preserve">And this activity will be a temporal new cluster. </w:t>
      </w:r>
      <w:r w:rsidR="006D1A82">
        <w:rPr>
          <w:rFonts w:hint="eastAsia"/>
        </w:rPr>
        <w:t>S</w:t>
      </w:r>
      <w:r w:rsidR="006D1A82">
        <w:t>o</w:t>
      </w:r>
      <w:r w:rsidR="006D1A82">
        <w:rPr>
          <w:rFonts w:hint="eastAsia"/>
        </w:rPr>
        <w:t>,</w:t>
      </w:r>
      <w:r w:rsidR="006D1A82">
        <w:t xml:space="preserve"> if other activities are similar to this activity, they will belong to this new cluster. </w:t>
      </w:r>
      <w:r w:rsidR="006D1A82" w:rsidRPr="006D1A82">
        <w:rPr>
          <w:i/>
        </w:rPr>
        <w:t>e.g.</w:t>
      </w:r>
      <w:r w:rsidR="006D1A82">
        <w:t xml:space="preserve">, the successive input instance are usually the same activity, so the mechanism make sure the system will not generate more than two new clusters. </w:t>
      </w:r>
      <w:r w:rsidR="003B7015">
        <w:t>And because the service of “Play Pad” is do nothing, the system will not send alert message to user’s caregiver. The system will ask user to confirm this new activity belong</w:t>
      </w:r>
      <w:r w:rsidR="0077390A">
        <w:t>ing</w:t>
      </w:r>
      <w:r w:rsidR="003B7015">
        <w:t xml:space="preserve"> to “</w:t>
      </w:r>
      <w:r w:rsidR="0077390A">
        <w:t>Play Pad</w:t>
      </w:r>
      <w:r w:rsidR="003B7015">
        <w:t>”</w:t>
      </w:r>
      <w:r w:rsidR="0077390A">
        <w:t xml:space="preserve"> or not, and</w:t>
      </w:r>
      <w:r w:rsidR="006D1A82">
        <w:t xml:space="preserve"> adding this data into the dataset. The</w:t>
      </w:r>
      <w:r w:rsidR="0077390A">
        <w:t xml:space="preserve"> online AR model</w:t>
      </w:r>
      <w:r w:rsidR="006D1A82">
        <w:t xml:space="preserve"> will re-train with the incremental dataset</w:t>
      </w:r>
      <w:r w:rsidR="0077390A">
        <w:t>.</w:t>
      </w:r>
    </w:p>
    <w:p w14:paraId="1827FFC0" w14:textId="50856439" w:rsidR="005D5244" w:rsidRDefault="005D5244" w:rsidP="005D5244">
      <w:pPr>
        <w:pStyle w:val="ad"/>
        <w:keepNext/>
      </w:pPr>
      <w:bookmarkStart w:id="186" w:name="_Toc424364791"/>
      <w:r>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Table \* ARABIC \s 1 </w:instrText>
      </w:r>
      <w:r w:rsidR="002E3DD2">
        <w:fldChar w:fldCharType="separate"/>
      </w:r>
      <w:r w:rsidR="0035085A">
        <w:rPr>
          <w:noProof/>
        </w:rPr>
        <w:t>10</w:t>
      </w:r>
      <w:r w:rsidR="002E3DD2">
        <w:rPr>
          <w:noProof/>
        </w:rPr>
        <w:fldChar w:fldCharType="end"/>
      </w:r>
      <w:r>
        <w:t xml:space="preserve"> </w:t>
      </w:r>
      <w:r w:rsidR="004F31EC">
        <w:t>the</w:t>
      </w:r>
      <w:r>
        <w:t xml:space="preserve"> distances between new activity and exist activities in the dataset</w:t>
      </w:r>
      <w:bookmarkEnd w:id="186"/>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28" w:type="dxa"/>
          <w:right w:w="28" w:type="dxa"/>
        </w:tblCellMar>
        <w:tblLook w:val="04A0" w:firstRow="1" w:lastRow="0" w:firstColumn="1" w:lastColumn="0" w:noHBand="0" w:noVBand="1"/>
      </w:tblPr>
      <w:tblGrid>
        <w:gridCol w:w="1417"/>
        <w:gridCol w:w="1239"/>
        <w:gridCol w:w="1106"/>
        <w:gridCol w:w="1106"/>
        <w:gridCol w:w="1107"/>
        <w:gridCol w:w="1107"/>
        <w:gridCol w:w="1406"/>
      </w:tblGrid>
      <w:tr w:rsidR="005D5244" w:rsidRPr="005D5244" w14:paraId="75CE5E23" w14:textId="77777777" w:rsidTr="005D5244">
        <w:trPr>
          <w:trHeight w:val="350"/>
        </w:trPr>
        <w:tc>
          <w:tcPr>
            <w:tcW w:w="835" w:type="pct"/>
            <w:vMerge w:val="restart"/>
            <w:shd w:val="clear" w:color="auto" w:fill="auto"/>
            <w:noWrap/>
            <w:vAlign w:val="center"/>
            <w:hideMark/>
          </w:tcPr>
          <w:p w14:paraId="423D593E" w14:textId="77777777" w:rsidR="005D5244" w:rsidRPr="005D5244" w:rsidRDefault="005D5244" w:rsidP="005D5244">
            <w:pPr>
              <w:widowControl/>
              <w:spacing w:line="240" w:lineRule="auto"/>
              <w:jc w:val="center"/>
              <w:rPr>
                <w:rFonts w:eastAsia="Times New Roman"/>
                <w:kern w:val="0"/>
                <w:sz w:val="20"/>
                <w:szCs w:val="20"/>
              </w:rPr>
            </w:pPr>
          </w:p>
        </w:tc>
        <w:tc>
          <w:tcPr>
            <w:tcW w:w="2685" w:type="pct"/>
            <w:gridSpan w:val="4"/>
            <w:tcBorders>
              <w:right w:val="single" w:sz="18" w:space="0" w:color="auto"/>
            </w:tcBorders>
            <w:shd w:val="clear" w:color="auto" w:fill="FFFF99"/>
            <w:noWrap/>
            <w:vAlign w:val="center"/>
            <w:hideMark/>
          </w:tcPr>
          <w:p w14:paraId="2D403E91" w14:textId="716CDBEC"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Distance</w:t>
            </w:r>
          </w:p>
        </w:tc>
        <w:tc>
          <w:tcPr>
            <w:tcW w:w="1480" w:type="pct"/>
            <w:gridSpan w:val="2"/>
            <w:tcBorders>
              <w:left w:val="single" w:sz="18" w:space="0" w:color="auto"/>
            </w:tcBorders>
            <w:shd w:val="clear" w:color="auto" w:fill="FFFF99"/>
            <w:noWrap/>
            <w:vAlign w:val="center"/>
            <w:hideMark/>
          </w:tcPr>
          <w:p w14:paraId="50520674" w14:textId="6792D696"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r>
      <w:tr w:rsidR="005D5244" w:rsidRPr="005D5244" w14:paraId="6708A378" w14:textId="77777777" w:rsidTr="005D5244">
        <w:trPr>
          <w:trHeight w:val="350"/>
        </w:trPr>
        <w:tc>
          <w:tcPr>
            <w:tcW w:w="835" w:type="pct"/>
            <w:vMerge/>
            <w:shd w:val="clear" w:color="auto" w:fill="auto"/>
            <w:noWrap/>
            <w:vAlign w:val="center"/>
          </w:tcPr>
          <w:p w14:paraId="664EFE71" w14:textId="77777777" w:rsidR="005D5244" w:rsidRPr="005D5244" w:rsidRDefault="005D5244" w:rsidP="005D5244">
            <w:pPr>
              <w:widowControl/>
              <w:spacing w:line="240" w:lineRule="auto"/>
              <w:jc w:val="center"/>
              <w:rPr>
                <w:rFonts w:eastAsia="Times New Roman"/>
                <w:kern w:val="0"/>
                <w:sz w:val="20"/>
                <w:szCs w:val="20"/>
              </w:rPr>
            </w:pPr>
          </w:p>
        </w:tc>
        <w:tc>
          <w:tcPr>
            <w:tcW w:w="730" w:type="pct"/>
            <w:shd w:val="clear" w:color="auto" w:fill="FFCC99"/>
            <w:noWrap/>
            <w:vAlign w:val="center"/>
          </w:tcPr>
          <w:p w14:paraId="7F842A29" w14:textId="6636D974" w:rsid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Hand behavior</w:t>
            </w:r>
          </w:p>
        </w:tc>
        <w:tc>
          <w:tcPr>
            <w:tcW w:w="652" w:type="pct"/>
            <w:shd w:val="clear" w:color="auto" w:fill="FFCC99"/>
            <w:noWrap/>
            <w:vAlign w:val="center"/>
          </w:tcPr>
          <w:p w14:paraId="0C52636E" w14:textId="61411DB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Light</w:t>
            </w:r>
          </w:p>
        </w:tc>
        <w:tc>
          <w:tcPr>
            <w:tcW w:w="652" w:type="pct"/>
            <w:shd w:val="clear" w:color="auto" w:fill="FFCC99"/>
            <w:noWrap/>
            <w:vAlign w:val="center"/>
          </w:tcPr>
          <w:p w14:paraId="4FBD223D" w14:textId="1A1DE8DF"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Appliance</w:t>
            </w:r>
          </w:p>
        </w:tc>
        <w:tc>
          <w:tcPr>
            <w:tcW w:w="652" w:type="pct"/>
            <w:tcBorders>
              <w:right w:val="single" w:sz="18" w:space="0" w:color="auto"/>
            </w:tcBorders>
            <w:shd w:val="clear" w:color="auto" w:fill="FFCC99"/>
            <w:noWrap/>
            <w:vAlign w:val="center"/>
          </w:tcPr>
          <w:p w14:paraId="25D76F9A" w14:textId="16CAEB36" w:rsidR="005D5244" w:rsidRP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 xml:space="preserve">Total </w:t>
            </w:r>
            <w:proofErr w:type="spellStart"/>
            <w:r>
              <w:rPr>
                <w:rFonts w:eastAsia="新細明體"/>
                <w:color w:val="000000"/>
                <w:kern w:val="0"/>
                <w:sz w:val="20"/>
                <w:szCs w:val="20"/>
              </w:rPr>
              <w:t>dist</w:t>
            </w:r>
            <w:proofErr w:type="spellEnd"/>
          </w:p>
        </w:tc>
        <w:tc>
          <w:tcPr>
            <w:tcW w:w="652" w:type="pct"/>
            <w:tcBorders>
              <w:left w:val="single" w:sz="18" w:space="0" w:color="auto"/>
            </w:tcBorders>
            <w:shd w:val="clear" w:color="auto" w:fill="FFFF99"/>
            <w:noWrap/>
            <w:vAlign w:val="center"/>
          </w:tcPr>
          <w:p w14:paraId="54E140EF" w14:textId="3577207D"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c>
          <w:tcPr>
            <w:tcW w:w="828" w:type="pct"/>
            <w:shd w:val="clear" w:color="auto" w:fill="FFFF99"/>
            <w:noWrap/>
            <w:vAlign w:val="center"/>
          </w:tcPr>
          <w:p w14:paraId="6084F06E" w14:textId="36263972"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Normalize Score</w:t>
            </w:r>
          </w:p>
        </w:tc>
      </w:tr>
      <w:tr w:rsidR="005D5244" w:rsidRPr="005D5244" w14:paraId="6580AF80" w14:textId="77777777" w:rsidTr="005D5244">
        <w:trPr>
          <w:trHeight w:val="350"/>
        </w:trPr>
        <w:tc>
          <w:tcPr>
            <w:tcW w:w="835" w:type="pct"/>
            <w:shd w:val="clear" w:color="000000" w:fill="FFCC99"/>
            <w:noWrap/>
            <w:vAlign w:val="center"/>
            <w:hideMark/>
          </w:tcPr>
          <w:p w14:paraId="08FE684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tch TV</w:t>
            </w:r>
          </w:p>
        </w:tc>
        <w:tc>
          <w:tcPr>
            <w:tcW w:w="730" w:type="pct"/>
            <w:shd w:val="clear" w:color="000000" w:fill="F98C8E"/>
            <w:noWrap/>
            <w:vAlign w:val="center"/>
            <w:hideMark/>
          </w:tcPr>
          <w:p w14:paraId="22F3B73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8.21</w:t>
            </w:r>
          </w:p>
        </w:tc>
        <w:tc>
          <w:tcPr>
            <w:tcW w:w="652" w:type="pct"/>
            <w:shd w:val="clear" w:color="000000" w:fill="F97678"/>
            <w:noWrap/>
            <w:vAlign w:val="center"/>
            <w:hideMark/>
          </w:tcPr>
          <w:p w14:paraId="7AC8E57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25</w:t>
            </w:r>
          </w:p>
        </w:tc>
        <w:tc>
          <w:tcPr>
            <w:tcW w:w="652" w:type="pct"/>
            <w:shd w:val="clear" w:color="000000" w:fill="F8696B"/>
            <w:noWrap/>
            <w:vAlign w:val="center"/>
            <w:hideMark/>
          </w:tcPr>
          <w:p w14:paraId="0817E5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9.44</w:t>
            </w:r>
          </w:p>
        </w:tc>
        <w:tc>
          <w:tcPr>
            <w:tcW w:w="652" w:type="pct"/>
            <w:tcBorders>
              <w:right w:val="single" w:sz="18" w:space="0" w:color="auto"/>
            </w:tcBorders>
            <w:shd w:val="clear" w:color="000000" w:fill="F8696B"/>
            <w:noWrap/>
            <w:vAlign w:val="center"/>
            <w:hideMark/>
          </w:tcPr>
          <w:p w14:paraId="17C51B3C" w14:textId="6E68835D" w:rsidR="005D5244" w:rsidRPr="005D5244" w:rsidRDefault="005D5244" w:rsidP="004F31EC">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226.9</w:t>
            </w:r>
            <w:r w:rsidR="004F31EC">
              <w:rPr>
                <w:rFonts w:eastAsia="新細明體"/>
                <w:color w:val="000000"/>
                <w:kern w:val="0"/>
                <w:sz w:val="20"/>
                <w:szCs w:val="20"/>
              </w:rPr>
              <w:t>8</w:t>
            </w:r>
          </w:p>
        </w:tc>
        <w:tc>
          <w:tcPr>
            <w:tcW w:w="652" w:type="pct"/>
            <w:tcBorders>
              <w:left w:val="single" w:sz="18" w:space="0" w:color="auto"/>
            </w:tcBorders>
            <w:shd w:val="clear" w:color="000000" w:fill="FCFCFF"/>
            <w:noWrap/>
            <w:vAlign w:val="center"/>
            <w:hideMark/>
          </w:tcPr>
          <w:p w14:paraId="7FB2993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4386</w:t>
            </w:r>
          </w:p>
        </w:tc>
        <w:tc>
          <w:tcPr>
            <w:tcW w:w="828" w:type="pct"/>
            <w:shd w:val="clear" w:color="000000" w:fill="FCFCFF"/>
            <w:noWrap/>
            <w:vAlign w:val="center"/>
            <w:hideMark/>
          </w:tcPr>
          <w:p w14:paraId="01AD04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08367</w:t>
            </w:r>
          </w:p>
        </w:tc>
      </w:tr>
      <w:tr w:rsidR="005D5244" w:rsidRPr="005D5244" w14:paraId="7364211B" w14:textId="77777777" w:rsidTr="005D5244">
        <w:trPr>
          <w:trHeight w:val="350"/>
        </w:trPr>
        <w:tc>
          <w:tcPr>
            <w:tcW w:w="835" w:type="pct"/>
            <w:shd w:val="clear" w:color="000000" w:fill="FFCC99"/>
            <w:noWrap/>
            <w:vAlign w:val="center"/>
            <w:hideMark/>
          </w:tcPr>
          <w:p w14:paraId="14D9A05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Newspaper</w:t>
            </w:r>
          </w:p>
        </w:tc>
        <w:tc>
          <w:tcPr>
            <w:tcW w:w="730" w:type="pct"/>
            <w:shd w:val="clear" w:color="000000" w:fill="FCEBED"/>
            <w:noWrap/>
            <w:vAlign w:val="center"/>
            <w:hideMark/>
          </w:tcPr>
          <w:p w14:paraId="7BE9D89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3</w:t>
            </w:r>
          </w:p>
        </w:tc>
        <w:tc>
          <w:tcPr>
            <w:tcW w:w="652" w:type="pct"/>
            <w:shd w:val="clear" w:color="000000" w:fill="FA9395"/>
            <w:noWrap/>
            <w:vAlign w:val="center"/>
            <w:hideMark/>
          </w:tcPr>
          <w:p w14:paraId="5527EE2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97072"/>
            <w:noWrap/>
            <w:vAlign w:val="center"/>
            <w:hideMark/>
          </w:tcPr>
          <w:p w14:paraId="77E8366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4.46</w:t>
            </w:r>
          </w:p>
        </w:tc>
        <w:tc>
          <w:tcPr>
            <w:tcW w:w="652" w:type="pct"/>
            <w:tcBorders>
              <w:right w:val="single" w:sz="18" w:space="0" w:color="auto"/>
            </w:tcBorders>
            <w:shd w:val="clear" w:color="000000" w:fill="F98C8F"/>
            <w:noWrap/>
            <w:vAlign w:val="center"/>
            <w:hideMark/>
          </w:tcPr>
          <w:p w14:paraId="227B8D92"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89.45</w:t>
            </w:r>
          </w:p>
        </w:tc>
        <w:tc>
          <w:tcPr>
            <w:tcW w:w="652" w:type="pct"/>
            <w:tcBorders>
              <w:left w:val="single" w:sz="18" w:space="0" w:color="auto"/>
            </w:tcBorders>
            <w:shd w:val="clear" w:color="000000" w:fill="FCF0F2"/>
            <w:noWrap/>
            <w:vAlign w:val="center"/>
            <w:hideMark/>
          </w:tcPr>
          <w:p w14:paraId="78F2DB9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251</w:t>
            </w:r>
          </w:p>
        </w:tc>
        <w:tc>
          <w:tcPr>
            <w:tcW w:w="828" w:type="pct"/>
            <w:shd w:val="clear" w:color="000000" w:fill="FCF0F2"/>
            <w:noWrap/>
            <w:vAlign w:val="center"/>
            <w:hideMark/>
          </w:tcPr>
          <w:p w14:paraId="17DF7A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69126</w:t>
            </w:r>
          </w:p>
        </w:tc>
      </w:tr>
      <w:tr w:rsidR="005D5244" w:rsidRPr="005D5244" w14:paraId="44468B09" w14:textId="77777777" w:rsidTr="005D5244">
        <w:trPr>
          <w:trHeight w:val="350"/>
        </w:trPr>
        <w:tc>
          <w:tcPr>
            <w:tcW w:w="835" w:type="pct"/>
            <w:shd w:val="clear" w:color="000000" w:fill="FFCC99"/>
            <w:noWrap/>
            <w:vAlign w:val="center"/>
            <w:hideMark/>
          </w:tcPr>
          <w:p w14:paraId="635705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Exercise</w:t>
            </w:r>
          </w:p>
        </w:tc>
        <w:tc>
          <w:tcPr>
            <w:tcW w:w="730" w:type="pct"/>
            <w:shd w:val="clear" w:color="000000" w:fill="F97375"/>
            <w:noWrap/>
            <w:vAlign w:val="center"/>
            <w:hideMark/>
          </w:tcPr>
          <w:p w14:paraId="1C6930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63</w:t>
            </w:r>
          </w:p>
        </w:tc>
        <w:tc>
          <w:tcPr>
            <w:tcW w:w="652" w:type="pct"/>
            <w:shd w:val="clear" w:color="000000" w:fill="F8696B"/>
            <w:noWrap/>
            <w:vAlign w:val="center"/>
            <w:hideMark/>
          </w:tcPr>
          <w:p w14:paraId="0A80AA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BB5B7"/>
            <w:noWrap/>
            <w:vAlign w:val="center"/>
            <w:hideMark/>
          </w:tcPr>
          <w:p w14:paraId="0523F9B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4</w:t>
            </w:r>
          </w:p>
        </w:tc>
        <w:tc>
          <w:tcPr>
            <w:tcW w:w="652" w:type="pct"/>
            <w:tcBorders>
              <w:right w:val="single" w:sz="18" w:space="0" w:color="auto"/>
            </w:tcBorders>
            <w:shd w:val="clear" w:color="000000" w:fill="FA9A9C"/>
            <w:noWrap/>
            <w:vAlign w:val="center"/>
            <w:hideMark/>
          </w:tcPr>
          <w:p w14:paraId="502EE8F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4.88</w:t>
            </w:r>
          </w:p>
        </w:tc>
        <w:tc>
          <w:tcPr>
            <w:tcW w:w="652" w:type="pct"/>
            <w:tcBorders>
              <w:left w:val="single" w:sz="18" w:space="0" w:color="auto"/>
            </w:tcBorders>
            <w:shd w:val="clear" w:color="000000" w:fill="FCE9EC"/>
            <w:noWrap/>
            <w:vAlign w:val="center"/>
            <w:hideMark/>
          </w:tcPr>
          <w:p w14:paraId="32AD557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86</w:t>
            </w:r>
          </w:p>
        </w:tc>
        <w:tc>
          <w:tcPr>
            <w:tcW w:w="828" w:type="pct"/>
            <w:shd w:val="clear" w:color="000000" w:fill="FCE9EC"/>
            <w:noWrap/>
            <w:vAlign w:val="center"/>
            <w:hideMark/>
          </w:tcPr>
          <w:p w14:paraId="3EB5172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9704</w:t>
            </w:r>
          </w:p>
        </w:tc>
      </w:tr>
      <w:tr w:rsidR="005D5244" w:rsidRPr="005D5244" w14:paraId="38F0FD26" w14:textId="77777777" w:rsidTr="005D5244">
        <w:trPr>
          <w:trHeight w:val="350"/>
        </w:trPr>
        <w:tc>
          <w:tcPr>
            <w:tcW w:w="835" w:type="pct"/>
            <w:shd w:val="clear" w:color="000000" w:fill="FFCC99"/>
            <w:noWrap/>
            <w:vAlign w:val="center"/>
            <w:hideMark/>
          </w:tcPr>
          <w:p w14:paraId="6150BDD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Meal</w:t>
            </w:r>
          </w:p>
        </w:tc>
        <w:tc>
          <w:tcPr>
            <w:tcW w:w="730" w:type="pct"/>
            <w:shd w:val="clear" w:color="000000" w:fill="FA9799"/>
            <w:noWrap/>
            <w:vAlign w:val="center"/>
            <w:hideMark/>
          </w:tcPr>
          <w:p w14:paraId="7190F98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4.48</w:t>
            </w:r>
          </w:p>
        </w:tc>
        <w:tc>
          <w:tcPr>
            <w:tcW w:w="652" w:type="pct"/>
            <w:shd w:val="clear" w:color="000000" w:fill="F98688"/>
            <w:noWrap/>
            <w:vAlign w:val="center"/>
            <w:hideMark/>
          </w:tcPr>
          <w:p w14:paraId="61C201B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7</w:t>
            </w:r>
          </w:p>
        </w:tc>
        <w:tc>
          <w:tcPr>
            <w:tcW w:w="652" w:type="pct"/>
            <w:shd w:val="clear" w:color="000000" w:fill="FBB4B6"/>
            <w:noWrap/>
            <w:vAlign w:val="center"/>
            <w:hideMark/>
          </w:tcPr>
          <w:p w14:paraId="6AC7C62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56</w:t>
            </w:r>
          </w:p>
        </w:tc>
        <w:tc>
          <w:tcPr>
            <w:tcW w:w="652" w:type="pct"/>
            <w:tcBorders>
              <w:right w:val="single" w:sz="18" w:space="0" w:color="auto"/>
            </w:tcBorders>
            <w:shd w:val="clear" w:color="000000" w:fill="FAA5A8"/>
            <w:noWrap/>
            <w:vAlign w:val="center"/>
            <w:hideMark/>
          </w:tcPr>
          <w:p w14:paraId="0D08D03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01</w:t>
            </w:r>
          </w:p>
        </w:tc>
        <w:tc>
          <w:tcPr>
            <w:tcW w:w="652" w:type="pct"/>
            <w:tcBorders>
              <w:left w:val="single" w:sz="18" w:space="0" w:color="auto"/>
            </w:tcBorders>
            <w:shd w:val="clear" w:color="000000" w:fill="FCE3E6"/>
            <w:noWrap/>
            <w:vAlign w:val="center"/>
            <w:hideMark/>
          </w:tcPr>
          <w:p w14:paraId="2629452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6097</w:t>
            </w:r>
          </w:p>
        </w:tc>
        <w:tc>
          <w:tcPr>
            <w:tcW w:w="828" w:type="pct"/>
            <w:shd w:val="clear" w:color="000000" w:fill="FCE3E6"/>
            <w:noWrap/>
            <w:vAlign w:val="center"/>
            <w:hideMark/>
          </w:tcPr>
          <w:p w14:paraId="184F656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28632</w:t>
            </w:r>
          </w:p>
        </w:tc>
      </w:tr>
      <w:tr w:rsidR="005D5244" w:rsidRPr="005D5244" w14:paraId="6E8296DD" w14:textId="77777777" w:rsidTr="005D5244">
        <w:trPr>
          <w:trHeight w:val="350"/>
        </w:trPr>
        <w:tc>
          <w:tcPr>
            <w:tcW w:w="835" w:type="pct"/>
            <w:shd w:val="clear" w:color="000000" w:fill="FFCC99"/>
            <w:noWrap/>
            <w:vAlign w:val="center"/>
            <w:hideMark/>
          </w:tcPr>
          <w:p w14:paraId="102C7C8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lastRenderedPageBreak/>
              <w:t>Play Pad</w:t>
            </w:r>
          </w:p>
        </w:tc>
        <w:tc>
          <w:tcPr>
            <w:tcW w:w="730" w:type="pct"/>
            <w:shd w:val="clear" w:color="000000" w:fill="FCFCFF"/>
            <w:noWrap/>
            <w:vAlign w:val="center"/>
            <w:hideMark/>
          </w:tcPr>
          <w:p w14:paraId="15B1820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0.28</w:t>
            </w:r>
          </w:p>
        </w:tc>
        <w:tc>
          <w:tcPr>
            <w:tcW w:w="652" w:type="pct"/>
            <w:shd w:val="clear" w:color="000000" w:fill="FAABAD"/>
            <w:noWrap/>
            <w:vAlign w:val="center"/>
            <w:hideMark/>
          </w:tcPr>
          <w:p w14:paraId="55D661F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12</w:t>
            </w:r>
          </w:p>
        </w:tc>
        <w:tc>
          <w:tcPr>
            <w:tcW w:w="652" w:type="pct"/>
            <w:shd w:val="clear" w:color="000000" w:fill="FCFCFF"/>
            <w:noWrap/>
            <w:vAlign w:val="center"/>
            <w:hideMark/>
          </w:tcPr>
          <w:p w14:paraId="1C78501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9</w:t>
            </w:r>
          </w:p>
        </w:tc>
        <w:tc>
          <w:tcPr>
            <w:tcW w:w="652" w:type="pct"/>
            <w:tcBorders>
              <w:right w:val="single" w:sz="18" w:space="0" w:color="auto"/>
            </w:tcBorders>
            <w:shd w:val="clear" w:color="000000" w:fill="FCFCFF"/>
            <w:noWrap/>
            <w:vAlign w:val="center"/>
            <w:hideMark/>
          </w:tcPr>
          <w:p w14:paraId="4EA6422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69.3</w:t>
            </w:r>
          </w:p>
        </w:tc>
        <w:tc>
          <w:tcPr>
            <w:tcW w:w="652" w:type="pct"/>
            <w:tcBorders>
              <w:left w:val="single" w:sz="18" w:space="0" w:color="auto"/>
            </w:tcBorders>
            <w:shd w:val="clear" w:color="000000" w:fill="F8696B"/>
            <w:noWrap/>
            <w:vAlign w:val="center"/>
            <w:hideMark/>
          </w:tcPr>
          <w:p w14:paraId="5B448EE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14225</w:t>
            </w:r>
          </w:p>
        </w:tc>
        <w:tc>
          <w:tcPr>
            <w:tcW w:w="828" w:type="pct"/>
            <w:shd w:val="clear" w:color="000000" w:fill="F8696B"/>
            <w:noWrap/>
            <w:vAlign w:val="center"/>
            <w:hideMark/>
          </w:tcPr>
          <w:p w14:paraId="702C4C9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w:t>
            </w:r>
          </w:p>
        </w:tc>
      </w:tr>
      <w:tr w:rsidR="005D5244" w:rsidRPr="005D5244" w14:paraId="66954459" w14:textId="77777777" w:rsidTr="005D5244">
        <w:trPr>
          <w:trHeight w:val="350"/>
        </w:trPr>
        <w:tc>
          <w:tcPr>
            <w:tcW w:w="835" w:type="pct"/>
            <w:shd w:val="clear" w:color="000000" w:fill="FFCC99"/>
            <w:noWrap/>
            <w:vAlign w:val="center"/>
            <w:hideMark/>
          </w:tcPr>
          <w:p w14:paraId="22E2990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Book</w:t>
            </w:r>
          </w:p>
        </w:tc>
        <w:tc>
          <w:tcPr>
            <w:tcW w:w="730" w:type="pct"/>
            <w:shd w:val="clear" w:color="000000" w:fill="FCEFF2"/>
            <w:noWrap/>
            <w:vAlign w:val="center"/>
            <w:hideMark/>
          </w:tcPr>
          <w:p w14:paraId="6A15FF1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4.73</w:t>
            </w:r>
          </w:p>
        </w:tc>
        <w:tc>
          <w:tcPr>
            <w:tcW w:w="652" w:type="pct"/>
            <w:shd w:val="clear" w:color="000000" w:fill="FA9395"/>
            <w:noWrap/>
            <w:vAlign w:val="center"/>
            <w:hideMark/>
          </w:tcPr>
          <w:p w14:paraId="68E88CE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BB5B8"/>
            <w:noWrap/>
            <w:vAlign w:val="center"/>
            <w:hideMark/>
          </w:tcPr>
          <w:p w14:paraId="3C72F29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21</w:t>
            </w:r>
          </w:p>
        </w:tc>
        <w:tc>
          <w:tcPr>
            <w:tcW w:w="652" w:type="pct"/>
            <w:tcBorders>
              <w:right w:val="single" w:sz="18" w:space="0" w:color="auto"/>
            </w:tcBorders>
            <w:shd w:val="clear" w:color="000000" w:fill="FBC2C5"/>
            <w:noWrap/>
            <w:vAlign w:val="center"/>
            <w:hideMark/>
          </w:tcPr>
          <w:p w14:paraId="20D1F8F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31.6</w:t>
            </w:r>
          </w:p>
        </w:tc>
        <w:tc>
          <w:tcPr>
            <w:tcW w:w="652" w:type="pct"/>
            <w:tcBorders>
              <w:left w:val="single" w:sz="18" w:space="0" w:color="auto"/>
            </w:tcBorders>
            <w:shd w:val="clear" w:color="000000" w:fill="FBCDD0"/>
            <w:noWrap/>
            <w:vAlign w:val="center"/>
            <w:hideMark/>
          </w:tcPr>
          <w:p w14:paraId="3249726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7541</w:t>
            </w:r>
          </w:p>
        </w:tc>
        <w:tc>
          <w:tcPr>
            <w:tcW w:w="828" w:type="pct"/>
            <w:shd w:val="clear" w:color="000000" w:fill="FBCDD0"/>
            <w:noWrap/>
            <w:vAlign w:val="center"/>
            <w:hideMark/>
          </w:tcPr>
          <w:p w14:paraId="46B69C4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530166</w:t>
            </w:r>
          </w:p>
        </w:tc>
      </w:tr>
      <w:tr w:rsidR="005D5244" w:rsidRPr="005D5244" w14:paraId="0682D5F5" w14:textId="77777777" w:rsidTr="005D5244">
        <w:trPr>
          <w:trHeight w:val="350"/>
        </w:trPr>
        <w:tc>
          <w:tcPr>
            <w:tcW w:w="835" w:type="pct"/>
            <w:shd w:val="clear" w:color="000000" w:fill="FFCC99"/>
            <w:noWrap/>
            <w:vAlign w:val="center"/>
            <w:hideMark/>
          </w:tcPr>
          <w:p w14:paraId="076C094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weep</w:t>
            </w:r>
          </w:p>
        </w:tc>
        <w:tc>
          <w:tcPr>
            <w:tcW w:w="730" w:type="pct"/>
            <w:shd w:val="clear" w:color="000000" w:fill="F8696B"/>
            <w:noWrap/>
            <w:vAlign w:val="center"/>
            <w:hideMark/>
          </w:tcPr>
          <w:p w14:paraId="56AC1DA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77</w:t>
            </w:r>
          </w:p>
        </w:tc>
        <w:tc>
          <w:tcPr>
            <w:tcW w:w="652" w:type="pct"/>
            <w:shd w:val="clear" w:color="000000" w:fill="F97B7D"/>
            <w:noWrap/>
            <w:vAlign w:val="center"/>
            <w:hideMark/>
          </w:tcPr>
          <w:p w14:paraId="23F9EF4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1</w:t>
            </w:r>
          </w:p>
        </w:tc>
        <w:tc>
          <w:tcPr>
            <w:tcW w:w="652" w:type="pct"/>
            <w:shd w:val="clear" w:color="000000" w:fill="FBB4B7"/>
            <w:noWrap/>
            <w:vAlign w:val="center"/>
            <w:hideMark/>
          </w:tcPr>
          <w:p w14:paraId="465E24D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3</w:t>
            </w:r>
          </w:p>
        </w:tc>
        <w:tc>
          <w:tcPr>
            <w:tcW w:w="652" w:type="pct"/>
            <w:tcBorders>
              <w:right w:val="single" w:sz="18" w:space="0" w:color="auto"/>
            </w:tcBorders>
            <w:shd w:val="clear" w:color="000000" w:fill="FA9799"/>
            <w:noWrap/>
            <w:vAlign w:val="center"/>
            <w:hideMark/>
          </w:tcPr>
          <w:p w14:paraId="24B7BA4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8.31</w:t>
            </w:r>
          </w:p>
        </w:tc>
        <w:tc>
          <w:tcPr>
            <w:tcW w:w="652" w:type="pct"/>
            <w:tcBorders>
              <w:left w:val="single" w:sz="18" w:space="0" w:color="auto"/>
            </w:tcBorders>
            <w:shd w:val="clear" w:color="000000" w:fill="FCEBEE"/>
            <w:noWrap/>
            <w:vAlign w:val="center"/>
            <w:hideMark/>
          </w:tcPr>
          <w:p w14:paraId="3771E06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577</w:t>
            </w:r>
          </w:p>
        </w:tc>
        <w:tc>
          <w:tcPr>
            <w:tcW w:w="828" w:type="pct"/>
            <w:shd w:val="clear" w:color="000000" w:fill="FCEBEE"/>
            <w:noWrap/>
            <w:vAlign w:val="center"/>
            <w:hideMark/>
          </w:tcPr>
          <w:p w14:paraId="26BB9D0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2058</w:t>
            </w:r>
          </w:p>
        </w:tc>
      </w:tr>
      <w:tr w:rsidR="005D5244" w:rsidRPr="005D5244" w14:paraId="7D157069" w14:textId="77777777" w:rsidTr="005D5244">
        <w:trPr>
          <w:trHeight w:val="350"/>
        </w:trPr>
        <w:tc>
          <w:tcPr>
            <w:tcW w:w="835" w:type="pct"/>
            <w:shd w:val="clear" w:color="000000" w:fill="FFCC99"/>
            <w:noWrap/>
            <w:vAlign w:val="center"/>
            <w:hideMark/>
          </w:tcPr>
          <w:p w14:paraId="6456BA0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leep</w:t>
            </w:r>
          </w:p>
        </w:tc>
        <w:tc>
          <w:tcPr>
            <w:tcW w:w="730" w:type="pct"/>
            <w:shd w:val="clear" w:color="000000" w:fill="F96A6C"/>
            <w:noWrap/>
            <w:vAlign w:val="center"/>
            <w:hideMark/>
          </w:tcPr>
          <w:p w14:paraId="6E2B3D7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CFCFF"/>
            <w:noWrap/>
            <w:vAlign w:val="center"/>
            <w:hideMark/>
          </w:tcPr>
          <w:p w14:paraId="0BE2BEE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25</w:t>
            </w:r>
          </w:p>
        </w:tc>
        <w:tc>
          <w:tcPr>
            <w:tcW w:w="652" w:type="pct"/>
            <w:shd w:val="clear" w:color="000000" w:fill="FBB3B6"/>
            <w:noWrap/>
            <w:vAlign w:val="center"/>
            <w:hideMark/>
          </w:tcPr>
          <w:p w14:paraId="14C34DC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97</w:t>
            </w:r>
          </w:p>
        </w:tc>
        <w:tc>
          <w:tcPr>
            <w:tcW w:w="652" w:type="pct"/>
            <w:tcBorders>
              <w:right w:val="single" w:sz="18" w:space="0" w:color="auto"/>
            </w:tcBorders>
            <w:shd w:val="clear" w:color="000000" w:fill="FA999C"/>
            <w:noWrap/>
            <w:vAlign w:val="center"/>
            <w:hideMark/>
          </w:tcPr>
          <w:p w14:paraId="238AE62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5.83</w:t>
            </w:r>
          </w:p>
        </w:tc>
        <w:tc>
          <w:tcPr>
            <w:tcW w:w="652" w:type="pct"/>
            <w:tcBorders>
              <w:left w:val="single" w:sz="18" w:space="0" w:color="auto"/>
            </w:tcBorders>
            <w:shd w:val="clear" w:color="000000" w:fill="FCEAEC"/>
            <w:noWrap/>
            <w:vAlign w:val="center"/>
            <w:hideMark/>
          </w:tcPr>
          <w:p w14:paraId="22ABC4A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55</w:t>
            </w:r>
          </w:p>
        </w:tc>
        <w:tc>
          <w:tcPr>
            <w:tcW w:w="828" w:type="pct"/>
            <w:shd w:val="clear" w:color="000000" w:fill="FCEAEC"/>
            <w:noWrap/>
            <w:vAlign w:val="center"/>
            <w:hideMark/>
          </w:tcPr>
          <w:p w14:paraId="32A4F34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7557</w:t>
            </w:r>
          </w:p>
        </w:tc>
      </w:tr>
      <w:tr w:rsidR="005D5244" w:rsidRPr="005D5244" w14:paraId="728AFA22" w14:textId="77777777" w:rsidTr="005D5244">
        <w:trPr>
          <w:trHeight w:val="350"/>
        </w:trPr>
        <w:tc>
          <w:tcPr>
            <w:tcW w:w="835" w:type="pct"/>
            <w:shd w:val="clear" w:color="000000" w:fill="FFCC99"/>
            <w:noWrap/>
            <w:vAlign w:val="center"/>
            <w:hideMark/>
          </w:tcPr>
          <w:p w14:paraId="3A865DE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sh Dishes</w:t>
            </w:r>
          </w:p>
        </w:tc>
        <w:tc>
          <w:tcPr>
            <w:tcW w:w="730" w:type="pct"/>
            <w:shd w:val="clear" w:color="000000" w:fill="F98082"/>
            <w:noWrap/>
            <w:vAlign w:val="center"/>
            <w:hideMark/>
          </w:tcPr>
          <w:p w14:paraId="4FCC9D1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2.24</w:t>
            </w:r>
          </w:p>
        </w:tc>
        <w:tc>
          <w:tcPr>
            <w:tcW w:w="652" w:type="pct"/>
            <w:shd w:val="clear" w:color="000000" w:fill="FBB7B9"/>
            <w:noWrap/>
            <w:vAlign w:val="center"/>
            <w:hideMark/>
          </w:tcPr>
          <w:p w14:paraId="77B43E9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7.84</w:t>
            </w:r>
          </w:p>
        </w:tc>
        <w:tc>
          <w:tcPr>
            <w:tcW w:w="652" w:type="pct"/>
            <w:shd w:val="clear" w:color="000000" w:fill="FBB4B7"/>
            <w:noWrap/>
            <w:vAlign w:val="center"/>
            <w:hideMark/>
          </w:tcPr>
          <w:p w14:paraId="58D23DF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9</w:t>
            </w:r>
          </w:p>
        </w:tc>
        <w:tc>
          <w:tcPr>
            <w:tcW w:w="652" w:type="pct"/>
            <w:tcBorders>
              <w:right w:val="single" w:sz="18" w:space="0" w:color="auto"/>
            </w:tcBorders>
            <w:shd w:val="clear" w:color="000000" w:fill="FA9FA2"/>
            <w:noWrap/>
            <w:vAlign w:val="center"/>
            <w:hideMark/>
          </w:tcPr>
          <w:p w14:paraId="14A0D4A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9.37</w:t>
            </w:r>
          </w:p>
        </w:tc>
        <w:tc>
          <w:tcPr>
            <w:tcW w:w="652" w:type="pct"/>
            <w:tcBorders>
              <w:left w:val="single" w:sz="18" w:space="0" w:color="auto"/>
            </w:tcBorders>
            <w:shd w:val="clear" w:color="000000" w:fill="FCE6E9"/>
            <w:noWrap/>
            <w:vAlign w:val="center"/>
            <w:hideMark/>
          </w:tcPr>
          <w:p w14:paraId="7909BD1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87</w:t>
            </w:r>
          </w:p>
        </w:tc>
        <w:tc>
          <w:tcPr>
            <w:tcW w:w="828" w:type="pct"/>
            <w:shd w:val="clear" w:color="000000" w:fill="FCE6E9"/>
            <w:noWrap/>
            <w:vAlign w:val="center"/>
            <w:hideMark/>
          </w:tcPr>
          <w:p w14:paraId="05A6FED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12631</w:t>
            </w:r>
          </w:p>
        </w:tc>
      </w:tr>
      <w:tr w:rsidR="005D5244" w:rsidRPr="005D5244" w14:paraId="3AD8E90C" w14:textId="77777777" w:rsidTr="005D5244">
        <w:trPr>
          <w:trHeight w:val="350"/>
        </w:trPr>
        <w:tc>
          <w:tcPr>
            <w:tcW w:w="835" w:type="pct"/>
            <w:shd w:val="clear" w:color="000000" w:fill="FFCC99"/>
            <w:noWrap/>
            <w:vAlign w:val="center"/>
            <w:hideMark/>
          </w:tcPr>
          <w:p w14:paraId="58AAD28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Go Out</w:t>
            </w:r>
          </w:p>
        </w:tc>
        <w:tc>
          <w:tcPr>
            <w:tcW w:w="730" w:type="pct"/>
            <w:shd w:val="clear" w:color="000000" w:fill="F9787A"/>
            <w:noWrap/>
            <w:vAlign w:val="center"/>
            <w:hideMark/>
          </w:tcPr>
          <w:p w14:paraId="2C5A64E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4.87</w:t>
            </w:r>
          </w:p>
        </w:tc>
        <w:tc>
          <w:tcPr>
            <w:tcW w:w="652" w:type="pct"/>
            <w:shd w:val="clear" w:color="000000" w:fill="F97F81"/>
            <w:noWrap/>
            <w:vAlign w:val="center"/>
            <w:hideMark/>
          </w:tcPr>
          <w:p w14:paraId="22DE853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12</w:t>
            </w:r>
          </w:p>
        </w:tc>
        <w:tc>
          <w:tcPr>
            <w:tcW w:w="652" w:type="pct"/>
            <w:shd w:val="clear" w:color="000000" w:fill="FBB5B7"/>
            <w:noWrap/>
            <w:vAlign w:val="center"/>
            <w:hideMark/>
          </w:tcPr>
          <w:p w14:paraId="4DA9031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5</w:t>
            </w:r>
          </w:p>
        </w:tc>
        <w:tc>
          <w:tcPr>
            <w:tcW w:w="652" w:type="pct"/>
            <w:tcBorders>
              <w:right w:val="single" w:sz="18" w:space="0" w:color="auto"/>
            </w:tcBorders>
            <w:shd w:val="clear" w:color="000000" w:fill="FA9C9E"/>
            <w:noWrap/>
            <w:vAlign w:val="center"/>
            <w:hideMark/>
          </w:tcPr>
          <w:p w14:paraId="67E7819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2.94</w:t>
            </w:r>
          </w:p>
        </w:tc>
        <w:tc>
          <w:tcPr>
            <w:tcW w:w="652" w:type="pct"/>
            <w:tcBorders>
              <w:left w:val="single" w:sz="18" w:space="0" w:color="auto"/>
            </w:tcBorders>
            <w:shd w:val="clear" w:color="000000" w:fill="FCE8EB"/>
            <w:noWrap/>
            <w:vAlign w:val="center"/>
            <w:hideMark/>
          </w:tcPr>
          <w:p w14:paraId="37632C3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749</w:t>
            </w:r>
          </w:p>
        </w:tc>
        <w:tc>
          <w:tcPr>
            <w:tcW w:w="828" w:type="pct"/>
            <w:shd w:val="clear" w:color="000000" w:fill="FCE8EB"/>
            <w:noWrap/>
            <w:vAlign w:val="center"/>
            <w:hideMark/>
          </w:tcPr>
          <w:p w14:paraId="72A4E45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04162</w:t>
            </w:r>
          </w:p>
        </w:tc>
      </w:tr>
    </w:tbl>
    <w:p w14:paraId="2AD71406" w14:textId="1B342797" w:rsidR="005D5244" w:rsidRDefault="009C5C45" w:rsidP="003B7015">
      <w:pPr>
        <w:pStyle w:val="afff5"/>
        <w:spacing w:beforeLines="100" w:before="240"/>
      </w:pPr>
      <w:r>
        <w:fldChar w:fldCharType="begin"/>
      </w:r>
      <w:r>
        <w:instrText xml:space="preserve"> REF _Ref424360256 \h </w:instrText>
      </w:r>
      <w:r>
        <w:fldChar w:fldCharType="separate"/>
      </w:r>
      <w:r w:rsidR="0035085A" w:rsidRPr="00C175B9">
        <w:t xml:space="preserve">Fig. </w:t>
      </w:r>
      <w:r w:rsidR="0035085A">
        <w:rPr>
          <w:noProof/>
        </w:rPr>
        <w:t>5</w:t>
      </w:r>
      <w:r w:rsidR="0035085A" w:rsidRPr="00C175B9">
        <w:noBreakHyphen/>
      </w:r>
      <w:r w:rsidR="0035085A">
        <w:rPr>
          <w:noProof/>
        </w:rPr>
        <w:t>7</w:t>
      </w:r>
      <w:r>
        <w:fldChar w:fldCharType="end"/>
      </w:r>
      <w:r>
        <w:t xml:space="preserve"> illustrates the score that is computed by similarity function for adaptive activity recognition. Because the similarity function can help the system find the most similar activity, we can use the most similar activity to implement the case-based reasoning for the proposed healthcare system.</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C5C45" w14:paraId="5D9BD3D3" w14:textId="77777777" w:rsidTr="00D8247A">
        <w:tc>
          <w:tcPr>
            <w:tcW w:w="8362" w:type="dxa"/>
          </w:tcPr>
          <w:p w14:paraId="48F4422F" w14:textId="0264768F" w:rsidR="009C5C45" w:rsidRDefault="009C5C45" w:rsidP="00D8247A">
            <w:pPr>
              <w:pStyle w:val="afff5"/>
              <w:ind w:firstLine="0"/>
              <w:jc w:val="center"/>
            </w:pPr>
            <w:r>
              <w:rPr>
                <w:noProof/>
              </w:rPr>
              <w:drawing>
                <wp:inline distT="0" distB="0" distL="0" distR="0" wp14:anchorId="2B73B3FC" wp14:editId="58CA6397">
                  <wp:extent cx="5220000" cy="3009330"/>
                  <wp:effectExtent l="0" t="0" r="0" b="635"/>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20000" cy="3009330"/>
                          </a:xfrm>
                          <a:prstGeom prst="rect">
                            <a:avLst/>
                          </a:prstGeom>
                          <a:noFill/>
                        </pic:spPr>
                      </pic:pic>
                    </a:graphicData>
                  </a:graphic>
                </wp:inline>
              </w:drawing>
            </w:r>
          </w:p>
        </w:tc>
      </w:tr>
      <w:tr w:rsidR="009C5C45" w:rsidRPr="00780D05" w14:paraId="0AAA1CC9" w14:textId="77777777" w:rsidTr="00D8247A">
        <w:tc>
          <w:tcPr>
            <w:tcW w:w="8362" w:type="dxa"/>
          </w:tcPr>
          <w:p w14:paraId="3E1A1BD2" w14:textId="0007A255" w:rsidR="009C5C45" w:rsidRPr="00780D05" w:rsidRDefault="009C5C45" w:rsidP="009C5C45">
            <w:pPr>
              <w:pStyle w:val="afff5"/>
              <w:ind w:firstLine="0"/>
              <w:jc w:val="center"/>
            </w:pPr>
            <w:bookmarkStart w:id="187" w:name="_Ref424360256"/>
            <w:bookmarkStart w:id="188" w:name="_Toc424364780"/>
            <w:r w:rsidRPr="00C175B9">
              <w:t xml:space="preserve">Fig.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Pr="00C175B9">
              <w:noBreakHyphen/>
            </w:r>
            <w:r w:rsidR="002E3DD2">
              <w:fldChar w:fldCharType="begin"/>
            </w:r>
            <w:r w:rsidR="002E3DD2">
              <w:instrText xml:space="preserve"> SEQ Fig. \* ARABIC \s 1 </w:instrText>
            </w:r>
            <w:r w:rsidR="002E3DD2">
              <w:fldChar w:fldCharType="separate"/>
            </w:r>
            <w:r w:rsidR="0035085A">
              <w:rPr>
                <w:noProof/>
              </w:rPr>
              <w:t>7</w:t>
            </w:r>
            <w:r w:rsidR="002E3DD2">
              <w:rPr>
                <w:noProof/>
              </w:rPr>
              <w:fldChar w:fldCharType="end"/>
            </w:r>
            <w:bookmarkEnd w:id="187"/>
            <w:r w:rsidRPr="00C175B9">
              <w:rPr>
                <w:rFonts w:hint="eastAsia"/>
              </w:rPr>
              <w:t xml:space="preserve"> </w:t>
            </w:r>
            <w:r>
              <w:t>The graph of adaptive activity recognition for each activity</w:t>
            </w:r>
            <w:bookmarkEnd w:id="188"/>
          </w:p>
        </w:tc>
      </w:tr>
    </w:tbl>
    <w:p w14:paraId="157F1FD1" w14:textId="7A740CF7" w:rsidR="009C5C45" w:rsidRDefault="00802638" w:rsidP="00802638">
      <w:pPr>
        <w:pStyle w:val="31"/>
      </w:pPr>
      <w:bookmarkStart w:id="189" w:name="_Toc424364750"/>
      <w:r>
        <w:rPr>
          <w:rFonts w:hint="eastAsia"/>
        </w:rPr>
        <w:t>Performance of Online Activity Recognition Model</w:t>
      </w:r>
      <w:bookmarkEnd w:id="189"/>
    </w:p>
    <w:p w14:paraId="0011213B" w14:textId="77777777" w:rsidR="00DE0C1A" w:rsidRDefault="00802638" w:rsidP="00DE0C1A">
      <w:pPr>
        <w:pStyle w:val="afff5"/>
        <w:spacing w:beforeLines="100" w:before="240"/>
      </w:pPr>
      <w:r>
        <w:t>In the training mode, the system categorized training data into a number of clusters, and users were labeling each cluster to an activity</w:t>
      </w:r>
      <w:r w:rsidR="00D8247A">
        <w:t xml:space="preserve">. The labeling data stored in a dataset in order to train the online AR model. The online AR model is a dynamic Bayesian network (DBN) classifier. To assess the results of the DBN, we adopt 10-folds cross-validation. The dataset has been separated to 10 parts. The system concatenates 9 parts as training </w:t>
      </w:r>
      <w:r w:rsidR="00D8247A">
        <w:lastRenderedPageBreak/>
        <w:t xml:space="preserve">data, and the rest part becomes the testing data. And the system will build 10 models for different constitutes datasets. </w:t>
      </w:r>
      <w:r w:rsidR="00DE0C1A">
        <w:rPr>
          <w:rFonts w:hint="eastAsia"/>
        </w:rPr>
        <w:t>The</w:t>
      </w:r>
      <w:r w:rsidR="00DE0C1A">
        <w:t xml:space="preserve"> following formulate is the</w:t>
      </w:r>
      <w:r w:rsidR="00DE0C1A">
        <w:rPr>
          <w:rFonts w:hint="eastAsia"/>
        </w:rPr>
        <w:t xml:space="preserve"> definition of</w:t>
      </w:r>
      <w:r w:rsidR="00DE0C1A">
        <w:t xml:space="preserve"> recall, precision and</w:t>
      </w:r>
      <w:r w:rsidR="00DE0C1A">
        <w:rPr>
          <w:rFonts w:hint="eastAsia"/>
        </w:rPr>
        <w:t xml:space="preserve"> F-measure:</w:t>
      </w:r>
    </w:p>
    <w:tbl>
      <w:tblPr>
        <w:tblStyle w:val="ae"/>
        <w:tblW w:w="0" w:type="auto"/>
        <w:tblLook w:val="04A0" w:firstRow="1" w:lastRow="0" w:firstColumn="1" w:lastColumn="0" w:noHBand="0" w:noVBand="1"/>
      </w:tblPr>
      <w:tblGrid>
        <w:gridCol w:w="7688"/>
        <w:gridCol w:w="816"/>
      </w:tblGrid>
      <w:tr w:rsidR="00DE0C1A" w14:paraId="68ECBAB6" w14:textId="77777777" w:rsidTr="002A76CC">
        <w:tc>
          <w:tcPr>
            <w:tcW w:w="7688" w:type="dxa"/>
            <w:tcBorders>
              <w:top w:val="nil"/>
              <w:left w:val="nil"/>
              <w:bottom w:val="nil"/>
              <w:right w:val="nil"/>
            </w:tcBorders>
          </w:tcPr>
          <w:p w14:paraId="2C348031" w14:textId="77777777" w:rsidR="00DE0C1A" w:rsidRPr="002C026E" w:rsidRDefault="00DE0C1A" w:rsidP="002A76CC">
            <w:pPr>
              <w:jc w:val="center"/>
            </w:pPr>
            <m:oMathPara>
              <m:oMath>
                <m:r>
                  <m:rPr>
                    <m:sty m:val="p"/>
                  </m:rPr>
                  <w:rPr>
                    <w:rFonts w:ascii="Cambria Math" w:hAnsi="Cambria Math"/>
                  </w:rPr>
                  <m:t xml:space="preserve">Recall= </m:t>
                </m:r>
                <m:f>
                  <m:fPr>
                    <m:ctrlPr>
                      <w:rPr>
                        <w:rFonts w:ascii="Cambria Math" w:hAnsi="Cambria Math"/>
                      </w:rPr>
                    </m:ctrlPr>
                  </m:fPr>
                  <m:num>
                    <m:r>
                      <w:rPr>
                        <w:rFonts w:ascii="Cambria Math" w:hAnsi="Cambria Math"/>
                      </w:rPr>
                      <m:t>TruePositive</m:t>
                    </m:r>
                  </m:num>
                  <m:den>
                    <m:r>
                      <w:rPr>
                        <w:rFonts w:ascii="Cambria Math" w:hAnsi="Cambria Math"/>
                      </w:rPr>
                      <m:t>(TruePositive+FalseNegative)</m:t>
                    </m:r>
                  </m:den>
                </m:f>
              </m:oMath>
            </m:oMathPara>
          </w:p>
        </w:tc>
        <w:tc>
          <w:tcPr>
            <w:tcW w:w="816" w:type="dxa"/>
            <w:tcBorders>
              <w:top w:val="nil"/>
              <w:left w:val="nil"/>
              <w:bottom w:val="nil"/>
              <w:right w:val="nil"/>
            </w:tcBorders>
          </w:tcPr>
          <w:p w14:paraId="7526B4A3" w14:textId="77777777" w:rsidR="00DE0C1A" w:rsidRDefault="00DE0C1A" w:rsidP="002A76CC">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2</w:t>
            </w:r>
            <w:r w:rsidR="002E3DD2">
              <w:rPr>
                <w:noProof/>
              </w:rPr>
              <w:fldChar w:fldCharType="end"/>
            </w:r>
            <w:r>
              <w:rPr>
                <w:rFonts w:hint="eastAsia"/>
              </w:rPr>
              <w:t>)</w:t>
            </w:r>
          </w:p>
        </w:tc>
      </w:tr>
      <w:tr w:rsidR="00DE0C1A" w14:paraId="1E46FD41" w14:textId="77777777" w:rsidTr="002A76CC">
        <w:tc>
          <w:tcPr>
            <w:tcW w:w="7688" w:type="dxa"/>
            <w:tcBorders>
              <w:top w:val="nil"/>
              <w:left w:val="nil"/>
              <w:bottom w:val="nil"/>
              <w:right w:val="nil"/>
            </w:tcBorders>
          </w:tcPr>
          <w:p w14:paraId="5CC3CEBA" w14:textId="77777777" w:rsidR="00DE0C1A" w:rsidRPr="002C026E" w:rsidRDefault="00DE0C1A" w:rsidP="002A76CC">
            <w:pPr>
              <w:jc w:val="center"/>
            </w:pPr>
            <m:oMathPara>
              <m:oMath>
                <m:r>
                  <m:rPr>
                    <m:sty m:val="p"/>
                  </m:rPr>
                  <w:rPr>
                    <w:rFonts w:ascii="Cambria Math" w:hAnsi="Cambria Math"/>
                  </w:rPr>
                  <m:t>Precision=</m:t>
                </m:r>
                <m:f>
                  <m:fPr>
                    <m:ctrlPr>
                      <w:rPr>
                        <w:rFonts w:ascii="Cambria Math" w:hAnsi="Cambria Math"/>
                      </w:rPr>
                    </m:ctrlPr>
                  </m:fPr>
                  <m:num>
                    <m:r>
                      <w:rPr>
                        <w:rFonts w:ascii="Cambria Math" w:hAnsi="Cambria Math"/>
                      </w:rPr>
                      <m:t>TruePositive</m:t>
                    </m:r>
                  </m:num>
                  <m:den>
                    <m:r>
                      <w:rPr>
                        <w:rFonts w:ascii="Cambria Math" w:hAnsi="Cambria Math"/>
                      </w:rPr>
                      <m:t>(TruePositive+FalsePositive)</m:t>
                    </m:r>
                  </m:den>
                </m:f>
              </m:oMath>
            </m:oMathPara>
          </w:p>
        </w:tc>
        <w:tc>
          <w:tcPr>
            <w:tcW w:w="816" w:type="dxa"/>
            <w:tcBorders>
              <w:top w:val="nil"/>
              <w:left w:val="nil"/>
              <w:bottom w:val="nil"/>
              <w:right w:val="nil"/>
            </w:tcBorders>
          </w:tcPr>
          <w:p w14:paraId="5EDEA403" w14:textId="77777777" w:rsidR="00DE0C1A" w:rsidRDefault="00DE0C1A" w:rsidP="002A76CC">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3</w:t>
            </w:r>
            <w:r w:rsidR="002E3DD2">
              <w:rPr>
                <w:noProof/>
              </w:rPr>
              <w:fldChar w:fldCharType="end"/>
            </w:r>
            <w:r>
              <w:rPr>
                <w:rFonts w:hint="eastAsia"/>
              </w:rPr>
              <w:t>)</w:t>
            </w:r>
          </w:p>
        </w:tc>
      </w:tr>
      <w:tr w:rsidR="00DE0C1A" w14:paraId="3821FCE5" w14:textId="77777777" w:rsidTr="002A76CC">
        <w:tc>
          <w:tcPr>
            <w:tcW w:w="7688" w:type="dxa"/>
            <w:tcBorders>
              <w:top w:val="nil"/>
              <w:left w:val="nil"/>
              <w:bottom w:val="nil"/>
              <w:right w:val="nil"/>
            </w:tcBorders>
          </w:tcPr>
          <w:p w14:paraId="246E6B40" w14:textId="77777777" w:rsidR="00DE0C1A" w:rsidRPr="002C026E" w:rsidRDefault="00DE0C1A" w:rsidP="002A76CC">
            <w:pPr>
              <w:jc w:val="center"/>
            </w:pPr>
            <m:oMathPara>
              <m:oMath>
                <m:r>
                  <m:rPr>
                    <m:sty m:val="p"/>
                  </m:rPr>
                  <w:rPr>
                    <w:rFonts w:ascii="Cambria Math" w:hAnsi="Cambria Math"/>
                  </w:rPr>
                  <m:t>F1 measure=</m:t>
                </m:r>
                <m:f>
                  <m:fPr>
                    <m:ctrlPr>
                      <w:rPr>
                        <w:rFonts w:ascii="Cambria Math" w:hAnsi="Cambria Math"/>
                      </w:rPr>
                    </m:ctrlPr>
                  </m:fPr>
                  <m:num>
                    <m:r>
                      <w:rPr>
                        <w:rFonts w:ascii="Cambria Math" w:hAnsi="Cambria Math"/>
                      </w:rPr>
                      <m:t>2×TruePositive</m:t>
                    </m:r>
                  </m:num>
                  <m:den>
                    <m:r>
                      <w:rPr>
                        <w:rFonts w:ascii="Cambria Math" w:hAnsi="Cambria Math"/>
                      </w:rPr>
                      <m:t>(TruePositive+FalseNegative+FalsePositive)</m:t>
                    </m:r>
                  </m:den>
                </m:f>
              </m:oMath>
            </m:oMathPara>
          </w:p>
        </w:tc>
        <w:tc>
          <w:tcPr>
            <w:tcW w:w="816" w:type="dxa"/>
            <w:tcBorders>
              <w:top w:val="nil"/>
              <w:left w:val="nil"/>
              <w:bottom w:val="nil"/>
              <w:right w:val="nil"/>
            </w:tcBorders>
          </w:tcPr>
          <w:p w14:paraId="3B15386A" w14:textId="77777777" w:rsidR="00DE0C1A" w:rsidRDefault="00DE0C1A" w:rsidP="002A76CC">
            <w:pPr>
              <w:jc w:val="center"/>
            </w:pPr>
            <w:r>
              <w:rPr>
                <w:rFonts w:hint="eastAsia"/>
              </w:rPr>
              <w:t>(</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noBreakHyphen/>
            </w:r>
            <w:r w:rsidR="002E3DD2">
              <w:fldChar w:fldCharType="begin"/>
            </w:r>
            <w:r w:rsidR="002E3DD2">
              <w:instrText xml:space="preserve"> SEQ _ \* ARABIC \s 1 </w:instrText>
            </w:r>
            <w:r w:rsidR="002E3DD2">
              <w:fldChar w:fldCharType="separate"/>
            </w:r>
            <w:r w:rsidR="0035085A">
              <w:rPr>
                <w:noProof/>
              </w:rPr>
              <w:t>4</w:t>
            </w:r>
            <w:r w:rsidR="002E3DD2">
              <w:rPr>
                <w:noProof/>
              </w:rPr>
              <w:fldChar w:fldCharType="end"/>
            </w:r>
            <w:r>
              <w:rPr>
                <w:rFonts w:hint="eastAsia"/>
              </w:rPr>
              <w:t>)</w:t>
            </w:r>
          </w:p>
        </w:tc>
      </w:tr>
    </w:tbl>
    <w:p w14:paraId="081721B0" w14:textId="3D62A259" w:rsidR="00802638" w:rsidRDefault="00D17DE0" w:rsidP="00802638">
      <w:pPr>
        <w:pStyle w:val="afff5"/>
      </w:pPr>
      <w:r>
        <w:rPr>
          <w:rFonts w:hint="eastAsia"/>
        </w:rPr>
        <w:t>For the online AR model</w:t>
      </w:r>
      <w:r>
        <w:t>,</w:t>
      </w:r>
      <w:r w:rsidR="00DE0C1A">
        <w:rPr>
          <w:rFonts w:hint="eastAsia"/>
        </w:rPr>
        <w:t xml:space="preserve"> the </w:t>
      </w:r>
      <w:r>
        <w:t xml:space="preserve">precision </w:t>
      </w:r>
      <w:r w:rsidR="00DE0C1A">
        <w:t xml:space="preserve">is </w:t>
      </w:r>
      <w:r>
        <w:t>97.8% and the recall is 97.8% and the F1-measure is also 97.8%.</w:t>
      </w:r>
      <w:r w:rsidR="00360572">
        <w:t xml:space="preserve"> The F1-measure is used to balance the contribution of precision and recall. </w:t>
      </w:r>
      <w:r w:rsidR="00360572">
        <w:fldChar w:fldCharType="begin"/>
      </w:r>
      <w:r w:rsidR="00360572">
        <w:instrText xml:space="preserve"> REF _Ref424362987 \h </w:instrText>
      </w:r>
      <w:r w:rsidR="00360572">
        <w:fldChar w:fldCharType="separate"/>
      </w:r>
      <w:r w:rsidR="0035085A">
        <w:t xml:space="preserve"> Table </w:t>
      </w:r>
      <w:r w:rsidR="0035085A">
        <w:rPr>
          <w:noProof/>
        </w:rPr>
        <w:t>5</w:t>
      </w:r>
      <w:r w:rsidR="0035085A">
        <w:noBreakHyphen/>
      </w:r>
      <w:r w:rsidR="0035085A">
        <w:rPr>
          <w:noProof/>
        </w:rPr>
        <w:t>11</w:t>
      </w:r>
      <w:r w:rsidR="00360572">
        <w:fldChar w:fldCharType="end"/>
      </w:r>
      <w:r w:rsidR="00360572">
        <w:t xml:space="preserve"> shows the performance for each activity, and only the activity “Play Pad” has a worse performance on recall (84.6%), other activities have both precision and recall higher than 90%.</w:t>
      </w:r>
      <w:r w:rsidR="00570DCB">
        <w:t xml:space="preserve"> The number of instances of “Play Pad” is 78, and only 66 instances are true positive. There are 8 instances of “Play Pad” are predicted as “Read Newspaper”, so the recall is </w:t>
      </w:r>
      <w:r w:rsidR="009D3DC8">
        <w:t>descending</w:t>
      </w:r>
      <w:r w:rsidR="00570DCB">
        <w:t>.</w:t>
      </w:r>
      <w:r w:rsidR="00781590">
        <w:t xml:space="preserve"> But the overall performance is up to 97.8%. It demonstrates the activity-aware healthcare system is able to predict and recognize activity in real-time. And the evaluation of discoveri</w:t>
      </w:r>
      <w:r w:rsidR="00C917FF">
        <w:t>ng activity shows the system has adaptive activity recognition mechanism by the appropriated similarity function and case-based reasoning approach.</w:t>
      </w:r>
    </w:p>
    <w:p w14:paraId="63950F9D" w14:textId="2F734F73" w:rsidR="00D8247A" w:rsidRDefault="00570DCB" w:rsidP="00D8247A">
      <w:pPr>
        <w:pStyle w:val="ad"/>
        <w:keepNext/>
      </w:pPr>
      <w:bookmarkStart w:id="190" w:name="_Ref424362987"/>
      <w:r>
        <w:t xml:space="preserve"> </w:t>
      </w:r>
      <w:bookmarkStart w:id="191" w:name="_Toc424364792"/>
      <w:r w:rsidR="00D8247A">
        <w:t xml:space="preserve">Table </w:t>
      </w:r>
      <w:r w:rsidR="002E3DD2">
        <w:fldChar w:fldCharType="begin"/>
      </w:r>
      <w:r w:rsidR="002E3DD2">
        <w:instrText xml:space="preserve"> STYLEREF 1 \s </w:instrText>
      </w:r>
      <w:r w:rsidR="002E3DD2">
        <w:fldChar w:fldCharType="separate"/>
      </w:r>
      <w:r w:rsidR="0035085A">
        <w:rPr>
          <w:noProof/>
        </w:rPr>
        <w:t>5</w:t>
      </w:r>
      <w:r w:rsidR="002E3DD2">
        <w:rPr>
          <w:noProof/>
        </w:rPr>
        <w:fldChar w:fldCharType="end"/>
      </w:r>
      <w:r w:rsidR="00D8247A">
        <w:noBreakHyphen/>
      </w:r>
      <w:r w:rsidR="002E3DD2">
        <w:fldChar w:fldCharType="begin"/>
      </w:r>
      <w:r w:rsidR="002E3DD2">
        <w:instrText xml:space="preserve"> SEQ Table \* ARABIC \s 1 </w:instrText>
      </w:r>
      <w:r w:rsidR="002E3DD2">
        <w:fldChar w:fldCharType="separate"/>
      </w:r>
      <w:r w:rsidR="0035085A">
        <w:rPr>
          <w:noProof/>
        </w:rPr>
        <w:t>11</w:t>
      </w:r>
      <w:r w:rsidR="002E3DD2">
        <w:rPr>
          <w:noProof/>
        </w:rPr>
        <w:fldChar w:fldCharType="end"/>
      </w:r>
      <w:bookmarkEnd w:id="190"/>
      <w:r w:rsidR="00D8247A">
        <w:t xml:space="preserve"> the </w:t>
      </w:r>
      <w:r w:rsidR="00A5765B">
        <w:t>activity recognition rate</w:t>
      </w:r>
      <w:r w:rsidR="00141011">
        <w:t xml:space="preserve"> of online AR model</w:t>
      </w:r>
      <w:bookmarkEnd w:id="191"/>
    </w:p>
    <w:tbl>
      <w:tblPr>
        <w:tblStyle w:val="46"/>
        <w:tblW w:w="5000" w:type="pct"/>
        <w:tblBorders>
          <w:top w:val="single" w:sz="4" w:space="0" w:color="auto"/>
          <w:bottom w:val="single" w:sz="4" w:space="0" w:color="auto"/>
        </w:tblBorders>
        <w:tblLook w:val="04A0" w:firstRow="1" w:lastRow="0" w:firstColumn="1" w:lastColumn="0" w:noHBand="0" w:noVBand="1"/>
      </w:tblPr>
      <w:tblGrid>
        <w:gridCol w:w="1262"/>
        <w:gridCol w:w="859"/>
        <w:gridCol w:w="842"/>
        <w:gridCol w:w="1276"/>
        <w:gridCol w:w="1059"/>
        <w:gridCol w:w="1059"/>
        <w:gridCol w:w="859"/>
        <w:gridCol w:w="1258"/>
      </w:tblGrid>
      <w:tr w:rsidR="00DE0C1A" w:rsidRPr="00141011" w14:paraId="02A1427E" w14:textId="77777777" w:rsidTr="00905786">
        <w:trPr>
          <w:cnfStyle w:val="100000000000" w:firstRow="1" w:lastRow="0" w:firstColumn="0" w:lastColumn="0" w:oddVBand="0" w:evenVBand="0" w:oddHBand="0" w:evenHBand="0" w:firstRowFirstColumn="0" w:firstRowLastColumn="0" w:lastRowFirstColumn="0" w:lastRowLastColumn="0"/>
        </w:trPr>
        <w:tc>
          <w:tcPr>
            <w:tcW w:w="744" w:type="pct"/>
            <w:vAlign w:val="center"/>
          </w:tcPr>
          <w:p w14:paraId="3A7307A8" w14:textId="77777777" w:rsidR="00DE0C1A" w:rsidRPr="00141011" w:rsidRDefault="00DE0C1A" w:rsidP="00DE0C1A">
            <w:pPr>
              <w:spacing w:line="240" w:lineRule="auto"/>
              <w:jc w:val="center"/>
              <w:rPr>
                <w:b/>
                <w:sz w:val="20"/>
                <w:szCs w:val="20"/>
              </w:rPr>
            </w:pPr>
            <w:r w:rsidRPr="00141011">
              <w:rPr>
                <w:b/>
                <w:sz w:val="20"/>
                <w:szCs w:val="20"/>
              </w:rPr>
              <w:t>Activity</w:t>
            </w:r>
          </w:p>
        </w:tc>
        <w:tc>
          <w:tcPr>
            <w:tcW w:w="507" w:type="pct"/>
            <w:vAlign w:val="center"/>
          </w:tcPr>
          <w:p w14:paraId="69F98A27" w14:textId="59932455" w:rsidR="00DE0C1A" w:rsidRPr="00141011" w:rsidRDefault="00DE0C1A" w:rsidP="00DE0C1A">
            <w:pPr>
              <w:spacing w:line="240" w:lineRule="auto"/>
              <w:jc w:val="center"/>
              <w:rPr>
                <w:sz w:val="20"/>
                <w:szCs w:val="20"/>
              </w:rPr>
            </w:pPr>
            <w:r w:rsidRPr="00141011">
              <w:rPr>
                <w:sz w:val="20"/>
                <w:szCs w:val="20"/>
              </w:rPr>
              <w:t>Precision</w:t>
            </w:r>
          </w:p>
        </w:tc>
        <w:tc>
          <w:tcPr>
            <w:tcW w:w="497" w:type="pct"/>
            <w:vAlign w:val="center"/>
          </w:tcPr>
          <w:p w14:paraId="2535D702" w14:textId="12CAD13C" w:rsidR="00DE0C1A" w:rsidRPr="00141011" w:rsidRDefault="00DE0C1A" w:rsidP="00DE0C1A">
            <w:pPr>
              <w:spacing w:line="240" w:lineRule="auto"/>
              <w:jc w:val="center"/>
              <w:rPr>
                <w:sz w:val="20"/>
                <w:szCs w:val="20"/>
              </w:rPr>
            </w:pPr>
            <w:r w:rsidRPr="00141011">
              <w:rPr>
                <w:sz w:val="20"/>
                <w:szCs w:val="20"/>
              </w:rPr>
              <w:t>Recall</w:t>
            </w:r>
          </w:p>
        </w:tc>
        <w:tc>
          <w:tcPr>
            <w:tcW w:w="753" w:type="pct"/>
            <w:vAlign w:val="center"/>
          </w:tcPr>
          <w:p w14:paraId="1D861D3A" w14:textId="22CDED15" w:rsidR="00DE0C1A" w:rsidRPr="00141011" w:rsidRDefault="00DE0C1A" w:rsidP="00DE0C1A">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25" w:type="pct"/>
            <w:vAlign w:val="center"/>
          </w:tcPr>
          <w:p w14:paraId="3D1C0812" w14:textId="77777777" w:rsidR="00DE0C1A" w:rsidRPr="00141011" w:rsidRDefault="00DE0C1A" w:rsidP="00DE0C1A">
            <w:pPr>
              <w:spacing w:line="240" w:lineRule="auto"/>
              <w:jc w:val="center"/>
              <w:rPr>
                <w:sz w:val="20"/>
                <w:szCs w:val="20"/>
              </w:rPr>
            </w:pPr>
            <w:r w:rsidRPr="00141011">
              <w:rPr>
                <w:sz w:val="20"/>
                <w:szCs w:val="20"/>
              </w:rPr>
              <w:t>Activity</w:t>
            </w:r>
          </w:p>
        </w:tc>
        <w:tc>
          <w:tcPr>
            <w:tcW w:w="625" w:type="pct"/>
            <w:vAlign w:val="center"/>
          </w:tcPr>
          <w:p w14:paraId="776E77BF" w14:textId="72CCA4DA" w:rsidR="00DE0C1A" w:rsidRPr="00141011" w:rsidRDefault="00DE0C1A" w:rsidP="00DE0C1A">
            <w:pPr>
              <w:spacing w:line="240" w:lineRule="auto"/>
              <w:jc w:val="center"/>
              <w:rPr>
                <w:sz w:val="20"/>
                <w:szCs w:val="20"/>
              </w:rPr>
            </w:pPr>
            <w:r w:rsidRPr="00141011">
              <w:rPr>
                <w:sz w:val="20"/>
                <w:szCs w:val="20"/>
              </w:rPr>
              <w:t>Precision</w:t>
            </w:r>
          </w:p>
        </w:tc>
        <w:tc>
          <w:tcPr>
            <w:tcW w:w="507" w:type="pct"/>
            <w:vAlign w:val="center"/>
          </w:tcPr>
          <w:p w14:paraId="63F4D917" w14:textId="178D2C4F" w:rsidR="00DE0C1A" w:rsidRPr="00141011" w:rsidRDefault="00DE0C1A" w:rsidP="00DE0C1A">
            <w:pPr>
              <w:spacing w:line="240" w:lineRule="auto"/>
              <w:jc w:val="center"/>
              <w:rPr>
                <w:sz w:val="20"/>
                <w:szCs w:val="20"/>
              </w:rPr>
            </w:pPr>
            <w:r w:rsidRPr="00141011">
              <w:rPr>
                <w:sz w:val="20"/>
                <w:szCs w:val="20"/>
              </w:rPr>
              <w:t>Recall</w:t>
            </w:r>
          </w:p>
        </w:tc>
        <w:tc>
          <w:tcPr>
            <w:tcW w:w="743" w:type="pct"/>
            <w:vAlign w:val="center"/>
          </w:tcPr>
          <w:p w14:paraId="43392730" w14:textId="510CF134" w:rsidR="00DE0C1A" w:rsidRPr="00141011" w:rsidRDefault="00DE0C1A" w:rsidP="00DE0C1A">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DE0C1A" w:rsidRPr="00141011" w14:paraId="02D55D6E" w14:textId="77777777" w:rsidTr="00905786">
        <w:tc>
          <w:tcPr>
            <w:tcW w:w="744" w:type="pct"/>
            <w:shd w:val="clear" w:color="auto" w:fill="FFCC99"/>
            <w:vAlign w:val="center"/>
          </w:tcPr>
          <w:p w14:paraId="7F809E62" w14:textId="4ACB29BC" w:rsidR="00DE0C1A" w:rsidRPr="00141011" w:rsidRDefault="00DE0C1A" w:rsidP="00DE0C1A">
            <w:pPr>
              <w:spacing w:line="240" w:lineRule="auto"/>
              <w:jc w:val="center"/>
              <w:rPr>
                <w:sz w:val="20"/>
                <w:szCs w:val="20"/>
              </w:rPr>
            </w:pPr>
            <w:r w:rsidRPr="00141011">
              <w:rPr>
                <w:sz w:val="20"/>
                <w:szCs w:val="20"/>
              </w:rPr>
              <w:t>Watch TV</w:t>
            </w:r>
          </w:p>
        </w:tc>
        <w:tc>
          <w:tcPr>
            <w:tcW w:w="507" w:type="pct"/>
            <w:vAlign w:val="center"/>
          </w:tcPr>
          <w:p w14:paraId="044901CE" w14:textId="7BC389FF" w:rsidR="00DE0C1A" w:rsidRPr="00141011" w:rsidRDefault="00DE0C1A" w:rsidP="00DE0C1A">
            <w:pPr>
              <w:spacing w:line="240" w:lineRule="auto"/>
              <w:jc w:val="center"/>
              <w:rPr>
                <w:sz w:val="20"/>
                <w:szCs w:val="20"/>
              </w:rPr>
            </w:pPr>
            <w:r w:rsidRPr="00A5765B">
              <w:rPr>
                <w:sz w:val="20"/>
                <w:szCs w:val="20"/>
              </w:rPr>
              <w:t>100%</w:t>
            </w:r>
          </w:p>
        </w:tc>
        <w:tc>
          <w:tcPr>
            <w:tcW w:w="497" w:type="pct"/>
            <w:vAlign w:val="center"/>
          </w:tcPr>
          <w:p w14:paraId="7FD6EB1D" w14:textId="57AF4A7A" w:rsidR="00DE0C1A" w:rsidRPr="00141011" w:rsidRDefault="00DE0C1A" w:rsidP="00DE0C1A">
            <w:pPr>
              <w:spacing w:line="240" w:lineRule="auto"/>
              <w:jc w:val="center"/>
              <w:rPr>
                <w:sz w:val="20"/>
                <w:szCs w:val="20"/>
              </w:rPr>
            </w:pPr>
            <w:r w:rsidRPr="00A5765B">
              <w:rPr>
                <w:sz w:val="20"/>
                <w:szCs w:val="20"/>
              </w:rPr>
              <w:t>97.6%</w:t>
            </w:r>
          </w:p>
        </w:tc>
        <w:tc>
          <w:tcPr>
            <w:tcW w:w="753" w:type="pct"/>
            <w:vAlign w:val="center"/>
          </w:tcPr>
          <w:p w14:paraId="7306A8F9" w14:textId="7AC91936" w:rsidR="00DE0C1A" w:rsidRPr="00141011" w:rsidRDefault="00DE0C1A" w:rsidP="00DE0C1A">
            <w:pPr>
              <w:spacing w:line="240" w:lineRule="auto"/>
              <w:jc w:val="center"/>
              <w:rPr>
                <w:sz w:val="20"/>
                <w:szCs w:val="20"/>
              </w:rPr>
            </w:pPr>
            <w:r w:rsidRPr="00A5765B">
              <w:rPr>
                <w:sz w:val="20"/>
                <w:szCs w:val="20"/>
              </w:rPr>
              <w:t>98.8%</w:t>
            </w:r>
          </w:p>
        </w:tc>
        <w:tc>
          <w:tcPr>
            <w:tcW w:w="625" w:type="pct"/>
            <w:shd w:val="clear" w:color="auto" w:fill="FFCC99"/>
            <w:vAlign w:val="center"/>
          </w:tcPr>
          <w:p w14:paraId="618D58F5" w14:textId="437C5BC5" w:rsidR="00DE0C1A" w:rsidRPr="00141011" w:rsidRDefault="00DE0C1A" w:rsidP="00DE0C1A">
            <w:pPr>
              <w:spacing w:line="240" w:lineRule="auto"/>
              <w:jc w:val="center"/>
              <w:rPr>
                <w:sz w:val="20"/>
                <w:szCs w:val="20"/>
              </w:rPr>
            </w:pPr>
            <w:r w:rsidRPr="00141011">
              <w:rPr>
                <w:sz w:val="20"/>
                <w:szCs w:val="20"/>
              </w:rPr>
              <w:t>Go out</w:t>
            </w:r>
          </w:p>
        </w:tc>
        <w:tc>
          <w:tcPr>
            <w:tcW w:w="625" w:type="pct"/>
            <w:vAlign w:val="center"/>
          </w:tcPr>
          <w:p w14:paraId="069A9CA1" w14:textId="653F4CAD" w:rsidR="00DE0C1A" w:rsidRPr="00141011" w:rsidRDefault="00DE0C1A" w:rsidP="00DE0C1A">
            <w:pPr>
              <w:spacing w:line="240" w:lineRule="auto"/>
              <w:jc w:val="center"/>
              <w:rPr>
                <w:sz w:val="20"/>
                <w:szCs w:val="20"/>
              </w:rPr>
            </w:pPr>
            <w:r w:rsidRPr="00A5765B">
              <w:rPr>
                <w:sz w:val="20"/>
                <w:szCs w:val="20"/>
              </w:rPr>
              <w:t>91.5%</w:t>
            </w:r>
          </w:p>
        </w:tc>
        <w:tc>
          <w:tcPr>
            <w:tcW w:w="507" w:type="pct"/>
            <w:vAlign w:val="center"/>
          </w:tcPr>
          <w:p w14:paraId="747775FF" w14:textId="486D6F80" w:rsidR="00DE0C1A" w:rsidRPr="00141011" w:rsidRDefault="00DE0C1A" w:rsidP="00DE0C1A">
            <w:pPr>
              <w:spacing w:line="240" w:lineRule="auto"/>
              <w:jc w:val="center"/>
              <w:rPr>
                <w:sz w:val="20"/>
                <w:szCs w:val="20"/>
              </w:rPr>
            </w:pPr>
            <w:r w:rsidRPr="00A5765B">
              <w:rPr>
                <w:sz w:val="20"/>
                <w:szCs w:val="20"/>
              </w:rPr>
              <w:t>97%</w:t>
            </w:r>
          </w:p>
        </w:tc>
        <w:tc>
          <w:tcPr>
            <w:tcW w:w="743" w:type="pct"/>
            <w:vAlign w:val="center"/>
          </w:tcPr>
          <w:p w14:paraId="25F6A99B" w14:textId="5C1D88EE" w:rsidR="00DE0C1A" w:rsidRPr="00141011" w:rsidRDefault="00DE0C1A" w:rsidP="00DE0C1A">
            <w:pPr>
              <w:spacing w:line="240" w:lineRule="auto"/>
              <w:jc w:val="center"/>
              <w:rPr>
                <w:sz w:val="20"/>
                <w:szCs w:val="20"/>
              </w:rPr>
            </w:pPr>
            <w:r w:rsidRPr="00A5765B">
              <w:rPr>
                <w:sz w:val="20"/>
                <w:szCs w:val="20"/>
              </w:rPr>
              <w:t>94.2%</w:t>
            </w:r>
          </w:p>
        </w:tc>
      </w:tr>
      <w:tr w:rsidR="00DE0C1A" w:rsidRPr="00141011" w14:paraId="1D9FF3C0" w14:textId="77777777" w:rsidTr="00905786">
        <w:tc>
          <w:tcPr>
            <w:tcW w:w="744" w:type="pct"/>
            <w:shd w:val="clear" w:color="auto" w:fill="FFCC99"/>
            <w:vAlign w:val="center"/>
          </w:tcPr>
          <w:p w14:paraId="4E6DE854" w14:textId="03620BD2" w:rsidR="00DE0C1A" w:rsidRPr="00141011" w:rsidRDefault="00DE0C1A" w:rsidP="00DE0C1A">
            <w:pPr>
              <w:spacing w:line="240" w:lineRule="auto"/>
              <w:jc w:val="center"/>
              <w:rPr>
                <w:sz w:val="20"/>
                <w:szCs w:val="20"/>
              </w:rPr>
            </w:pPr>
            <w:r w:rsidRPr="00141011">
              <w:rPr>
                <w:sz w:val="20"/>
                <w:szCs w:val="20"/>
              </w:rPr>
              <w:t>Play Pad</w:t>
            </w:r>
          </w:p>
        </w:tc>
        <w:tc>
          <w:tcPr>
            <w:tcW w:w="507" w:type="pct"/>
            <w:vAlign w:val="center"/>
          </w:tcPr>
          <w:p w14:paraId="6976AE2A" w14:textId="1791F40D" w:rsidR="00DE0C1A" w:rsidRPr="00141011" w:rsidRDefault="00DE0C1A" w:rsidP="00DE0C1A">
            <w:pPr>
              <w:spacing w:line="240" w:lineRule="auto"/>
              <w:jc w:val="center"/>
              <w:rPr>
                <w:sz w:val="20"/>
                <w:szCs w:val="20"/>
              </w:rPr>
            </w:pPr>
            <w:r w:rsidRPr="00A5765B">
              <w:rPr>
                <w:sz w:val="20"/>
                <w:szCs w:val="20"/>
              </w:rPr>
              <w:t>95.7%</w:t>
            </w:r>
          </w:p>
        </w:tc>
        <w:tc>
          <w:tcPr>
            <w:tcW w:w="497" w:type="pct"/>
            <w:vAlign w:val="center"/>
          </w:tcPr>
          <w:p w14:paraId="09047553" w14:textId="2CDA8F11" w:rsidR="00DE0C1A" w:rsidRPr="00141011" w:rsidRDefault="00DE0C1A" w:rsidP="00DE0C1A">
            <w:pPr>
              <w:spacing w:line="240" w:lineRule="auto"/>
              <w:jc w:val="center"/>
              <w:rPr>
                <w:sz w:val="20"/>
                <w:szCs w:val="20"/>
              </w:rPr>
            </w:pPr>
            <w:r w:rsidRPr="00A5765B">
              <w:rPr>
                <w:sz w:val="20"/>
                <w:szCs w:val="20"/>
              </w:rPr>
              <w:t>84.6%</w:t>
            </w:r>
          </w:p>
        </w:tc>
        <w:tc>
          <w:tcPr>
            <w:tcW w:w="753" w:type="pct"/>
            <w:vAlign w:val="center"/>
          </w:tcPr>
          <w:p w14:paraId="0B15B27E" w14:textId="0FD9263B" w:rsidR="00DE0C1A" w:rsidRPr="00141011" w:rsidRDefault="00DE0C1A" w:rsidP="00DE0C1A">
            <w:pPr>
              <w:spacing w:line="240" w:lineRule="auto"/>
              <w:jc w:val="center"/>
              <w:rPr>
                <w:sz w:val="20"/>
                <w:szCs w:val="20"/>
              </w:rPr>
            </w:pPr>
            <w:r w:rsidRPr="00A5765B">
              <w:rPr>
                <w:sz w:val="20"/>
                <w:szCs w:val="20"/>
              </w:rPr>
              <w:t>89.8%</w:t>
            </w:r>
          </w:p>
        </w:tc>
        <w:tc>
          <w:tcPr>
            <w:tcW w:w="625" w:type="pct"/>
            <w:shd w:val="clear" w:color="auto" w:fill="FFCC99"/>
            <w:vAlign w:val="center"/>
          </w:tcPr>
          <w:p w14:paraId="5A6D4E3C" w14:textId="4DD4DE1C" w:rsidR="00DE0C1A" w:rsidRPr="00141011" w:rsidRDefault="00DE0C1A" w:rsidP="00DE0C1A">
            <w:pPr>
              <w:spacing w:line="240" w:lineRule="auto"/>
              <w:jc w:val="center"/>
              <w:rPr>
                <w:sz w:val="20"/>
                <w:szCs w:val="20"/>
              </w:rPr>
            </w:pPr>
            <w:r w:rsidRPr="00141011">
              <w:rPr>
                <w:sz w:val="20"/>
                <w:szCs w:val="20"/>
              </w:rPr>
              <w:t>Exercise</w:t>
            </w:r>
          </w:p>
        </w:tc>
        <w:tc>
          <w:tcPr>
            <w:tcW w:w="625" w:type="pct"/>
            <w:vAlign w:val="center"/>
          </w:tcPr>
          <w:p w14:paraId="2E5F320F" w14:textId="55602A30" w:rsidR="00DE0C1A" w:rsidRPr="00141011" w:rsidRDefault="00DE0C1A" w:rsidP="00DE0C1A">
            <w:pPr>
              <w:spacing w:line="240" w:lineRule="auto"/>
              <w:jc w:val="center"/>
              <w:rPr>
                <w:sz w:val="20"/>
                <w:szCs w:val="20"/>
              </w:rPr>
            </w:pPr>
            <w:r w:rsidRPr="00A5765B">
              <w:rPr>
                <w:sz w:val="20"/>
                <w:szCs w:val="20"/>
              </w:rPr>
              <w:t>97%</w:t>
            </w:r>
          </w:p>
        </w:tc>
        <w:tc>
          <w:tcPr>
            <w:tcW w:w="507" w:type="pct"/>
            <w:vAlign w:val="center"/>
          </w:tcPr>
          <w:p w14:paraId="15103042" w14:textId="295B557F" w:rsidR="00DE0C1A" w:rsidRPr="00141011" w:rsidRDefault="00DE0C1A" w:rsidP="00DE0C1A">
            <w:pPr>
              <w:spacing w:line="240" w:lineRule="auto"/>
              <w:jc w:val="center"/>
              <w:rPr>
                <w:sz w:val="20"/>
                <w:szCs w:val="20"/>
              </w:rPr>
            </w:pPr>
            <w:r w:rsidRPr="00A5765B">
              <w:rPr>
                <w:sz w:val="20"/>
                <w:szCs w:val="20"/>
              </w:rPr>
              <w:t>100%</w:t>
            </w:r>
          </w:p>
        </w:tc>
        <w:tc>
          <w:tcPr>
            <w:tcW w:w="743" w:type="pct"/>
            <w:vAlign w:val="center"/>
          </w:tcPr>
          <w:p w14:paraId="29182068" w14:textId="136D1DD1" w:rsidR="00DE0C1A" w:rsidRPr="00141011" w:rsidRDefault="00DE0C1A" w:rsidP="00DE0C1A">
            <w:pPr>
              <w:spacing w:line="240" w:lineRule="auto"/>
              <w:jc w:val="center"/>
              <w:rPr>
                <w:sz w:val="20"/>
                <w:szCs w:val="20"/>
              </w:rPr>
            </w:pPr>
            <w:r w:rsidRPr="00A5765B">
              <w:rPr>
                <w:sz w:val="20"/>
                <w:szCs w:val="20"/>
              </w:rPr>
              <w:t>98.5%</w:t>
            </w:r>
          </w:p>
        </w:tc>
      </w:tr>
      <w:tr w:rsidR="00DE0C1A" w:rsidRPr="00141011" w14:paraId="63DD13D4" w14:textId="77777777" w:rsidTr="00905786">
        <w:tc>
          <w:tcPr>
            <w:tcW w:w="744" w:type="pct"/>
            <w:shd w:val="clear" w:color="auto" w:fill="FFCC99"/>
            <w:vAlign w:val="center"/>
          </w:tcPr>
          <w:p w14:paraId="1C56C88C" w14:textId="7F96D5EF" w:rsidR="00DE0C1A" w:rsidRPr="00141011" w:rsidRDefault="00DE0C1A" w:rsidP="00DE0C1A">
            <w:pPr>
              <w:spacing w:line="240" w:lineRule="auto"/>
              <w:jc w:val="center"/>
              <w:rPr>
                <w:sz w:val="20"/>
                <w:szCs w:val="20"/>
              </w:rPr>
            </w:pPr>
            <w:r w:rsidRPr="00141011">
              <w:rPr>
                <w:sz w:val="20"/>
                <w:szCs w:val="20"/>
              </w:rPr>
              <w:t>Meal</w:t>
            </w:r>
          </w:p>
        </w:tc>
        <w:tc>
          <w:tcPr>
            <w:tcW w:w="507" w:type="pct"/>
            <w:vAlign w:val="center"/>
          </w:tcPr>
          <w:p w14:paraId="48585463" w14:textId="554C464D" w:rsidR="00DE0C1A" w:rsidRPr="00141011" w:rsidRDefault="00DE0C1A" w:rsidP="00DE0C1A">
            <w:pPr>
              <w:spacing w:line="240" w:lineRule="auto"/>
              <w:jc w:val="center"/>
              <w:rPr>
                <w:sz w:val="20"/>
                <w:szCs w:val="20"/>
              </w:rPr>
            </w:pPr>
            <w:r w:rsidRPr="00A5765B">
              <w:rPr>
                <w:sz w:val="20"/>
                <w:szCs w:val="20"/>
              </w:rPr>
              <w:t>100%</w:t>
            </w:r>
          </w:p>
        </w:tc>
        <w:tc>
          <w:tcPr>
            <w:tcW w:w="497" w:type="pct"/>
            <w:vAlign w:val="center"/>
          </w:tcPr>
          <w:p w14:paraId="7FAA3646" w14:textId="085E832A" w:rsidR="00DE0C1A" w:rsidRPr="00141011" w:rsidRDefault="00DE0C1A" w:rsidP="00DE0C1A">
            <w:pPr>
              <w:spacing w:line="240" w:lineRule="auto"/>
              <w:jc w:val="center"/>
              <w:rPr>
                <w:sz w:val="20"/>
                <w:szCs w:val="20"/>
              </w:rPr>
            </w:pPr>
            <w:r w:rsidRPr="00A5765B">
              <w:rPr>
                <w:sz w:val="20"/>
                <w:szCs w:val="20"/>
              </w:rPr>
              <w:t>99.6%</w:t>
            </w:r>
          </w:p>
        </w:tc>
        <w:tc>
          <w:tcPr>
            <w:tcW w:w="753" w:type="pct"/>
            <w:vAlign w:val="center"/>
          </w:tcPr>
          <w:p w14:paraId="3FF1133E" w14:textId="189C516B" w:rsidR="00DE0C1A" w:rsidRPr="00141011" w:rsidRDefault="00DE0C1A" w:rsidP="00DE0C1A">
            <w:pPr>
              <w:spacing w:line="240" w:lineRule="auto"/>
              <w:jc w:val="center"/>
              <w:rPr>
                <w:sz w:val="20"/>
                <w:szCs w:val="20"/>
              </w:rPr>
            </w:pPr>
            <w:r w:rsidRPr="00A5765B">
              <w:rPr>
                <w:sz w:val="20"/>
                <w:szCs w:val="20"/>
              </w:rPr>
              <w:t>99.8%</w:t>
            </w:r>
          </w:p>
        </w:tc>
        <w:tc>
          <w:tcPr>
            <w:tcW w:w="625" w:type="pct"/>
            <w:shd w:val="clear" w:color="auto" w:fill="FFCC99"/>
            <w:vAlign w:val="center"/>
          </w:tcPr>
          <w:p w14:paraId="1E7BF616" w14:textId="6DBA7F03" w:rsidR="00DE0C1A" w:rsidRPr="00141011" w:rsidRDefault="00DE0C1A" w:rsidP="00DE0C1A">
            <w:pPr>
              <w:spacing w:line="240" w:lineRule="auto"/>
              <w:jc w:val="center"/>
              <w:rPr>
                <w:sz w:val="20"/>
                <w:szCs w:val="20"/>
              </w:rPr>
            </w:pPr>
            <w:r w:rsidRPr="00141011">
              <w:rPr>
                <w:sz w:val="20"/>
                <w:szCs w:val="20"/>
              </w:rPr>
              <w:t>Sweep</w:t>
            </w:r>
          </w:p>
        </w:tc>
        <w:tc>
          <w:tcPr>
            <w:tcW w:w="625" w:type="pct"/>
            <w:vAlign w:val="center"/>
          </w:tcPr>
          <w:p w14:paraId="149C6530" w14:textId="6DBFD74F" w:rsidR="00DE0C1A" w:rsidRPr="00141011" w:rsidRDefault="00DE0C1A" w:rsidP="00DE0C1A">
            <w:pPr>
              <w:spacing w:line="240" w:lineRule="auto"/>
              <w:jc w:val="center"/>
              <w:rPr>
                <w:sz w:val="20"/>
                <w:szCs w:val="20"/>
              </w:rPr>
            </w:pPr>
            <w:r w:rsidRPr="00A5765B">
              <w:rPr>
                <w:sz w:val="20"/>
                <w:szCs w:val="20"/>
              </w:rPr>
              <w:t>97.6%</w:t>
            </w:r>
          </w:p>
        </w:tc>
        <w:tc>
          <w:tcPr>
            <w:tcW w:w="507" w:type="pct"/>
            <w:vAlign w:val="center"/>
          </w:tcPr>
          <w:p w14:paraId="4EE2A8F2" w14:textId="2FEBB45E" w:rsidR="00DE0C1A" w:rsidRPr="00141011" w:rsidRDefault="00DE0C1A" w:rsidP="00DE0C1A">
            <w:pPr>
              <w:spacing w:line="240" w:lineRule="auto"/>
              <w:jc w:val="center"/>
              <w:rPr>
                <w:sz w:val="20"/>
                <w:szCs w:val="20"/>
              </w:rPr>
            </w:pPr>
            <w:r w:rsidRPr="00A5765B">
              <w:rPr>
                <w:sz w:val="20"/>
                <w:szCs w:val="20"/>
              </w:rPr>
              <w:t>99.2%</w:t>
            </w:r>
          </w:p>
        </w:tc>
        <w:tc>
          <w:tcPr>
            <w:tcW w:w="743" w:type="pct"/>
            <w:vAlign w:val="center"/>
          </w:tcPr>
          <w:p w14:paraId="687822D4" w14:textId="398DE3E8" w:rsidR="00DE0C1A" w:rsidRPr="00141011" w:rsidRDefault="00DE0C1A" w:rsidP="00DE0C1A">
            <w:pPr>
              <w:spacing w:line="240" w:lineRule="auto"/>
              <w:jc w:val="center"/>
              <w:rPr>
                <w:sz w:val="20"/>
                <w:szCs w:val="20"/>
              </w:rPr>
            </w:pPr>
            <w:r w:rsidRPr="00A5765B">
              <w:rPr>
                <w:sz w:val="20"/>
                <w:szCs w:val="20"/>
              </w:rPr>
              <w:t>98.4%</w:t>
            </w:r>
          </w:p>
        </w:tc>
      </w:tr>
      <w:tr w:rsidR="00DE0C1A" w:rsidRPr="00141011" w14:paraId="34739254" w14:textId="77777777" w:rsidTr="00905786">
        <w:tc>
          <w:tcPr>
            <w:tcW w:w="744" w:type="pct"/>
            <w:shd w:val="clear" w:color="auto" w:fill="FFCC99"/>
            <w:vAlign w:val="center"/>
          </w:tcPr>
          <w:p w14:paraId="334E8CAD" w14:textId="798CC80A" w:rsidR="00DE0C1A" w:rsidRPr="00141011" w:rsidRDefault="00DE0C1A" w:rsidP="00DE0C1A">
            <w:pPr>
              <w:spacing w:line="240" w:lineRule="auto"/>
              <w:jc w:val="center"/>
              <w:rPr>
                <w:sz w:val="20"/>
                <w:szCs w:val="20"/>
              </w:rPr>
            </w:pPr>
            <w:r w:rsidRPr="00141011">
              <w:rPr>
                <w:sz w:val="20"/>
                <w:szCs w:val="20"/>
              </w:rPr>
              <w:t>Read Book</w:t>
            </w:r>
          </w:p>
        </w:tc>
        <w:tc>
          <w:tcPr>
            <w:tcW w:w="507" w:type="pct"/>
            <w:vAlign w:val="center"/>
          </w:tcPr>
          <w:p w14:paraId="67778876" w14:textId="6A31DEEC" w:rsidR="00DE0C1A" w:rsidRPr="00141011" w:rsidRDefault="00DE0C1A" w:rsidP="00DE0C1A">
            <w:pPr>
              <w:spacing w:line="240" w:lineRule="auto"/>
              <w:jc w:val="center"/>
              <w:rPr>
                <w:sz w:val="20"/>
                <w:szCs w:val="20"/>
              </w:rPr>
            </w:pPr>
            <w:r w:rsidRPr="00A5765B">
              <w:rPr>
                <w:sz w:val="20"/>
                <w:szCs w:val="20"/>
              </w:rPr>
              <w:t>98.4%</w:t>
            </w:r>
          </w:p>
        </w:tc>
        <w:tc>
          <w:tcPr>
            <w:tcW w:w="497" w:type="pct"/>
            <w:vAlign w:val="center"/>
          </w:tcPr>
          <w:p w14:paraId="6FBAF8DF" w14:textId="44ABA826" w:rsidR="00DE0C1A" w:rsidRPr="00141011" w:rsidRDefault="00DE0C1A" w:rsidP="00DE0C1A">
            <w:pPr>
              <w:spacing w:line="240" w:lineRule="auto"/>
              <w:jc w:val="center"/>
              <w:rPr>
                <w:sz w:val="20"/>
                <w:szCs w:val="20"/>
              </w:rPr>
            </w:pPr>
            <w:r w:rsidRPr="00A5765B">
              <w:rPr>
                <w:sz w:val="20"/>
                <w:szCs w:val="20"/>
              </w:rPr>
              <w:t>97.4%</w:t>
            </w:r>
          </w:p>
        </w:tc>
        <w:tc>
          <w:tcPr>
            <w:tcW w:w="753" w:type="pct"/>
            <w:vAlign w:val="center"/>
          </w:tcPr>
          <w:p w14:paraId="72EA7354" w14:textId="3FEC4140" w:rsidR="00DE0C1A" w:rsidRPr="00141011" w:rsidRDefault="00DE0C1A" w:rsidP="00DE0C1A">
            <w:pPr>
              <w:spacing w:line="240" w:lineRule="auto"/>
              <w:jc w:val="center"/>
              <w:rPr>
                <w:sz w:val="20"/>
                <w:szCs w:val="20"/>
              </w:rPr>
            </w:pPr>
            <w:r w:rsidRPr="00A5765B">
              <w:rPr>
                <w:sz w:val="20"/>
                <w:szCs w:val="20"/>
              </w:rPr>
              <w:t>97.9%</w:t>
            </w:r>
          </w:p>
        </w:tc>
        <w:tc>
          <w:tcPr>
            <w:tcW w:w="625" w:type="pct"/>
            <w:shd w:val="clear" w:color="auto" w:fill="FFCC99"/>
            <w:vAlign w:val="center"/>
          </w:tcPr>
          <w:p w14:paraId="27574225" w14:textId="6574F839" w:rsidR="00DE0C1A" w:rsidRPr="00141011" w:rsidRDefault="00DE0C1A" w:rsidP="00DE0C1A">
            <w:pPr>
              <w:spacing w:line="240" w:lineRule="auto"/>
              <w:jc w:val="center"/>
              <w:rPr>
                <w:sz w:val="20"/>
                <w:szCs w:val="20"/>
              </w:rPr>
            </w:pPr>
            <w:r w:rsidRPr="00141011">
              <w:rPr>
                <w:sz w:val="20"/>
                <w:szCs w:val="20"/>
              </w:rPr>
              <w:t>Sleep</w:t>
            </w:r>
          </w:p>
        </w:tc>
        <w:tc>
          <w:tcPr>
            <w:tcW w:w="625" w:type="pct"/>
            <w:vAlign w:val="center"/>
          </w:tcPr>
          <w:p w14:paraId="59915D2E" w14:textId="73B3D786" w:rsidR="00DE0C1A" w:rsidRPr="00141011" w:rsidRDefault="00DE0C1A" w:rsidP="00DE0C1A">
            <w:pPr>
              <w:spacing w:line="240" w:lineRule="auto"/>
              <w:jc w:val="center"/>
              <w:rPr>
                <w:sz w:val="20"/>
                <w:szCs w:val="20"/>
              </w:rPr>
            </w:pPr>
            <w:r w:rsidRPr="00A5765B">
              <w:rPr>
                <w:sz w:val="20"/>
                <w:szCs w:val="20"/>
              </w:rPr>
              <w:t>100%</w:t>
            </w:r>
          </w:p>
        </w:tc>
        <w:tc>
          <w:tcPr>
            <w:tcW w:w="507" w:type="pct"/>
            <w:vAlign w:val="center"/>
          </w:tcPr>
          <w:p w14:paraId="38B0A273" w14:textId="00733BB7" w:rsidR="00DE0C1A" w:rsidRPr="00141011" w:rsidRDefault="00DE0C1A" w:rsidP="00DE0C1A">
            <w:pPr>
              <w:spacing w:line="240" w:lineRule="auto"/>
              <w:jc w:val="center"/>
              <w:rPr>
                <w:sz w:val="20"/>
                <w:szCs w:val="20"/>
              </w:rPr>
            </w:pPr>
            <w:r w:rsidRPr="00A5765B">
              <w:rPr>
                <w:sz w:val="20"/>
                <w:szCs w:val="20"/>
              </w:rPr>
              <w:t>99%</w:t>
            </w:r>
          </w:p>
        </w:tc>
        <w:tc>
          <w:tcPr>
            <w:tcW w:w="743" w:type="pct"/>
            <w:vAlign w:val="center"/>
          </w:tcPr>
          <w:p w14:paraId="6B54EF77" w14:textId="5AFD114F" w:rsidR="00DE0C1A" w:rsidRPr="00141011" w:rsidRDefault="00DE0C1A" w:rsidP="00DE0C1A">
            <w:pPr>
              <w:spacing w:line="240" w:lineRule="auto"/>
              <w:jc w:val="center"/>
              <w:rPr>
                <w:sz w:val="20"/>
                <w:szCs w:val="20"/>
              </w:rPr>
            </w:pPr>
            <w:r w:rsidRPr="00A5765B">
              <w:rPr>
                <w:sz w:val="20"/>
                <w:szCs w:val="20"/>
              </w:rPr>
              <w:t>99.5%</w:t>
            </w:r>
          </w:p>
        </w:tc>
      </w:tr>
      <w:tr w:rsidR="00DE0C1A" w:rsidRPr="00141011" w14:paraId="6B55DAA0" w14:textId="77777777" w:rsidTr="00905786">
        <w:tc>
          <w:tcPr>
            <w:tcW w:w="744" w:type="pct"/>
            <w:shd w:val="clear" w:color="auto" w:fill="FFCC99"/>
            <w:vAlign w:val="center"/>
          </w:tcPr>
          <w:p w14:paraId="493EB847" w14:textId="77777777" w:rsidR="00905786" w:rsidRDefault="00DE0C1A" w:rsidP="00DE0C1A">
            <w:pPr>
              <w:spacing w:line="240" w:lineRule="auto"/>
              <w:jc w:val="center"/>
              <w:rPr>
                <w:sz w:val="20"/>
                <w:szCs w:val="20"/>
              </w:rPr>
            </w:pPr>
            <w:r w:rsidRPr="00141011">
              <w:rPr>
                <w:sz w:val="20"/>
                <w:szCs w:val="20"/>
              </w:rPr>
              <w:t xml:space="preserve">Read </w:t>
            </w:r>
          </w:p>
          <w:p w14:paraId="50C18226" w14:textId="06304574" w:rsidR="00DE0C1A" w:rsidRPr="00141011" w:rsidRDefault="00DE0C1A" w:rsidP="00DE0C1A">
            <w:pPr>
              <w:spacing w:line="240" w:lineRule="auto"/>
              <w:jc w:val="center"/>
              <w:rPr>
                <w:sz w:val="20"/>
                <w:szCs w:val="20"/>
              </w:rPr>
            </w:pPr>
            <w:r w:rsidRPr="00141011">
              <w:rPr>
                <w:sz w:val="20"/>
                <w:szCs w:val="20"/>
              </w:rPr>
              <w:t>Newspaper</w:t>
            </w:r>
          </w:p>
        </w:tc>
        <w:tc>
          <w:tcPr>
            <w:tcW w:w="507" w:type="pct"/>
            <w:vAlign w:val="center"/>
          </w:tcPr>
          <w:p w14:paraId="2AAAB948" w14:textId="1641F39B" w:rsidR="00DE0C1A" w:rsidRPr="00141011" w:rsidRDefault="00DE0C1A" w:rsidP="00DE0C1A">
            <w:pPr>
              <w:spacing w:line="240" w:lineRule="auto"/>
              <w:jc w:val="center"/>
              <w:rPr>
                <w:sz w:val="20"/>
                <w:szCs w:val="20"/>
              </w:rPr>
            </w:pPr>
            <w:r w:rsidRPr="00A5765B">
              <w:rPr>
                <w:sz w:val="20"/>
                <w:szCs w:val="20"/>
              </w:rPr>
              <w:t>91.4%</w:t>
            </w:r>
          </w:p>
        </w:tc>
        <w:tc>
          <w:tcPr>
            <w:tcW w:w="497" w:type="pct"/>
            <w:vAlign w:val="center"/>
          </w:tcPr>
          <w:p w14:paraId="7292D1F3" w14:textId="7B2B3C0D" w:rsidR="00DE0C1A" w:rsidRPr="00141011" w:rsidRDefault="00DE0C1A" w:rsidP="00DE0C1A">
            <w:pPr>
              <w:spacing w:line="240" w:lineRule="auto"/>
              <w:jc w:val="center"/>
              <w:rPr>
                <w:sz w:val="20"/>
                <w:szCs w:val="20"/>
              </w:rPr>
            </w:pPr>
            <w:r w:rsidRPr="00A5765B">
              <w:rPr>
                <w:sz w:val="20"/>
                <w:szCs w:val="20"/>
              </w:rPr>
              <w:t>94.4%</w:t>
            </w:r>
          </w:p>
        </w:tc>
        <w:tc>
          <w:tcPr>
            <w:tcW w:w="753" w:type="pct"/>
            <w:vAlign w:val="center"/>
          </w:tcPr>
          <w:p w14:paraId="058D4C78" w14:textId="659003BF" w:rsidR="00DE0C1A" w:rsidRPr="00141011" w:rsidRDefault="00DE0C1A" w:rsidP="00DE0C1A">
            <w:pPr>
              <w:spacing w:line="240" w:lineRule="auto"/>
              <w:jc w:val="center"/>
              <w:rPr>
                <w:sz w:val="20"/>
                <w:szCs w:val="20"/>
              </w:rPr>
            </w:pPr>
            <w:r w:rsidRPr="00A5765B">
              <w:rPr>
                <w:sz w:val="20"/>
                <w:szCs w:val="20"/>
              </w:rPr>
              <w:t>92.9%</w:t>
            </w:r>
          </w:p>
        </w:tc>
        <w:tc>
          <w:tcPr>
            <w:tcW w:w="625" w:type="pct"/>
            <w:shd w:val="clear" w:color="auto" w:fill="FFCC99"/>
            <w:vAlign w:val="center"/>
          </w:tcPr>
          <w:p w14:paraId="18BB4E5E" w14:textId="69BF28C0" w:rsidR="00DE0C1A" w:rsidRPr="00141011" w:rsidRDefault="00DE0C1A" w:rsidP="00DE0C1A">
            <w:pPr>
              <w:spacing w:line="240" w:lineRule="auto"/>
              <w:jc w:val="center"/>
              <w:rPr>
                <w:sz w:val="20"/>
                <w:szCs w:val="20"/>
              </w:rPr>
            </w:pPr>
            <w:r w:rsidRPr="00141011">
              <w:rPr>
                <w:sz w:val="20"/>
                <w:szCs w:val="20"/>
              </w:rPr>
              <w:t>Wash Dishes</w:t>
            </w:r>
          </w:p>
        </w:tc>
        <w:tc>
          <w:tcPr>
            <w:tcW w:w="625" w:type="pct"/>
            <w:vAlign w:val="center"/>
          </w:tcPr>
          <w:p w14:paraId="64BA3D85" w14:textId="60ECABDF" w:rsidR="00DE0C1A" w:rsidRPr="00141011" w:rsidRDefault="00DE0C1A" w:rsidP="00DE0C1A">
            <w:pPr>
              <w:spacing w:line="240" w:lineRule="auto"/>
              <w:jc w:val="center"/>
              <w:rPr>
                <w:sz w:val="20"/>
                <w:szCs w:val="20"/>
              </w:rPr>
            </w:pPr>
            <w:r w:rsidRPr="00A5765B">
              <w:rPr>
                <w:sz w:val="20"/>
                <w:szCs w:val="20"/>
              </w:rPr>
              <w:t>97.2%</w:t>
            </w:r>
          </w:p>
        </w:tc>
        <w:tc>
          <w:tcPr>
            <w:tcW w:w="507" w:type="pct"/>
            <w:vAlign w:val="center"/>
          </w:tcPr>
          <w:p w14:paraId="57D6FB32" w14:textId="5FC68C7B" w:rsidR="00DE0C1A" w:rsidRPr="00141011" w:rsidRDefault="00DE0C1A" w:rsidP="00DE0C1A">
            <w:pPr>
              <w:spacing w:line="240" w:lineRule="auto"/>
              <w:jc w:val="center"/>
              <w:rPr>
                <w:sz w:val="20"/>
                <w:szCs w:val="20"/>
              </w:rPr>
            </w:pPr>
            <w:r w:rsidRPr="00A5765B">
              <w:rPr>
                <w:sz w:val="20"/>
                <w:szCs w:val="20"/>
              </w:rPr>
              <w:t>100%</w:t>
            </w:r>
          </w:p>
        </w:tc>
        <w:tc>
          <w:tcPr>
            <w:tcW w:w="743" w:type="pct"/>
            <w:vAlign w:val="center"/>
          </w:tcPr>
          <w:p w14:paraId="6D6F8BDF" w14:textId="5F0842F1" w:rsidR="00DE0C1A" w:rsidRPr="00A5765B" w:rsidRDefault="00DE0C1A" w:rsidP="00DE0C1A">
            <w:pPr>
              <w:spacing w:line="240" w:lineRule="auto"/>
              <w:jc w:val="center"/>
              <w:rPr>
                <w:sz w:val="20"/>
                <w:szCs w:val="20"/>
              </w:rPr>
            </w:pPr>
            <w:r w:rsidRPr="00A5765B">
              <w:rPr>
                <w:sz w:val="20"/>
                <w:szCs w:val="20"/>
              </w:rPr>
              <w:t>98.6%</w:t>
            </w:r>
          </w:p>
        </w:tc>
      </w:tr>
    </w:tbl>
    <w:p w14:paraId="20EC15FD" w14:textId="1C1443FD" w:rsidR="00E905CC" w:rsidRDefault="00E905CC">
      <w:pPr>
        <w:widowControl/>
        <w:spacing w:line="240" w:lineRule="auto"/>
        <w:jc w:val="left"/>
      </w:pPr>
      <w:r>
        <w:br w:type="page"/>
      </w:r>
    </w:p>
    <w:p w14:paraId="50810BFD" w14:textId="3DF6E728" w:rsidR="00E905CC" w:rsidRDefault="00E905CC" w:rsidP="00E905CC">
      <w:pPr>
        <w:pStyle w:val="1"/>
        <w:spacing w:before="1920" w:after="720"/>
      </w:pPr>
      <w:r>
        <w:lastRenderedPageBreak/>
        <w:br/>
      </w:r>
      <w:bookmarkStart w:id="192" w:name="_Toc424364751"/>
      <w:r>
        <w:t>Conclusion</w:t>
      </w:r>
      <w:bookmarkEnd w:id="192"/>
    </w:p>
    <w:p w14:paraId="1D3CBBA2" w14:textId="7CDCB9F6" w:rsidR="00E905CC" w:rsidRDefault="00E905CC" w:rsidP="00E905CC">
      <w:pPr>
        <w:pStyle w:val="21"/>
      </w:pPr>
      <w:bookmarkStart w:id="193" w:name="_Toc424364752"/>
      <w:r>
        <w:rPr>
          <w:rFonts w:hint="eastAsia"/>
        </w:rPr>
        <w:t>Summary</w:t>
      </w:r>
      <w:bookmarkEnd w:id="193"/>
    </w:p>
    <w:p w14:paraId="1140C546" w14:textId="5F43920C" w:rsidR="00E905CC" w:rsidRDefault="00A23B5F" w:rsidP="00A23B5F">
      <w:pPr>
        <w:pStyle w:val="afff5"/>
      </w:pPr>
      <w:r w:rsidRPr="00A23B5F">
        <w:t>We hereby proposed a</w:t>
      </w:r>
      <w:r>
        <w:rPr>
          <w:rFonts w:hint="eastAsia"/>
        </w:rPr>
        <w:t xml:space="preserve"> healthcare system</w:t>
      </w:r>
      <w:r w:rsidRPr="00A23B5F">
        <w:t xml:space="preserve"> to monitor the activities of daily living for elders in their home environments. The material sensors for the model are roughly divided into two groups: one is used to monitor the</w:t>
      </w:r>
      <w:r>
        <w:t xml:space="preserve"> environment called ambient sen</w:t>
      </w:r>
      <w:r w:rsidRPr="00A23B5F">
        <w:t xml:space="preserve">sors, whereas the other is used to monitor the human body called body sensors. The monitoring model has fused these two different types of sensors by using a hierarchical activity recognition model. The first layer of the activity recognition model is built by two </w:t>
      </w:r>
      <w:r>
        <w:t>separated AR model, each is KNN for ambient sensors and a topic model: two Layer</w:t>
      </w:r>
      <w:r w:rsidRPr="00A23B5F">
        <w:t xml:space="preserve"> </w:t>
      </w:r>
      <w:proofErr w:type="spellStart"/>
      <w:r w:rsidRPr="00A23B5F">
        <w:t>Dirichlet</w:t>
      </w:r>
      <w:proofErr w:type="spellEnd"/>
      <w:r w:rsidRPr="00A23B5F">
        <w:t xml:space="preserve"> Process Mixture Model</w:t>
      </w:r>
      <w:r>
        <w:t xml:space="preserve"> (2LDPMM)</w:t>
      </w:r>
      <w:r w:rsidRPr="00A23B5F">
        <w:t xml:space="preserve"> </w:t>
      </w:r>
      <w:r>
        <w:t>for body sensors.</w:t>
      </w:r>
      <w:r w:rsidRPr="00A23B5F">
        <w:t xml:space="preserve"> </w:t>
      </w:r>
      <w:r>
        <w:t>For 2LDPMM, t</w:t>
      </w:r>
      <w:r w:rsidRPr="00A23B5F">
        <w:t>he first layer results represent some meaningful actions, such as sitting, standing or swinging hands</w:t>
      </w:r>
      <w:r>
        <w:t>;</w:t>
      </w:r>
      <w:r w:rsidRPr="00A23B5F">
        <w:t xml:space="preserve"> </w:t>
      </w:r>
      <w:r>
        <w:t>t</w:t>
      </w:r>
      <w:r w:rsidRPr="00A23B5F">
        <w:t xml:space="preserve">he second layer of the activity recognition model </w:t>
      </w:r>
      <w:r>
        <w:t xml:space="preserve">shows the results of living activity, </w:t>
      </w:r>
      <w:r w:rsidRPr="00A23B5F">
        <w:rPr>
          <w:i/>
        </w:rPr>
        <w:t>e.g.</w:t>
      </w:r>
      <w:r>
        <w:t>,</w:t>
      </w:r>
      <w:r w:rsidRPr="00A23B5F">
        <w:t xml:space="preserve"> </w:t>
      </w:r>
      <w:r>
        <w:t>watching TV, sweeping. And we fuse the results of KNN and 2LDPMM to build</w:t>
      </w:r>
      <w:r w:rsidRPr="00A23B5F">
        <w:t xml:space="preserve"> </w:t>
      </w:r>
      <w:r>
        <w:t>an activity recognition mode</w:t>
      </w:r>
      <w:r w:rsidRPr="00A23B5F">
        <w:t xml:space="preserve">, such as meal, reading, sleeping or sweeping. </w:t>
      </w:r>
      <w:r>
        <w:t xml:space="preserve">In this stage, some activities that is hard to recognize by only ambient sensor or only body sensors are able to be identify. </w:t>
      </w:r>
      <w:r w:rsidRPr="00A23B5F">
        <w:t>Our activity monitoring model is more a</w:t>
      </w:r>
      <w:r>
        <w:t>ppropriate for real living envi</w:t>
      </w:r>
      <w:r w:rsidRPr="00A23B5F">
        <w:t>ronment because our activity recognition model does not need to specify priory the number of the cluster in order to train the model. The experiment has demonstrated the system’s ability to build in real living environment. It can recognize more activities using both ambient and body sensors than using only one type of sensor</w:t>
      </w:r>
      <w:r w:rsidR="0033278B">
        <w:t xml:space="preserve"> and the accuracy is up to 97.48%</w:t>
      </w:r>
      <w:r w:rsidRPr="00A23B5F">
        <w:t xml:space="preserve">. </w:t>
      </w:r>
      <w:r w:rsidR="00BD6958">
        <w:lastRenderedPageBreak/>
        <w:t>The activity-aware system is not only recognizing those learned activities, but also has ability to discovery unseen activity automatically and retrains the AR model. Even the elderly people has new life style that is caused by aging, the activity-aware system can monitor and learn those new behaviors automatically. That the proposed activity of daily living-aware elderly healthcare system</w:t>
      </w:r>
      <w:r w:rsidRPr="00A23B5F">
        <w:t xml:space="preserve"> is feasible to monitor elders’ living activity in a smart home environment</w:t>
      </w:r>
      <w:r w:rsidR="00BD6958">
        <w:t xml:space="preserve"> for the realization of the con</w:t>
      </w:r>
      <w:r w:rsidRPr="00A23B5F">
        <w:t>cept: “Aging in Place”.</w:t>
      </w:r>
    </w:p>
    <w:p w14:paraId="3AD700AA" w14:textId="14F9C7FE" w:rsidR="00E905CC" w:rsidRDefault="00E905CC" w:rsidP="00E905CC">
      <w:pPr>
        <w:pStyle w:val="21"/>
      </w:pPr>
      <w:bookmarkStart w:id="194" w:name="_Toc424364753"/>
      <w:r>
        <w:rPr>
          <w:rFonts w:hint="eastAsia"/>
        </w:rPr>
        <w:t>Future Work</w:t>
      </w:r>
      <w:bookmarkEnd w:id="194"/>
    </w:p>
    <w:p w14:paraId="7D27D212" w14:textId="28BBDFDB" w:rsidR="00FD4313" w:rsidRDefault="00FD4313" w:rsidP="00FD4313">
      <w:pPr>
        <w:pStyle w:val="afff5"/>
      </w:pPr>
      <w:r>
        <w:rPr>
          <w:rFonts w:hint="eastAsia"/>
        </w:rPr>
        <w:t xml:space="preserve">For the proposed healthcare system can be </w:t>
      </w:r>
      <w:r>
        <w:t>done to improve in the future. Some of which are listed below:</w:t>
      </w:r>
    </w:p>
    <w:p w14:paraId="1D83EA95" w14:textId="3692156F" w:rsidR="00FD4313" w:rsidRDefault="00FD4313" w:rsidP="00FD4313">
      <w:pPr>
        <w:numPr>
          <w:ilvl w:val="0"/>
          <w:numId w:val="13"/>
        </w:numPr>
        <w:adjustRightInd w:val="0"/>
        <w:textAlignment w:val="baseline"/>
        <w:rPr>
          <w:b/>
        </w:rPr>
      </w:pPr>
      <w:r>
        <w:rPr>
          <w:rFonts w:hint="eastAsia"/>
          <w:b/>
        </w:rPr>
        <w:t>A more friendly interface</w:t>
      </w:r>
      <w:r>
        <w:rPr>
          <w:b/>
        </w:rPr>
        <w:t xml:space="preserve"> for elderly user</w:t>
      </w:r>
    </w:p>
    <w:p w14:paraId="1654E93C" w14:textId="0E7FD680" w:rsidR="00B51D55" w:rsidRDefault="00B51D55" w:rsidP="00B51D55">
      <w:pPr>
        <w:pStyle w:val="afff5"/>
      </w:pPr>
      <w:r>
        <w:rPr>
          <w:rFonts w:hint="eastAsia"/>
        </w:rPr>
        <w:t xml:space="preserve">The labeling interface is roughly in the work. </w:t>
      </w:r>
      <w:r>
        <w:t xml:space="preserve">It can be developed on mobile pad as App application. And we can invite some elderly people use our system and give some feedbacks. We can base on those feedbacks to improve the labeling interface. And for the case-based reasoning function, we also built an interface for given alert message and ask user to identify the unknown activity. This interface also needs to be improve, and we can give some </w:t>
      </w:r>
      <w:r w:rsidRPr="00B51D55">
        <w:t>questionnaire</w:t>
      </w:r>
      <w:r>
        <w:t xml:space="preserve"> for caregivers to realize how to design a</w:t>
      </w:r>
      <w:r w:rsidR="00ED3E91">
        <w:t>n</w:t>
      </w:r>
      <w:r>
        <w:t xml:space="preserve"> </w:t>
      </w:r>
      <w:r w:rsidR="00ED3E91">
        <w:t>appropriated</w:t>
      </w:r>
      <w:r>
        <w:t xml:space="preserve"> interface of alert message.</w:t>
      </w:r>
    </w:p>
    <w:p w14:paraId="5131707F" w14:textId="581E1D3F" w:rsidR="00B51D55" w:rsidRPr="00B51D55" w:rsidRDefault="00FD4313" w:rsidP="00B51D55">
      <w:pPr>
        <w:numPr>
          <w:ilvl w:val="0"/>
          <w:numId w:val="13"/>
        </w:numPr>
        <w:adjustRightInd w:val="0"/>
        <w:textAlignment w:val="baseline"/>
        <w:rPr>
          <w:b/>
        </w:rPr>
      </w:pPr>
      <w:r>
        <w:rPr>
          <w:b/>
        </w:rPr>
        <w:t xml:space="preserve">Developing more </w:t>
      </w:r>
      <w:r w:rsidR="00B51D55">
        <w:rPr>
          <w:b/>
        </w:rPr>
        <w:t>applications based on the activity-aware system</w:t>
      </w:r>
    </w:p>
    <w:p w14:paraId="4A87AB7A" w14:textId="408B1D74" w:rsidR="00FD4313" w:rsidRPr="00FD4313" w:rsidRDefault="00E30FD7" w:rsidP="00FD4313">
      <w:pPr>
        <w:pStyle w:val="afff5"/>
      </w:pPr>
      <w:r>
        <w:rPr>
          <w:rFonts w:hint="eastAsia"/>
        </w:rPr>
        <w:t>In our system, the service is simple that w</w:t>
      </w:r>
      <w:r>
        <w:t xml:space="preserve">e only give alert message when the system monitors </w:t>
      </w:r>
      <w:r w:rsidR="0050403E">
        <w:t>the odd</w:t>
      </w:r>
      <w:r>
        <w:t xml:space="preserve"> activity </w:t>
      </w:r>
      <w:r w:rsidR="0050403E">
        <w:t xml:space="preserve">that labeled by user. There are more useful applications can imply in the smart healthcare environment based on the real-time monitoring user’s activity. </w:t>
      </w:r>
      <w:r w:rsidR="002C2C37">
        <w:t>For example, an automatically detecting anomaly activity system or automatically reminding calendar system for dementia people.</w:t>
      </w:r>
    </w:p>
    <w:p w14:paraId="3952C144" w14:textId="77777777" w:rsidR="00D0272B" w:rsidRDefault="00906C85" w:rsidP="005E7906">
      <w:pPr>
        <w:pStyle w:val="1"/>
        <w:numPr>
          <w:ilvl w:val="0"/>
          <w:numId w:val="0"/>
        </w:numPr>
        <w:spacing w:before="1920" w:after="720"/>
      </w:pPr>
      <w:bookmarkStart w:id="195" w:name="_Toc206744065"/>
      <w:bookmarkStart w:id="196" w:name="_Toc235582463"/>
      <w:bookmarkStart w:id="197" w:name="_Toc302255603"/>
      <w:bookmarkStart w:id="198" w:name="_Toc424364754"/>
      <w:bookmarkEnd w:id="73"/>
      <w:bookmarkEnd w:id="74"/>
      <w:bookmarkEnd w:id="75"/>
      <w:bookmarkEnd w:id="76"/>
      <w:bookmarkEnd w:id="77"/>
      <w:r>
        <w:rPr>
          <w:rFonts w:hint="eastAsia"/>
        </w:rPr>
        <w:lastRenderedPageBreak/>
        <w:t>REFERENCE</w:t>
      </w:r>
      <w:bookmarkEnd w:id="195"/>
      <w:bookmarkEnd w:id="196"/>
      <w:bookmarkEnd w:id="197"/>
      <w:bookmarkEnd w:id="198"/>
    </w:p>
    <w:p w14:paraId="284AEA75" w14:textId="77777777" w:rsidR="00F23E94" w:rsidRPr="00F23E94" w:rsidRDefault="002C4B44" w:rsidP="00F23E94">
      <w:pPr>
        <w:pStyle w:val="EndNoteBibliography"/>
        <w:ind w:left="560" w:hanging="560"/>
      </w:pPr>
      <w:r>
        <w:fldChar w:fldCharType="begin"/>
      </w:r>
      <w:r>
        <w:instrText xml:space="preserve"> ADDIN EN.REFLIST </w:instrText>
      </w:r>
      <w:r>
        <w:fldChar w:fldCharType="separate"/>
      </w:r>
      <w:bookmarkStart w:id="199" w:name="_ENREF_1"/>
      <w:r w:rsidR="00F23E94" w:rsidRPr="00F23E94">
        <w:t>[1]</w:t>
      </w:r>
      <w:r w:rsidR="00F23E94" w:rsidRPr="00F23E94">
        <w:tab/>
        <w:t xml:space="preserve">H. Banaee, M. U. Ahmed, and A. Loutfi, "Data mining for wearable sensors in health monitoring systems: a review of recent trends and challenges," </w:t>
      </w:r>
      <w:r w:rsidR="00F23E94" w:rsidRPr="00F23E94">
        <w:rPr>
          <w:i/>
        </w:rPr>
        <w:t xml:space="preserve">Sensors, </w:t>
      </w:r>
      <w:r w:rsidR="00F23E94" w:rsidRPr="00F23E94">
        <w:t>vol. 13, pp. 17472-17500, 2013.</w:t>
      </w:r>
      <w:bookmarkEnd w:id="199"/>
    </w:p>
    <w:p w14:paraId="24950269" w14:textId="77777777" w:rsidR="00F23E94" w:rsidRPr="00F23E94" w:rsidRDefault="00F23E94" w:rsidP="00F23E94">
      <w:pPr>
        <w:pStyle w:val="EndNoteBibliography"/>
        <w:ind w:left="560" w:hanging="560"/>
      </w:pPr>
      <w:bookmarkStart w:id="200" w:name="_ENREF_2"/>
      <w:r w:rsidRPr="00F23E94">
        <w:t>[2]</w:t>
      </w:r>
      <w:r w:rsidRPr="00F23E94">
        <w:tab/>
        <w:t xml:space="preserve">A. Pantelopoulos and N. G. Bourbakis, "A survey on wearable sensor-based systems for health monitoring and prognosis," </w:t>
      </w:r>
      <w:r w:rsidRPr="00F23E94">
        <w:rPr>
          <w:i/>
        </w:rPr>
        <w:t xml:space="preserve">Systems, Man, and Cybernetics, Part C: Applications and Reviews, IEEE Transactions on, </w:t>
      </w:r>
      <w:r w:rsidRPr="00F23E94">
        <w:t>vol. 40, pp. 1-12, 2010.</w:t>
      </w:r>
      <w:bookmarkEnd w:id="200"/>
    </w:p>
    <w:p w14:paraId="1EAEFABA" w14:textId="77777777" w:rsidR="00F23E94" w:rsidRPr="00F23E94" w:rsidRDefault="00F23E94" w:rsidP="00F23E94">
      <w:pPr>
        <w:pStyle w:val="EndNoteBibliography"/>
        <w:ind w:left="560" w:hanging="560"/>
      </w:pPr>
      <w:bookmarkStart w:id="201" w:name="_ENREF_3"/>
      <w:r w:rsidRPr="00F23E94">
        <w:t>[3]</w:t>
      </w:r>
      <w:r w:rsidRPr="00F23E94">
        <w:tab/>
        <w:t xml:space="preserve">C. Collin, D. Wade, S. Davies, and V. Horne, "The Barthel ADL Index: a reliability study," </w:t>
      </w:r>
      <w:r w:rsidRPr="00F23E94">
        <w:rPr>
          <w:i/>
        </w:rPr>
        <w:t xml:space="preserve">Disability &amp; Rehabilitation, </w:t>
      </w:r>
      <w:r w:rsidRPr="00F23E94">
        <w:t>vol. 10, pp. 61-63, 1988.</w:t>
      </w:r>
      <w:bookmarkEnd w:id="201"/>
    </w:p>
    <w:p w14:paraId="4F4C7896" w14:textId="77777777" w:rsidR="00F23E94" w:rsidRPr="00F23E94" w:rsidRDefault="00F23E94" w:rsidP="00F23E94">
      <w:pPr>
        <w:pStyle w:val="EndNoteBibliography"/>
        <w:ind w:left="560" w:hanging="560"/>
      </w:pPr>
      <w:bookmarkStart w:id="202" w:name="_ENREF_4"/>
      <w:r w:rsidRPr="00F23E94">
        <w:t>[4]</w:t>
      </w:r>
      <w:r w:rsidRPr="00F23E94">
        <w:tab/>
        <w:t xml:space="preserve">G. D. Abowd and E. D. Mynatt, "Charting past, present, and future research in ubiquitous computing," </w:t>
      </w:r>
      <w:r w:rsidRPr="00F23E94">
        <w:rPr>
          <w:i/>
        </w:rPr>
        <w:t xml:space="preserve">ACM Transactions on Computer-Human Interaction (TOCHI), </w:t>
      </w:r>
      <w:r w:rsidRPr="00F23E94">
        <w:t>vol. 7, pp. 29-58, 2000.</w:t>
      </w:r>
      <w:bookmarkEnd w:id="202"/>
    </w:p>
    <w:p w14:paraId="6135CFD7" w14:textId="77777777" w:rsidR="00F23E94" w:rsidRPr="00F23E94" w:rsidRDefault="00F23E94" w:rsidP="00F23E94">
      <w:pPr>
        <w:pStyle w:val="EndNoteBibliography"/>
        <w:ind w:left="560" w:hanging="560"/>
      </w:pPr>
      <w:bookmarkStart w:id="203" w:name="_ENREF_5"/>
      <w:r w:rsidRPr="00F23E94">
        <w:t>[5]</w:t>
      </w:r>
      <w:r w:rsidRPr="00F23E94">
        <w:tab/>
        <w:t xml:space="preserve">O. D. Lara and M. A. Labrador, "A survey on human activity recognition using wearable sensors," </w:t>
      </w:r>
      <w:r w:rsidRPr="00F23E94">
        <w:rPr>
          <w:i/>
        </w:rPr>
        <w:t xml:space="preserve">Communications Surveys &amp; Tutorials, IEEE, </w:t>
      </w:r>
      <w:r w:rsidRPr="00F23E94">
        <w:t>vol. 15, pp. 1192-1209, 2013.</w:t>
      </w:r>
      <w:bookmarkEnd w:id="203"/>
    </w:p>
    <w:p w14:paraId="55678C04" w14:textId="77777777" w:rsidR="00F23E94" w:rsidRPr="00F23E94" w:rsidRDefault="00F23E94" w:rsidP="00F23E94">
      <w:pPr>
        <w:pStyle w:val="EndNoteBibliography"/>
        <w:ind w:left="560" w:hanging="560"/>
      </w:pPr>
      <w:bookmarkStart w:id="204" w:name="_ENREF_6"/>
      <w:r w:rsidRPr="00F23E94">
        <w:t>[6]</w:t>
      </w:r>
      <w:r w:rsidRPr="00F23E94">
        <w:tab/>
        <w:t xml:space="preserve">J. D. McAuliffe, D. M. Blei, and M. I. Jordan, "Nonparametric empirical Bayes for the Dirichlet process mixture model," </w:t>
      </w:r>
      <w:r w:rsidRPr="00F23E94">
        <w:rPr>
          <w:i/>
        </w:rPr>
        <w:t xml:space="preserve">Statistics and Computing, </w:t>
      </w:r>
      <w:r w:rsidRPr="00F23E94">
        <w:t>vol. 16, pp. 5-14, 2006.</w:t>
      </w:r>
      <w:bookmarkEnd w:id="204"/>
    </w:p>
    <w:p w14:paraId="644B0FAE" w14:textId="77777777" w:rsidR="00F23E94" w:rsidRPr="00F23E94" w:rsidRDefault="00F23E94" w:rsidP="00F23E94">
      <w:pPr>
        <w:pStyle w:val="EndNoteBibliography"/>
        <w:ind w:left="560" w:hanging="560"/>
      </w:pPr>
      <w:bookmarkStart w:id="205" w:name="_ENREF_7"/>
      <w:r w:rsidRPr="00F23E94">
        <w:t>[7]</w:t>
      </w:r>
      <w:r w:rsidRPr="00F23E94">
        <w:tab/>
        <w:t xml:space="preserve">U. Hansmann, </w:t>
      </w:r>
      <w:r w:rsidRPr="00F23E94">
        <w:rPr>
          <w:i/>
        </w:rPr>
        <w:t>Pervasive computing: The mobile world</w:t>
      </w:r>
      <w:r w:rsidRPr="00F23E94">
        <w:t>: Springer Science &amp; Business Media, 2003.</w:t>
      </w:r>
      <w:bookmarkEnd w:id="205"/>
    </w:p>
    <w:p w14:paraId="228DA32C" w14:textId="77777777" w:rsidR="00F23E94" w:rsidRPr="00F23E94" w:rsidRDefault="00F23E94" w:rsidP="00F23E94">
      <w:pPr>
        <w:pStyle w:val="EndNoteBibliography"/>
        <w:ind w:left="560" w:hanging="560"/>
      </w:pPr>
      <w:bookmarkStart w:id="206" w:name="_ENREF_8"/>
      <w:r w:rsidRPr="00F23E94">
        <w:t>[8]</w:t>
      </w:r>
      <w:r w:rsidRPr="00F23E94">
        <w:tab/>
        <w:t xml:space="preserve">M. Weiser, R. Gold, and J. S. Brown, "The origins of ubiquitous computing research at PARC in the late 1980s," </w:t>
      </w:r>
      <w:r w:rsidRPr="00F23E94">
        <w:rPr>
          <w:i/>
        </w:rPr>
        <w:t xml:space="preserve">IBM systems journal, </w:t>
      </w:r>
      <w:r w:rsidRPr="00F23E94">
        <w:t>vol. 38, pp. 693-696, 1999.</w:t>
      </w:r>
      <w:bookmarkEnd w:id="206"/>
    </w:p>
    <w:p w14:paraId="6F20C92B" w14:textId="77777777" w:rsidR="00F23E94" w:rsidRPr="00F23E94" w:rsidRDefault="00F23E94" w:rsidP="00F23E94">
      <w:pPr>
        <w:pStyle w:val="EndNoteBibliography"/>
        <w:ind w:left="560" w:hanging="560"/>
      </w:pPr>
      <w:bookmarkStart w:id="207" w:name="_ENREF_9"/>
      <w:r w:rsidRPr="00F23E94">
        <w:lastRenderedPageBreak/>
        <w:t>[9]</w:t>
      </w:r>
      <w:r w:rsidRPr="00F23E94">
        <w:tab/>
        <w:t>C.-H. Lu, C.-L. Wu, T.-H. Yang, H.-W. Yeh, M.-Y. Weng, L.-C. Fu</w:t>
      </w:r>
      <w:r w:rsidRPr="00F23E94">
        <w:rPr>
          <w:i/>
        </w:rPr>
        <w:t>, et al.</w:t>
      </w:r>
      <w:r w:rsidRPr="00F23E94">
        <w:t xml:space="preserve">, "Energy-Responsive Aggregate Context for Energy Saving in a Multi-Resident Environment," </w:t>
      </w:r>
      <w:r w:rsidRPr="00F23E94">
        <w:rPr>
          <w:i/>
        </w:rPr>
        <w:t xml:space="preserve">Automation Science and Engineering, IEEE Transactions on, </w:t>
      </w:r>
      <w:r w:rsidRPr="00F23E94">
        <w:t>vol. 11, pp. 715-729, 2014.</w:t>
      </w:r>
      <w:bookmarkEnd w:id="207"/>
    </w:p>
    <w:p w14:paraId="40700B09" w14:textId="77777777" w:rsidR="00F23E94" w:rsidRPr="00F23E94" w:rsidRDefault="00F23E94" w:rsidP="00F23E94">
      <w:pPr>
        <w:pStyle w:val="EndNoteBibliography"/>
        <w:ind w:left="560" w:hanging="560"/>
      </w:pPr>
      <w:bookmarkStart w:id="208" w:name="_ENREF_10"/>
      <w:r w:rsidRPr="00F23E94">
        <w:t>[10]</w:t>
      </w:r>
      <w:r w:rsidRPr="00F23E94">
        <w:tab/>
        <w:t xml:space="preserve">A. P. Pentland, </w:t>
      </w:r>
      <w:r w:rsidRPr="00F23E94">
        <w:rPr>
          <w:i/>
        </w:rPr>
        <w:t>Wearable intelligence</w:t>
      </w:r>
      <w:r w:rsidRPr="00F23E94">
        <w:t>: Scientific American, Incorporated, 1998.</w:t>
      </w:r>
      <w:bookmarkEnd w:id="208"/>
    </w:p>
    <w:p w14:paraId="3C7865C2" w14:textId="77777777" w:rsidR="00F23E94" w:rsidRPr="00F23E94" w:rsidRDefault="00F23E94" w:rsidP="00F23E94">
      <w:pPr>
        <w:pStyle w:val="EndNoteBibliography"/>
        <w:ind w:left="560" w:hanging="560"/>
      </w:pPr>
      <w:bookmarkStart w:id="209" w:name="_ENREF_11"/>
      <w:r w:rsidRPr="00F23E94">
        <w:t>[11]</w:t>
      </w:r>
      <w:r w:rsidRPr="00F23E94">
        <w:tab/>
        <w:t xml:space="preserve">C. E. Rasmussen, "The infinite Gaussian mixture model," in </w:t>
      </w:r>
      <w:r w:rsidRPr="00F23E94">
        <w:rPr>
          <w:i/>
        </w:rPr>
        <w:t>NIPS</w:t>
      </w:r>
      <w:r w:rsidRPr="00F23E94">
        <w:t>, 1999, pp. 554-560.</w:t>
      </w:r>
      <w:bookmarkEnd w:id="209"/>
    </w:p>
    <w:p w14:paraId="680CD9C5" w14:textId="77777777" w:rsidR="00F23E94" w:rsidRPr="00F23E94" w:rsidRDefault="00F23E94" w:rsidP="00F23E94">
      <w:pPr>
        <w:pStyle w:val="EndNoteBibliography"/>
        <w:ind w:left="560" w:hanging="560"/>
      </w:pPr>
      <w:bookmarkStart w:id="210" w:name="_ENREF_12"/>
      <w:r w:rsidRPr="00F23E94">
        <w:t>[12]</w:t>
      </w:r>
      <w:r w:rsidRPr="00F23E94">
        <w:tab/>
        <w:t xml:space="preserve">D. Griffiths and M. Tenenbaum, "Hierarchical topic models and the nested Chinese restaurant process," </w:t>
      </w:r>
      <w:r w:rsidRPr="00F23E94">
        <w:rPr>
          <w:i/>
        </w:rPr>
        <w:t xml:space="preserve">Advances in neural information processing systems, </w:t>
      </w:r>
      <w:r w:rsidRPr="00F23E94">
        <w:t>vol. 16, p. 17, 2004.</w:t>
      </w:r>
      <w:bookmarkEnd w:id="210"/>
    </w:p>
    <w:p w14:paraId="1C746C48" w14:textId="649B3DE3"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C2436D" w14:textId="77777777" w:rsidR="00EE6EAC" w:rsidRDefault="00EE6EAC">
      <w:r>
        <w:separator/>
      </w:r>
    </w:p>
    <w:p w14:paraId="57A1659E" w14:textId="77777777" w:rsidR="00EE6EAC" w:rsidRDefault="00EE6EAC"/>
  </w:endnote>
  <w:endnote w:type="continuationSeparator" w:id="0">
    <w:p w14:paraId="34FE9EB4" w14:textId="77777777" w:rsidR="00EE6EAC" w:rsidRDefault="00EE6EAC">
      <w:r>
        <w:continuationSeparator/>
      </w:r>
    </w:p>
    <w:p w14:paraId="271B22FA" w14:textId="77777777" w:rsidR="00EE6EAC" w:rsidRDefault="00EE6E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2E3DD2" w:rsidRDefault="002E3DD2"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2E3DD2" w:rsidRDefault="002E3DD2">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2E3DD2" w:rsidRDefault="002E3DD2"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0A62E2">
      <w:rPr>
        <w:rStyle w:val="aa"/>
        <w:noProof/>
      </w:rPr>
      <w:t>11</w:t>
    </w:r>
    <w:r>
      <w:rPr>
        <w:rStyle w:val="aa"/>
      </w:rPr>
      <w:fldChar w:fldCharType="end"/>
    </w:r>
  </w:p>
  <w:p w14:paraId="5084EFD6" w14:textId="77777777" w:rsidR="002E3DD2" w:rsidRDefault="002E3DD2">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50FE7" w14:textId="77777777" w:rsidR="00EE6EAC" w:rsidRDefault="00EE6EAC">
      <w:r>
        <w:separator/>
      </w:r>
    </w:p>
    <w:p w14:paraId="453FD3AE" w14:textId="77777777" w:rsidR="00EE6EAC" w:rsidRDefault="00EE6EAC"/>
  </w:footnote>
  <w:footnote w:type="continuationSeparator" w:id="0">
    <w:p w14:paraId="295BB2DF" w14:textId="77777777" w:rsidR="00EE6EAC" w:rsidRDefault="00EE6EAC">
      <w:r>
        <w:continuationSeparator/>
      </w:r>
    </w:p>
    <w:p w14:paraId="3DE9E2F0" w14:textId="77777777" w:rsidR="00EE6EAC" w:rsidRDefault="00EE6EA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2E3DD2" w:rsidRDefault="002E3DD2">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3262"/>
        </w:tabs>
        <w:ind w:left="3262"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5"/>
  </w:num>
  <w:num w:numId="16">
    <w:abstractNumId w:val="11"/>
  </w:num>
  <w:num w:numId="17">
    <w:abstractNumId w:val="11"/>
  </w:num>
  <w:num w:numId="18">
    <w:abstractNumId w:val="14"/>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 w:numId="26">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record-ids&gt;&lt;/item&gt;&lt;/Libraries&gt;"/>
  </w:docVars>
  <w:rsids>
    <w:rsidRoot w:val="0080058D"/>
    <w:rsid w:val="00000038"/>
    <w:rsid w:val="000006C1"/>
    <w:rsid w:val="00002BF5"/>
    <w:rsid w:val="00003112"/>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66E4"/>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2B3A"/>
    <w:rsid w:val="00053F05"/>
    <w:rsid w:val="00054292"/>
    <w:rsid w:val="00054B11"/>
    <w:rsid w:val="00055191"/>
    <w:rsid w:val="00055255"/>
    <w:rsid w:val="000560C4"/>
    <w:rsid w:val="0005680C"/>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1A8"/>
    <w:rsid w:val="00067B4F"/>
    <w:rsid w:val="00067C6F"/>
    <w:rsid w:val="000714A6"/>
    <w:rsid w:val="00072002"/>
    <w:rsid w:val="0007221E"/>
    <w:rsid w:val="0007247B"/>
    <w:rsid w:val="00073395"/>
    <w:rsid w:val="00073B57"/>
    <w:rsid w:val="000753C1"/>
    <w:rsid w:val="000754F8"/>
    <w:rsid w:val="000755BD"/>
    <w:rsid w:val="00075EAB"/>
    <w:rsid w:val="000760EB"/>
    <w:rsid w:val="000767C2"/>
    <w:rsid w:val="0007703C"/>
    <w:rsid w:val="0007776F"/>
    <w:rsid w:val="00080BAA"/>
    <w:rsid w:val="00080BE2"/>
    <w:rsid w:val="00080DF8"/>
    <w:rsid w:val="00081607"/>
    <w:rsid w:val="00081C51"/>
    <w:rsid w:val="00083737"/>
    <w:rsid w:val="000845BF"/>
    <w:rsid w:val="00084CDC"/>
    <w:rsid w:val="000850D1"/>
    <w:rsid w:val="00085F67"/>
    <w:rsid w:val="00086673"/>
    <w:rsid w:val="00086DC9"/>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2E2"/>
    <w:rsid w:val="000A69F6"/>
    <w:rsid w:val="000A6FFE"/>
    <w:rsid w:val="000A7694"/>
    <w:rsid w:val="000A7C00"/>
    <w:rsid w:val="000B05D2"/>
    <w:rsid w:val="000B0947"/>
    <w:rsid w:val="000B149F"/>
    <w:rsid w:val="000B15CC"/>
    <w:rsid w:val="000B21C8"/>
    <w:rsid w:val="000B293E"/>
    <w:rsid w:val="000B2DEB"/>
    <w:rsid w:val="000B353A"/>
    <w:rsid w:val="000B3886"/>
    <w:rsid w:val="000B401E"/>
    <w:rsid w:val="000B409D"/>
    <w:rsid w:val="000B487B"/>
    <w:rsid w:val="000B4CB5"/>
    <w:rsid w:val="000B5A51"/>
    <w:rsid w:val="000B5C00"/>
    <w:rsid w:val="000B61B7"/>
    <w:rsid w:val="000B66A2"/>
    <w:rsid w:val="000B78CE"/>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197"/>
    <w:rsid w:val="000C7AFC"/>
    <w:rsid w:val="000C7BD1"/>
    <w:rsid w:val="000C7CC8"/>
    <w:rsid w:val="000D0850"/>
    <w:rsid w:val="000D0B4B"/>
    <w:rsid w:val="000D191C"/>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20D0"/>
    <w:rsid w:val="000E3E4E"/>
    <w:rsid w:val="000E48E0"/>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0F7EF2"/>
    <w:rsid w:val="001015A0"/>
    <w:rsid w:val="00101665"/>
    <w:rsid w:val="00101A74"/>
    <w:rsid w:val="00103168"/>
    <w:rsid w:val="00103247"/>
    <w:rsid w:val="00103562"/>
    <w:rsid w:val="0010391B"/>
    <w:rsid w:val="00103960"/>
    <w:rsid w:val="00105668"/>
    <w:rsid w:val="00105D0B"/>
    <w:rsid w:val="00106CC1"/>
    <w:rsid w:val="00106D59"/>
    <w:rsid w:val="00107090"/>
    <w:rsid w:val="0010795C"/>
    <w:rsid w:val="00107C00"/>
    <w:rsid w:val="0011051B"/>
    <w:rsid w:val="00110FC9"/>
    <w:rsid w:val="001115A3"/>
    <w:rsid w:val="00111828"/>
    <w:rsid w:val="0011227C"/>
    <w:rsid w:val="00112312"/>
    <w:rsid w:val="00112463"/>
    <w:rsid w:val="00112947"/>
    <w:rsid w:val="00112A1A"/>
    <w:rsid w:val="00112DEC"/>
    <w:rsid w:val="001131E5"/>
    <w:rsid w:val="001136BE"/>
    <w:rsid w:val="00113F7B"/>
    <w:rsid w:val="001143BD"/>
    <w:rsid w:val="001145E9"/>
    <w:rsid w:val="00114CD1"/>
    <w:rsid w:val="00115F0F"/>
    <w:rsid w:val="00117B25"/>
    <w:rsid w:val="001206BB"/>
    <w:rsid w:val="0012078A"/>
    <w:rsid w:val="00120D65"/>
    <w:rsid w:val="00120E70"/>
    <w:rsid w:val="00122A74"/>
    <w:rsid w:val="00123289"/>
    <w:rsid w:val="001232E7"/>
    <w:rsid w:val="001251C8"/>
    <w:rsid w:val="00125870"/>
    <w:rsid w:val="00125BB0"/>
    <w:rsid w:val="00126157"/>
    <w:rsid w:val="0012687B"/>
    <w:rsid w:val="00126D00"/>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71F6"/>
    <w:rsid w:val="001400AA"/>
    <w:rsid w:val="00141011"/>
    <w:rsid w:val="00141122"/>
    <w:rsid w:val="00141E7D"/>
    <w:rsid w:val="0014235E"/>
    <w:rsid w:val="00142E1F"/>
    <w:rsid w:val="001440CC"/>
    <w:rsid w:val="001441C8"/>
    <w:rsid w:val="00144279"/>
    <w:rsid w:val="0014473A"/>
    <w:rsid w:val="00144F8D"/>
    <w:rsid w:val="00145461"/>
    <w:rsid w:val="001454F1"/>
    <w:rsid w:val="00150D5F"/>
    <w:rsid w:val="00151148"/>
    <w:rsid w:val="00151511"/>
    <w:rsid w:val="00152601"/>
    <w:rsid w:val="0015267A"/>
    <w:rsid w:val="00152CB3"/>
    <w:rsid w:val="00152D3C"/>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3F72"/>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05D"/>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DF5"/>
    <w:rsid w:val="001D0FFF"/>
    <w:rsid w:val="001D11CB"/>
    <w:rsid w:val="001D1DAF"/>
    <w:rsid w:val="001D204C"/>
    <w:rsid w:val="001D211E"/>
    <w:rsid w:val="001D282A"/>
    <w:rsid w:val="001D3847"/>
    <w:rsid w:val="001D41C3"/>
    <w:rsid w:val="001D4C83"/>
    <w:rsid w:val="001D5A7E"/>
    <w:rsid w:val="001D5DFA"/>
    <w:rsid w:val="001D681D"/>
    <w:rsid w:val="001D6D3D"/>
    <w:rsid w:val="001D74CD"/>
    <w:rsid w:val="001D7BB6"/>
    <w:rsid w:val="001E0D6A"/>
    <w:rsid w:val="001E1243"/>
    <w:rsid w:val="001E1821"/>
    <w:rsid w:val="001E2447"/>
    <w:rsid w:val="001E25C5"/>
    <w:rsid w:val="001E2775"/>
    <w:rsid w:val="001E27F5"/>
    <w:rsid w:val="001E2BE0"/>
    <w:rsid w:val="001E365C"/>
    <w:rsid w:val="001E3A4F"/>
    <w:rsid w:val="001E47A3"/>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0A2F"/>
    <w:rsid w:val="001F14EE"/>
    <w:rsid w:val="001F1677"/>
    <w:rsid w:val="001F17DD"/>
    <w:rsid w:val="001F1B67"/>
    <w:rsid w:val="001F31EF"/>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A5E"/>
    <w:rsid w:val="00205C46"/>
    <w:rsid w:val="0020778F"/>
    <w:rsid w:val="00207AB4"/>
    <w:rsid w:val="00207C7C"/>
    <w:rsid w:val="00207E5A"/>
    <w:rsid w:val="002115B9"/>
    <w:rsid w:val="00212DD3"/>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112"/>
    <w:rsid w:val="002278D3"/>
    <w:rsid w:val="002300E7"/>
    <w:rsid w:val="00230438"/>
    <w:rsid w:val="00230CD7"/>
    <w:rsid w:val="00230D8F"/>
    <w:rsid w:val="002310B3"/>
    <w:rsid w:val="00231CA6"/>
    <w:rsid w:val="00232069"/>
    <w:rsid w:val="002328EA"/>
    <w:rsid w:val="002337C4"/>
    <w:rsid w:val="00233866"/>
    <w:rsid w:val="00233AD2"/>
    <w:rsid w:val="00233E9A"/>
    <w:rsid w:val="00233EDD"/>
    <w:rsid w:val="002348CB"/>
    <w:rsid w:val="00234A44"/>
    <w:rsid w:val="0023528F"/>
    <w:rsid w:val="00235360"/>
    <w:rsid w:val="00235799"/>
    <w:rsid w:val="0023597C"/>
    <w:rsid w:val="00235FF1"/>
    <w:rsid w:val="00236050"/>
    <w:rsid w:val="00236BA9"/>
    <w:rsid w:val="00237C5F"/>
    <w:rsid w:val="00237CF0"/>
    <w:rsid w:val="00242EB5"/>
    <w:rsid w:val="00243551"/>
    <w:rsid w:val="00243CCA"/>
    <w:rsid w:val="00243CE1"/>
    <w:rsid w:val="002443D1"/>
    <w:rsid w:val="00244571"/>
    <w:rsid w:val="00244B05"/>
    <w:rsid w:val="00244C01"/>
    <w:rsid w:val="0024676B"/>
    <w:rsid w:val="00247125"/>
    <w:rsid w:val="00247734"/>
    <w:rsid w:val="0024795C"/>
    <w:rsid w:val="00250B31"/>
    <w:rsid w:val="00250BF2"/>
    <w:rsid w:val="00252512"/>
    <w:rsid w:val="002534C7"/>
    <w:rsid w:val="0025358A"/>
    <w:rsid w:val="00253F13"/>
    <w:rsid w:val="002563BE"/>
    <w:rsid w:val="00256CCC"/>
    <w:rsid w:val="0025701B"/>
    <w:rsid w:val="00257125"/>
    <w:rsid w:val="002578E1"/>
    <w:rsid w:val="0026035B"/>
    <w:rsid w:val="0026068C"/>
    <w:rsid w:val="002608CD"/>
    <w:rsid w:val="00260E12"/>
    <w:rsid w:val="002615F0"/>
    <w:rsid w:val="002617D4"/>
    <w:rsid w:val="00263222"/>
    <w:rsid w:val="00264008"/>
    <w:rsid w:val="0026415C"/>
    <w:rsid w:val="002650D3"/>
    <w:rsid w:val="002651B6"/>
    <w:rsid w:val="0026598A"/>
    <w:rsid w:val="00265BDB"/>
    <w:rsid w:val="00266287"/>
    <w:rsid w:val="0026631D"/>
    <w:rsid w:val="002665DF"/>
    <w:rsid w:val="00266BCB"/>
    <w:rsid w:val="00266CF9"/>
    <w:rsid w:val="00267700"/>
    <w:rsid w:val="002702D7"/>
    <w:rsid w:val="00271D50"/>
    <w:rsid w:val="00271DE6"/>
    <w:rsid w:val="00271E6C"/>
    <w:rsid w:val="00272854"/>
    <w:rsid w:val="00272DE8"/>
    <w:rsid w:val="0027335A"/>
    <w:rsid w:val="00273F94"/>
    <w:rsid w:val="00274595"/>
    <w:rsid w:val="002745DE"/>
    <w:rsid w:val="00274758"/>
    <w:rsid w:val="0027549F"/>
    <w:rsid w:val="002754B4"/>
    <w:rsid w:val="00275A1D"/>
    <w:rsid w:val="00275A57"/>
    <w:rsid w:val="00275AE1"/>
    <w:rsid w:val="002769DE"/>
    <w:rsid w:val="00276F85"/>
    <w:rsid w:val="00276FE3"/>
    <w:rsid w:val="00277507"/>
    <w:rsid w:val="002803B3"/>
    <w:rsid w:val="00280668"/>
    <w:rsid w:val="00281460"/>
    <w:rsid w:val="002814F0"/>
    <w:rsid w:val="00281711"/>
    <w:rsid w:val="00281930"/>
    <w:rsid w:val="00282612"/>
    <w:rsid w:val="00282E6A"/>
    <w:rsid w:val="0028325C"/>
    <w:rsid w:val="00283282"/>
    <w:rsid w:val="00283482"/>
    <w:rsid w:val="00284235"/>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0CC4"/>
    <w:rsid w:val="002A17B7"/>
    <w:rsid w:val="002A2294"/>
    <w:rsid w:val="002A31FA"/>
    <w:rsid w:val="002A396C"/>
    <w:rsid w:val="002A3E19"/>
    <w:rsid w:val="002A4694"/>
    <w:rsid w:val="002A4E6E"/>
    <w:rsid w:val="002A5558"/>
    <w:rsid w:val="002A604D"/>
    <w:rsid w:val="002A76CC"/>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2C37"/>
    <w:rsid w:val="002C3588"/>
    <w:rsid w:val="002C41D1"/>
    <w:rsid w:val="002C4B44"/>
    <w:rsid w:val="002C6018"/>
    <w:rsid w:val="002C65D5"/>
    <w:rsid w:val="002C749E"/>
    <w:rsid w:val="002C7579"/>
    <w:rsid w:val="002D0EF0"/>
    <w:rsid w:val="002D2248"/>
    <w:rsid w:val="002D59F6"/>
    <w:rsid w:val="002D5FF2"/>
    <w:rsid w:val="002E024F"/>
    <w:rsid w:val="002E03BB"/>
    <w:rsid w:val="002E100A"/>
    <w:rsid w:val="002E2F5A"/>
    <w:rsid w:val="002E339F"/>
    <w:rsid w:val="002E3401"/>
    <w:rsid w:val="002E35F8"/>
    <w:rsid w:val="002E383C"/>
    <w:rsid w:val="002E3A18"/>
    <w:rsid w:val="002E3B9D"/>
    <w:rsid w:val="002E3DD2"/>
    <w:rsid w:val="002E4C82"/>
    <w:rsid w:val="002E4CC8"/>
    <w:rsid w:val="002E4E09"/>
    <w:rsid w:val="002E5531"/>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278B"/>
    <w:rsid w:val="003330A4"/>
    <w:rsid w:val="00333C46"/>
    <w:rsid w:val="00334102"/>
    <w:rsid w:val="00334E70"/>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5A"/>
    <w:rsid w:val="0035087B"/>
    <w:rsid w:val="00352B3E"/>
    <w:rsid w:val="00352B8C"/>
    <w:rsid w:val="0035384F"/>
    <w:rsid w:val="003542E9"/>
    <w:rsid w:val="0035475F"/>
    <w:rsid w:val="00354F2C"/>
    <w:rsid w:val="00354F3A"/>
    <w:rsid w:val="00355705"/>
    <w:rsid w:val="00355B11"/>
    <w:rsid w:val="0036049C"/>
    <w:rsid w:val="00360572"/>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85E"/>
    <w:rsid w:val="00376B40"/>
    <w:rsid w:val="00377B60"/>
    <w:rsid w:val="00381145"/>
    <w:rsid w:val="003815F5"/>
    <w:rsid w:val="003819B3"/>
    <w:rsid w:val="00382AAB"/>
    <w:rsid w:val="00382D81"/>
    <w:rsid w:val="00383775"/>
    <w:rsid w:val="003842EC"/>
    <w:rsid w:val="003845C3"/>
    <w:rsid w:val="00384D3E"/>
    <w:rsid w:val="00384E38"/>
    <w:rsid w:val="003851FC"/>
    <w:rsid w:val="003856C9"/>
    <w:rsid w:val="0038570D"/>
    <w:rsid w:val="00385916"/>
    <w:rsid w:val="003867F0"/>
    <w:rsid w:val="003869A1"/>
    <w:rsid w:val="00386F9C"/>
    <w:rsid w:val="003871A8"/>
    <w:rsid w:val="00387D78"/>
    <w:rsid w:val="00387DD2"/>
    <w:rsid w:val="003901DE"/>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304"/>
    <w:rsid w:val="003A34A9"/>
    <w:rsid w:val="003A3FCC"/>
    <w:rsid w:val="003A4502"/>
    <w:rsid w:val="003A494C"/>
    <w:rsid w:val="003A5396"/>
    <w:rsid w:val="003A5E14"/>
    <w:rsid w:val="003A6CED"/>
    <w:rsid w:val="003A7180"/>
    <w:rsid w:val="003A730C"/>
    <w:rsid w:val="003A77CA"/>
    <w:rsid w:val="003B0CFD"/>
    <w:rsid w:val="003B1D2F"/>
    <w:rsid w:val="003B3579"/>
    <w:rsid w:val="003B414C"/>
    <w:rsid w:val="003B4350"/>
    <w:rsid w:val="003B48E1"/>
    <w:rsid w:val="003B4CA3"/>
    <w:rsid w:val="003B5245"/>
    <w:rsid w:val="003B624C"/>
    <w:rsid w:val="003B67BE"/>
    <w:rsid w:val="003B7015"/>
    <w:rsid w:val="003B742C"/>
    <w:rsid w:val="003C000A"/>
    <w:rsid w:val="003C17FE"/>
    <w:rsid w:val="003C18BD"/>
    <w:rsid w:val="003C1B5E"/>
    <w:rsid w:val="003C2AB0"/>
    <w:rsid w:val="003C3C8A"/>
    <w:rsid w:val="003C6039"/>
    <w:rsid w:val="003C67A2"/>
    <w:rsid w:val="003C719C"/>
    <w:rsid w:val="003D0965"/>
    <w:rsid w:val="003D1354"/>
    <w:rsid w:val="003D1959"/>
    <w:rsid w:val="003D1C57"/>
    <w:rsid w:val="003D2070"/>
    <w:rsid w:val="003D212D"/>
    <w:rsid w:val="003D2332"/>
    <w:rsid w:val="003D3397"/>
    <w:rsid w:val="003D46C3"/>
    <w:rsid w:val="003D4B8F"/>
    <w:rsid w:val="003D50D4"/>
    <w:rsid w:val="003D7072"/>
    <w:rsid w:val="003E0842"/>
    <w:rsid w:val="003E12B8"/>
    <w:rsid w:val="003E20A8"/>
    <w:rsid w:val="003E27A7"/>
    <w:rsid w:val="003E2A03"/>
    <w:rsid w:val="003E3018"/>
    <w:rsid w:val="003E40D1"/>
    <w:rsid w:val="003E4377"/>
    <w:rsid w:val="003E4667"/>
    <w:rsid w:val="003E5F6A"/>
    <w:rsid w:val="003E6288"/>
    <w:rsid w:val="003E6493"/>
    <w:rsid w:val="003E69C4"/>
    <w:rsid w:val="003E6A55"/>
    <w:rsid w:val="003E6C4F"/>
    <w:rsid w:val="003E721E"/>
    <w:rsid w:val="003E7F5E"/>
    <w:rsid w:val="003F033D"/>
    <w:rsid w:val="003F0A94"/>
    <w:rsid w:val="003F2071"/>
    <w:rsid w:val="003F2D70"/>
    <w:rsid w:val="003F362E"/>
    <w:rsid w:val="003F4049"/>
    <w:rsid w:val="003F4B25"/>
    <w:rsid w:val="003F520D"/>
    <w:rsid w:val="003F5DA0"/>
    <w:rsid w:val="003F5F2F"/>
    <w:rsid w:val="003F7928"/>
    <w:rsid w:val="003F7D5D"/>
    <w:rsid w:val="003F7D90"/>
    <w:rsid w:val="00402521"/>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823"/>
    <w:rsid w:val="00412E86"/>
    <w:rsid w:val="004136B5"/>
    <w:rsid w:val="00414212"/>
    <w:rsid w:val="00414DA7"/>
    <w:rsid w:val="00415E0A"/>
    <w:rsid w:val="004160B1"/>
    <w:rsid w:val="00416D25"/>
    <w:rsid w:val="00416EFA"/>
    <w:rsid w:val="00417387"/>
    <w:rsid w:val="0042004F"/>
    <w:rsid w:val="00420D6B"/>
    <w:rsid w:val="00421729"/>
    <w:rsid w:val="004227E8"/>
    <w:rsid w:val="0042291B"/>
    <w:rsid w:val="00423A2B"/>
    <w:rsid w:val="0042415C"/>
    <w:rsid w:val="0042432A"/>
    <w:rsid w:val="0042574C"/>
    <w:rsid w:val="00425826"/>
    <w:rsid w:val="00426A78"/>
    <w:rsid w:val="00426E14"/>
    <w:rsid w:val="0042757C"/>
    <w:rsid w:val="004277DB"/>
    <w:rsid w:val="00427C81"/>
    <w:rsid w:val="004316D5"/>
    <w:rsid w:val="004320AE"/>
    <w:rsid w:val="00432451"/>
    <w:rsid w:val="0043372B"/>
    <w:rsid w:val="00434FDE"/>
    <w:rsid w:val="004350DD"/>
    <w:rsid w:val="004353BC"/>
    <w:rsid w:val="00440385"/>
    <w:rsid w:val="0044084D"/>
    <w:rsid w:val="00440CDD"/>
    <w:rsid w:val="00441007"/>
    <w:rsid w:val="00441470"/>
    <w:rsid w:val="00441D2E"/>
    <w:rsid w:val="004427E2"/>
    <w:rsid w:val="004428AE"/>
    <w:rsid w:val="00442CCE"/>
    <w:rsid w:val="00442EBD"/>
    <w:rsid w:val="00443186"/>
    <w:rsid w:val="00443E4B"/>
    <w:rsid w:val="004451CD"/>
    <w:rsid w:val="004464AE"/>
    <w:rsid w:val="00446FD9"/>
    <w:rsid w:val="0045005B"/>
    <w:rsid w:val="00450072"/>
    <w:rsid w:val="00451C96"/>
    <w:rsid w:val="0045311B"/>
    <w:rsid w:val="00453E7D"/>
    <w:rsid w:val="004545FB"/>
    <w:rsid w:val="00454610"/>
    <w:rsid w:val="00454C2C"/>
    <w:rsid w:val="00454CAE"/>
    <w:rsid w:val="0045587E"/>
    <w:rsid w:val="004565E0"/>
    <w:rsid w:val="00456D33"/>
    <w:rsid w:val="00460259"/>
    <w:rsid w:val="00460326"/>
    <w:rsid w:val="00460EFC"/>
    <w:rsid w:val="00461527"/>
    <w:rsid w:val="00461902"/>
    <w:rsid w:val="00461E53"/>
    <w:rsid w:val="004622B4"/>
    <w:rsid w:val="00462666"/>
    <w:rsid w:val="004626DA"/>
    <w:rsid w:val="00462D70"/>
    <w:rsid w:val="00463461"/>
    <w:rsid w:val="00463C4D"/>
    <w:rsid w:val="00463F9B"/>
    <w:rsid w:val="00464CA6"/>
    <w:rsid w:val="00464D5D"/>
    <w:rsid w:val="00465F11"/>
    <w:rsid w:val="00470578"/>
    <w:rsid w:val="00471638"/>
    <w:rsid w:val="004724F5"/>
    <w:rsid w:val="00472CC0"/>
    <w:rsid w:val="00472D2D"/>
    <w:rsid w:val="00472FA4"/>
    <w:rsid w:val="00473E1B"/>
    <w:rsid w:val="00474023"/>
    <w:rsid w:val="004744D1"/>
    <w:rsid w:val="00474B8B"/>
    <w:rsid w:val="00475D17"/>
    <w:rsid w:val="004767BF"/>
    <w:rsid w:val="00477A93"/>
    <w:rsid w:val="00480997"/>
    <w:rsid w:val="0048119E"/>
    <w:rsid w:val="004815F4"/>
    <w:rsid w:val="00481695"/>
    <w:rsid w:val="00481995"/>
    <w:rsid w:val="00481B30"/>
    <w:rsid w:val="00482E40"/>
    <w:rsid w:val="00483987"/>
    <w:rsid w:val="00483B91"/>
    <w:rsid w:val="00483DE5"/>
    <w:rsid w:val="00483E5C"/>
    <w:rsid w:val="00484703"/>
    <w:rsid w:val="0048501F"/>
    <w:rsid w:val="004859A3"/>
    <w:rsid w:val="00487672"/>
    <w:rsid w:val="0048772A"/>
    <w:rsid w:val="00487902"/>
    <w:rsid w:val="00487F43"/>
    <w:rsid w:val="00490CD6"/>
    <w:rsid w:val="00491015"/>
    <w:rsid w:val="004912F7"/>
    <w:rsid w:val="00491D34"/>
    <w:rsid w:val="00492616"/>
    <w:rsid w:val="004927E6"/>
    <w:rsid w:val="00492968"/>
    <w:rsid w:val="004929A0"/>
    <w:rsid w:val="00492A11"/>
    <w:rsid w:val="00492B60"/>
    <w:rsid w:val="0049330A"/>
    <w:rsid w:val="00494076"/>
    <w:rsid w:val="004942A0"/>
    <w:rsid w:val="0049548D"/>
    <w:rsid w:val="00495796"/>
    <w:rsid w:val="00496837"/>
    <w:rsid w:val="004969F5"/>
    <w:rsid w:val="00496B8D"/>
    <w:rsid w:val="00496DCA"/>
    <w:rsid w:val="00497309"/>
    <w:rsid w:val="00497968"/>
    <w:rsid w:val="00497DF5"/>
    <w:rsid w:val="004A031A"/>
    <w:rsid w:val="004A0411"/>
    <w:rsid w:val="004A05AE"/>
    <w:rsid w:val="004A0D9E"/>
    <w:rsid w:val="004A1641"/>
    <w:rsid w:val="004A18AB"/>
    <w:rsid w:val="004A1E91"/>
    <w:rsid w:val="004A20D7"/>
    <w:rsid w:val="004A2ADA"/>
    <w:rsid w:val="004A3406"/>
    <w:rsid w:val="004A3EC8"/>
    <w:rsid w:val="004A48A0"/>
    <w:rsid w:val="004A55AE"/>
    <w:rsid w:val="004A60A5"/>
    <w:rsid w:val="004A63BB"/>
    <w:rsid w:val="004A663B"/>
    <w:rsid w:val="004A6D55"/>
    <w:rsid w:val="004A7486"/>
    <w:rsid w:val="004B0B84"/>
    <w:rsid w:val="004B235D"/>
    <w:rsid w:val="004B42E2"/>
    <w:rsid w:val="004B455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6D1"/>
    <w:rsid w:val="004C7BF4"/>
    <w:rsid w:val="004D0523"/>
    <w:rsid w:val="004D0C01"/>
    <w:rsid w:val="004D1E22"/>
    <w:rsid w:val="004D22B1"/>
    <w:rsid w:val="004D2E39"/>
    <w:rsid w:val="004D31ED"/>
    <w:rsid w:val="004D371A"/>
    <w:rsid w:val="004D376A"/>
    <w:rsid w:val="004D3BFF"/>
    <w:rsid w:val="004D3CD3"/>
    <w:rsid w:val="004D45F3"/>
    <w:rsid w:val="004D464D"/>
    <w:rsid w:val="004D543A"/>
    <w:rsid w:val="004D55C4"/>
    <w:rsid w:val="004D679A"/>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1EC"/>
    <w:rsid w:val="004F3E24"/>
    <w:rsid w:val="004F3E92"/>
    <w:rsid w:val="004F5B3B"/>
    <w:rsid w:val="004F6A46"/>
    <w:rsid w:val="00501518"/>
    <w:rsid w:val="00503425"/>
    <w:rsid w:val="005034E8"/>
    <w:rsid w:val="0050403E"/>
    <w:rsid w:val="0050425B"/>
    <w:rsid w:val="00504799"/>
    <w:rsid w:val="00504D7D"/>
    <w:rsid w:val="00504FDE"/>
    <w:rsid w:val="00505690"/>
    <w:rsid w:val="00505D10"/>
    <w:rsid w:val="005062BD"/>
    <w:rsid w:val="005063BF"/>
    <w:rsid w:val="00506787"/>
    <w:rsid w:val="00507087"/>
    <w:rsid w:val="00507D8B"/>
    <w:rsid w:val="00510955"/>
    <w:rsid w:val="00511171"/>
    <w:rsid w:val="00511698"/>
    <w:rsid w:val="005119DC"/>
    <w:rsid w:val="005130DF"/>
    <w:rsid w:val="00513CCC"/>
    <w:rsid w:val="005144CA"/>
    <w:rsid w:val="00514ACD"/>
    <w:rsid w:val="00515B6A"/>
    <w:rsid w:val="00517000"/>
    <w:rsid w:val="0051713D"/>
    <w:rsid w:val="00517709"/>
    <w:rsid w:val="00517C03"/>
    <w:rsid w:val="00520B3D"/>
    <w:rsid w:val="005216E3"/>
    <w:rsid w:val="005217C4"/>
    <w:rsid w:val="0052234B"/>
    <w:rsid w:val="00522377"/>
    <w:rsid w:val="00522786"/>
    <w:rsid w:val="00523472"/>
    <w:rsid w:val="00524A18"/>
    <w:rsid w:val="00524CDA"/>
    <w:rsid w:val="00525571"/>
    <w:rsid w:val="00525EF2"/>
    <w:rsid w:val="00527C19"/>
    <w:rsid w:val="005307D6"/>
    <w:rsid w:val="00530E67"/>
    <w:rsid w:val="005314C4"/>
    <w:rsid w:val="00532965"/>
    <w:rsid w:val="00533266"/>
    <w:rsid w:val="00533444"/>
    <w:rsid w:val="00533A13"/>
    <w:rsid w:val="0053461C"/>
    <w:rsid w:val="00534680"/>
    <w:rsid w:val="005346F6"/>
    <w:rsid w:val="00534CBA"/>
    <w:rsid w:val="00536117"/>
    <w:rsid w:val="005367CC"/>
    <w:rsid w:val="0053684E"/>
    <w:rsid w:val="00537570"/>
    <w:rsid w:val="00537CE5"/>
    <w:rsid w:val="00540EFE"/>
    <w:rsid w:val="0054113C"/>
    <w:rsid w:val="0054139E"/>
    <w:rsid w:val="00541682"/>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19D"/>
    <w:rsid w:val="0055689F"/>
    <w:rsid w:val="005571E6"/>
    <w:rsid w:val="005604FE"/>
    <w:rsid w:val="00562144"/>
    <w:rsid w:val="005639EF"/>
    <w:rsid w:val="00563B94"/>
    <w:rsid w:val="00563CBC"/>
    <w:rsid w:val="005642C5"/>
    <w:rsid w:val="00564612"/>
    <w:rsid w:val="00565B84"/>
    <w:rsid w:val="005661D0"/>
    <w:rsid w:val="005673C3"/>
    <w:rsid w:val="005702FA"/>
    <w:rsid w:val="005705DA"/>
    <w:rsid w:val="00570C92"/>
    <w:rsid w:val="00570DCB"/>
    <w:rsid w:val="00572861"/>
    <w:rsid w:val="00573A82"/>
    <w:rsid w:val="0057488E"/>
    <w:rsid w:val="00574C43"/>
    <w:rsid w:val="005766CA"/>
    <w:rsid w:val="0057683F"/>
    <w:rsid w:val="00576FCA"/>
    <w:rsid w:val="00577321"/>
    <w:rsid w:val="00577486"/>
    <w:rsid w:val="005816BB"/>
    <w:rsid w:val="00582F2C"/>
    <w:rsid w:val="00582F70"/>
    <w:rsid w:val="00583013"/>
    <w:rsid w:val="00583211"/>
    <w:rsid w:val="00583704"/>
    <w:rsid w:val="00584959"/>
    <w:rsid w:val="00584A87"/>
    <w:rsid w:val="00584CC0"/>
    <w:rsid w:val="0058538D"/>
    <w:rsid w:val="005853A1"/>
    <w:rsid w:val="005853D0"/>
    <w:rsid w:val="0058645F"/>
    <w:rsid w:val="0059025E"/>
    <w:rsid w:val="005946CE"/>
    <w:rsid w:val="00594700"/>
    <w:rsid w:val="00594C26"/>
    <w:rsid w:val="0059553E"/>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10"/>
    <w:rsid w:val="005B0333"/>
    <w:rsid w:val="005B10D5"/>
    <w:rsid w:val="005B14F5"/>
    <w:rsid w:val="005B1C84"/>
    <w:rsid w:val="005B1FAB"/>
    <w:rsid w:val="005B2595"/>
    <w:rsid w:val="005B2852"/>
    <w:rsid w:val="005B2960"/>
    <w:rsid w:val="005B29F9"/>
    <w:rsid w:val="005B427C"/>
    <w:rsid w:val="005B44D0"/>
    <w:rsid w:val="005B4A74"/>
    <w:rsid w:val="005B669A"/>
    <w:rsid w:val="005B6A94"/>
    <w:rsid w:val="005B732B"/>
    <w:rsid w:val="005B76D4"/>
    <w:rsid w:val="005C059E"/>
    <w:rsid w:val="005C095A"/>
    <w:rsid w:val="005C0EF9"/>
    <w:rsid w:val="005C1277"/>
    <w:rsid w:val="005C190B"/>
    <w:rsid w:val="005C3A7B"/>
    <w:rsid w:val="005C3C27"/>
    <w:rsid w:val="005C3CDD"/>
    <w:rsid w:val="005C4A74"/>
    <w:rsid w:val="005C4AAB"/>
    <w:rsid w:val="005C510E"/>
    <w:rsid w:val="005C606D"/>
    <w:rsid w:val="005C65FF"/>
    <w:rsid w:val="005D396C"/>
    <w:rsid w:val="005D5244"/>
    <w:rsid w:val="005D580C"/>
    <w:rsid w:val="005D5A80"/>
    <w:rsid w:val="005D60B9"/>
    <w:rsid w:val="005D6A8A"/>
    <w:rsid w:val="005D6E2B"/>
    <w:rsid w:val="005D7FF4"/>
    <w:rsid w:val="005E0121"/>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6CF2"/>
    <w:rsid w:val="005E770B"/>
    <w:rsid w:val="005E7906"/>
    <w:rsid w:val="005F0134"/>
    <w:rsid w:val="005F0940"/>
    <w:rsid w:val="005F0E3D"/>
    <w:rsid w:val="005F1EA3"/>
    <w:rsid w:val="005F2584"/>
    <w:rsid w:val="005F28A1"/>
    <w:rsid w:val="005F36AA"/>
    <w:rsid w:val="005F476C"/>
    <w:rsid w:val="005F654C"/>
    <w:rsid w:val="005F6D88"/>
    <w:rsid w:val="005F72C2"/>
    <w:rsid w:val="005F734F"/>
    <w:rsid w:val="005F760C"/>
    <w:rsid w:val="00600772"/>
    <w:rsid w:val="00600BD6"/>
    <w:rsid w:val="0060133E"/>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1D59"/>
    <w:rsid w:val="00623440"/>
    <w:rsid w:val="00623F70"/>
    <w:rsid w:val="00625543"/>
    <w:rsid w:val="006264B5"/>
    <w:rsid w:val="00627987"/>
    <w:rsid w:val="00627B60"/>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0D36"/>
    <w:rsid w:val="00661697"/>
    <w:rsid w:val="0066467C"/>
    <w:rsid w:val="00664CFE"/>
    <w:rsid w:val="0066514C"/>
    <w:rsid w:val="00667C11"/>
    <w:rsid w:val="00667CBF"/>
    <w:rsid w:val="00667F15"/>
    <w:rsid w:val="006700FD"/>
    <w:rsid w:val="00670176"/>
    <w:rsid w:val="00671E42"/>
    <w:rsid w:val="006720A1"/>
    <w:rsid w:val="006724C5"/>
    <w:rsid w:val="00672D94"/>
    <w:rsid w:val="0067346B"/>
    <w:rsid w:val="00673B48"/>
    <w:rsid w:val="00673CA3"/>
    <w:rsid w:val="00673E29"/>
    <w:rsid w:val="0067454C"/>
    <w:rsid w:val="00676737"/>
    <w:rsid w:val="00676FE8"/>
    <w:rsid w:val="00677D9B"/>
    <w:rsid w:val="0068021C"/>
    <w:rsid w:val="00680DD2"/>
    <w:rsid w:val="00681548"/>
    <w:rsid w:val="00681C96"/>
    <w:rsid w:val="00681CBA"/>
    <w:rsid w:val="00681EA5"/>
    <w:rsid w:val="006823DE"/>
    <w:rsid w:val="00683BAA"/>
    <w:rsid w:val="006847B1"/>
    <w:rsid w:val="00685626"/>
    <w:rsid w:val="00686F21"/>
    <w:rsid w:val="00686F8E"/>
    <w:rsid w:val="006873F8"/>
    <w:rsid w:val="00687BFE"/>
    <w:rsid w:val="00687DAC"/>
    <w:rsid w:val="006903E4"/>
    <w:rsid w:val="00690B38"/>
    <w:rsid w:val="0069158C"/>
    <w:rsid w:val="006917CA"/>
    <w:rsid w:val="00692644"/>
    <w:rsid w:val="00692B6E"/>
    <w:rsid w:val="00693BD3"/>
    <w:rsid w:val="0069531D"/>
    <w:rsid w:val="00695DDA"/>
    <w:rsid w:val="00695F75"/>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41B4"/>
    <w:rsid w:val="006B540B"/>
    <w:rsid w:val="006B5805"/>
    <w:rsid w:val="006B59B6"/>
    <w:rsid w:val="006B646B"/>
    <w:rsid w:val="006B648A"/>
    <w:rsid w:val="006B667B"/>
    <w:rsid w:val="006B77C2"/>
    <w:rsid w:val="006B7BB2"/>
    <w:rsid w:val="006C0923"/>
    <w:rsid w:val="006C1333"/>
    <w:rsid w:val="006C15A4"/>
    <w:rsid w:val="006C276B"/>
    <w:rsid w:val="006C2C8A"/>
    <w:rsid w:val="006C4163"/>
    <w:rsid w:val="006C5AE9"/>
    <w:rsid w:val="006C6577"/>
    <w:rsid w:val="006C6D24"/>
    <w:rsid w:val="006C70F7"/>
    <w:rsid w:val="006D0060"/>
    <w:rsid w:val="006D10E6"/>
    <w:rsid w:val="006D17B0"/>
    <w:rsid w:val="006D1A82"/>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3EEC"/>
    <w:rsid w:val="006E3F78"/>
    <w:rsid w:val="006E41CA"/>
    <w:rsid w:val="006E47BF"/>
    <w:rsid w:val="006E56A0"/>
    <w:rsid w:val="006E59F7"/>
    <w:rsid w:val="006E6293"/>
    <w:rsid w:val="006E645B"/>
    <w:rsid w:val="006E6A37"/>
    <w:rsid w:val="006E7B6F"/>
    <w:rsid w:val="006E7CA6"/>
    <w:rsid w:val="006E7F2B"/>
    <w:rsid w:val="006F1BCD"/>
    <w:rsid w:val="006F1F95"/>
    <w:rsid w:val="006F22B6"/>
    <w:rsid w:val="006F2B4F"/>
    <w:rsid w:val="006F368E"/>
    <w:rsid w:val="006F3F82"/>
    <w:rsid w:val="006F46C8"/>
    <w:rsid w:val="006F5A45"/>
    <w:rsid w:val="006F67D9"/>
    <w:rsid w:val="006F7F04"/>
    <w:rsid w:val="00701080"/>
    <w:rsid w:val="007015B1"/>
    <w:rsid w:val="00703375"/>
    <w:rsid w:val="00704348"/>
    <w:rsid w:val="007059A2"/>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919"/>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293"/>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502FE"/>
    <w:rsid w:val="00751181"/>
    <w:rsid w:val="00751CD8"/>
    <w:rsid w:val="00751EC5"/>
    <w:rsid w:val="00752DAF"/>
    <w:rsid w:val="00753043"/>
    <w:rsid w:val="0075494E"/>
    <w:rsid w:val="00755690"/>
    <w:rsid w:val="0075591B"/>
    <w:rsid w:val="00755AAD"/>
    <w:rsid w:val="00756387"/>
    <w:rsid w:val="0075666C"/>
    <w:rsid w:val="00756A20"/>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90A"/>
    <w:rsid w:val="00773BC0"/>
    <w:rsid w:val="00774421"/>
    <w:rsid w:val="00774D84"/>
    <w:rsid w:val="00775D9C"/>
    <w:rsid w:val="00775E65"/>
    <w:rsid w:val="00776171"/>
    <w:rsid w:val="007762DB"/>
    <w:rsid w:val="0077769E"/>
    <w:rsid w:val="00780242"/>
    <w:rsid w:val="00780D05"/>
    <w:rsid w:val="00781101"/>
    <w:rsid w:val="00781156"/>
    <w:rsid w:val="007812B0"/>
    <w:rsid w:val="007814FE"/>
    <w:rsid w:val="00781590"/>
    <w:rsid w:val="0078392D"/>
    <w:rsid w:val="00784ED5"/>
    <w:rsid w:val="0078597D"/>
    <w:rsid w:val="00786E6A"/>
    <w:rsid w:val="00787F71"/>
    <w:rsid w:val="00790376"/>
    <w:rsid w:val="007905C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01F"/>
    <w:rsid w:val="007A4B84"/>
    <w:rsid w:val="007A4E4C"/>
    <w:rsid w:val="007A50F3"/>
    <w:rsid w:val="007A558E"/>
    <w:rsid w:val="007A7460"/>
    <w:rsid w:val="007B00CD"/>
    <w:rsid w:val="007B1AFE"/>
    <w:rsid w:val="007B2D1E"/>
    <w:rsid w:val="007B3763"/>
    <w:rsid w:val="007B4035"/>
    <w:rsid w:val="007B410C"/>
    <w:rsid w:val="007B495F"/>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1CB5"/>
    <w:rsid w:val="007D1E3E"/>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72D"/>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1EE7"/>
    <w:rsid w:val="0080233B"/>
    <w:rsid w:val="00802542"/>
    <w:rsid w:val="00802638"/>
    <w:rsid w:val="00802725"/>
    <w:rsid w:val="00802F8B"/>
    <w:rsid w:val="00803654"/>
    <w:rsid w:val="00803A62"/>
    <w:rsid w:val="00804234"/>
    <w:rsid w:val="008048AE"/>
    <w:rsid w:val="008055E7"/>
    <w:rsid w:val="00805D81"/>
    <w:rsid w:val="00806905"/>
    <w:rsid w:val="00806B0A"/>
    <w:rsid w:val="00806B10"/>
    <w:rsid w:val="00806B52"/>
    <w:rsid w:val="00807162"/>
    <w:rsid w:val="0081024D"/>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5BB1"/>
    <w:rsid w:val="00835C3A"/>
    <w:rsid w:val="008367D0"/>
    <w:rsid w:val="0083711F"/>
    <w:rsid w:val="00837A2E"/>
    <w:rsid w:val="00840965"/>
    <w:rsid w:val="00842921"/>
    <w:rsid w:val="00842DE4"/>
    <w:rsid w:val="00843C59"/>
    <w:rsid w:val="00843EBD"/>
    <w:rsid w:val="008442C5"/>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06A"/>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4F7"/>
    <w:rsid w:val="008A1BC4"/>
    <w:rsid w:val="008A1EB1"/>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977"/>
    <w:rsid w:val="008B3F11"/>
    <w:rsid w:val="008B441B"/>
    <w:rsid w:val="008B5740"/>
    <w:rsid w:val="008B67EB"/>
    <w:rsid w:val="008B7336"/>
    <w:rsid w:val="008C02F3"/>
    <w:rsid w:val="008C0DD1"/>
    <w:rsid w:val="008C0FB6"/>
    <w:rsid w:val="008C14BE"/>
    <w:rsid w:val="008C3A44"/>
    <w:rsid w:val="008C3EA9"/>
    <w:rsid w:val="008C4A85"/>
    <w:rsid w:val="008C5182"/>
    <w:rsid w:val="008C553B"/>
    <w:rsid w:val="008C5942"/>
    <w:rsid w:val="008C5E89"/>
    <w:rsid w:val="008C5F9E"/>
    <w:rsid w:val="008C68D9"/>
    <w:rsid w:val="008C7585"/>
    <w:rsid w:val="008D0094"/>
    <w:rsid w:val="008D0C7C"/>
    <w:rsid w:val="008D1C8A"/>
    <w:rsid w:val="008D1FB7"/>
    <w:rsid w:val="008D2626"/>
    <w:rsid w:val="008D2E71"/>
    <w:rsid w:val="008D2E84"/>
    <w:rsid w:val="008D3CD6"/>
    <w:rsid w:val="008D4D17"/>
    <w:rsid w:val="008D57FE"/>
    <w:rsid w:val="008D5B01"/>
    <w:rsid w:val="008D5C04"/>
    <w:rsid w:val="008D605A"/>
    <w:rsid w:val="008D6E85"/>
    <w:rsid w:val="008D7592"/>
    <w:rsid w:val="008E0CB8"/>
    <w:rsid w:val="008E0EA2"/>
    <w:rsid w:val="008E21DD"/>
    <w:rsid w:val="008E27F6"/>
    <w:rsid w:val="008E3038"/>
    <w:rsid w:val="008E3198"/>
    <w:rsid w:val="008E376C"/>
    <w:rsid w:val="008E3A77"/>
    <w:rsid w:val="008E3F80"/>
    <w:rsid w:val="008E46D6"/>
    <w:rsid w:val="008E5F50"/>
    <w:rsid w:val="008E660F"/>
    <w:rsid w:val="008F047E"/>
    <w:rsid w:val="008F0D42"/>
    <w:rsid w:val="008F1912"/>
    <w:rsid w:val="008F240A"/>
    <w:rsid w:val="008F3262"/>
    <w:rsid w:val="008F4241"/>
    <w:rsid w:val="008F44D9"/>
    <w:rsid w:val="008F4EDF"/>
    <w:rsid w:val="008F4FC4"/>
    <w:rsid w:val="008F5552"/>
    <w:rsid w:val="008F630C"/>
    <w:rsid w:val="008F6711"/>
    <w:rsid w:val="008F69AF"/>
    <w:rsid w:val="008F6DBA"/>
    <w:rsid w:val="008F730E"/>
    <w:rsid w:val="008F77DA"/>
    <w:rsid w:val="008F78DC"/>
    <w:rsid w:val="008F78EA"/>
    <w:rsid w:val="008F7929"/>
    <w:rsid w:val="00901776"/>
    <w:rsid w:val="00901981"/>
    <w:rsid w:val="00902114"/>
    <w:rsid w:val="009023AE"/>
    <w:rsid w:val="00902BDA"/>
    <w:rsid w:val="00902DE3"/>
    <w:rsid w:val="00902E04"/>
    <w:rsid w:val="00902EC1"/>
    <w:rsid w:val="00903470"/>
    <w:rsid w:val="0090374A"/>
    <w:rsid w:val="009037FE"/>
    <w:rsid w:val="0090399A"/>
    <w:rsid w:val="00905786"/>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16B3B"/>
    <w:rsid w:val="0092010D"/>
    <w:rsid w:val="00920C87"/>
    <w:rsid w:val="009210A7"/>
    <w:rsid w:val="0092115E"/>
    <w:rsid w:val="00921A75"/>
    <w:rsid w:val="00922B98"/>
    <w:rsid w:val="00923A70"/>
    <w:rsid w:val="00924A8F"/>
    <w:rsid w:val="009250C0"/>
    <w:rsid w:val="00925365"/>
    <w:rsid w:val="009261F5"/>
    <w:rsid w:val="00927687"/>
    <w:rsid w:val="009305D1"/>
    <w:rsid w:val="00930C13"/>
    <w:rsid w:val="00930FFF"/>
    <w:rsid w:val="009313F9"/>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668"/>
    <w:rsid w:val="00942076"/>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3B22"/>
    <w:rsid w:val="00954461"/>
    <w:rsid w:val="00954726"/>
    <w:rsid w:val="00954E59"/>
    <w:rsid w:val="0095597E"/>
    <w:rsid w:val="009559CC"/>
    <w:rsid w:val="0095602E"/>
    <w:rsid w:val="00957E71"/>
    <w:rsid w:val="009609DB"/>
    <w:rsid w:val="00960C7A"/>
    <w:rsid w:val="00960E3C"/>
    <w:rsid w:val="00960EC8"/>
    <w:rsid w:val="00961193"/>
    <w:rsid w:val="0096156C"/>
    <w:rsid w:val="00962917"/>
    <w:rsid w:val="0096300F"/>
    <w:rsid w:val="00963970"/>
    <w:rsid w:val="009640DD"/>
    <w:rsid w:val="009641BC"/>
    <w:rsid w:val="00964E72"/>
    <w:rsid w:val="009659A6"/>
    <w:rsid w:val="00966AAD"/>
    <w:rsid w:val="00966C6C"/>
    <w:rsid w:val="00966EAE"/>
    <w:rsid w:val="00966FB4"/>
    <w:rsid w:val="0096742D"/>
    <w:rsid w:val="00971363"/>
    <w:rsid w:val="009717D5"/>
    <w:rsid w:val="00971B45"/>
    <w:rsid w:val="0097222B"/>
    <w:rsid w:val="00972469"/>
    <w:rsid w:val="0097302C"/>
    <w:rsid w:val="009734F0"/>
    <w:rsid w:val="00973C57"/>
    <w:rsid w:val="0097433D"/>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6ACA"/>
    <w:rsid w:val="009A723B"/>
    <w:rsid w:val="009A7605"/>
    <w:rsid w:val="009A7753"/>
    <w:rsid w:val="009B0B08"/>
    <w:rsid w:val="009B11B1"/>
    <w:rsid w:val="009B2308"/>
    <w:rsid w:val="009B28E5"/>
    <w:rsid w:val="009B2F92"/>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C45"/>
    <w:rsid w:val="009C5D65"/>
    <w:rsid w:val="009C6357"/>
    <w:rsid w:val="009C6B27"/>
    <w:rsid w:val="009C6D87"/>
    <w:rsid w:val="009C706F"/>
    <w:rsid w:val="009D07DA"/>
    <w:rsid w:val="009D0FDB"/>
    <w:rsid w:val="009D102C"/>
    <w:rsid w:val="009D172F"/>
    <w:rsid w:val="009D272B"/>
    <w:rsid w:val="009D349A"/>
    <w:rsid w:val="009D3B8A"/>
    <w:rsid w:val="009D3DC8"/>
    <w:rsid w:val="009D4AD3"/>
    <w:rsid w:val="009D4BCB"/>
    <w:rsid w:val="009D5307"/>
    <w:rsid w:val="009E0B1E"/>
    <w:rsid w:val="009E0CDF"/>
    <w:rsid w:val="009E0E4F"/>
    <w:rsid w:val="009E0EFD"/>
    <w:rsid w:val="009E0F70"/>
    <w:rsid w:val="009E1393"/>
    <w:rsid w:val="009E1605"/>
    <w:rsid w:val="009E24C2"/>
    <w:rsid w:val="009E2C82"/>
    <w:rsid w:val="009E4063"/>
    <w:rsid w:val="009E44A3"/>
    <w:rsid w:val="009E6631"/>
    <w:rsid w:val="009E6DAB"/>
    <w:rsid w:val="009E7F82"/>
    <w:rsid w:val="009F02A7"/>
    <w:rsid w:val="009F062F"/>
    <w:rsid w:val="009F1133"/>
    <w:rsid w:val="009F18EC"/>
    <w:rsid w:val="009F2FA1"/>
    <w:rsid w:val="009F43A4"/>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578F"/>
    <w:rsid w:val="00A1600C"/>
    <w:rsid w:val="00A16331"/>
    <w:rsid w:val="00A164D9"/>
    <w:rsid w:val="00A16675"/>
    <w:rsid w:val="00A1691A"/>
    <w:rsid w:val="00A16BF9"/>
    <w:rsid w:val="00A21474"/>
    <w:rsid w:val="00A215DD"/>
    <w:rsid w:val="00A217DB"/>
    <w:rsid w:val="00A237EB"/>
    <w:rsid w:val="00A23B5F"/>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477"/>
    <w:rsid w:val="00A355AF"/>
    <w:rsid w:val="00A355FA"/>
    <w:rsid w:val="00A359A9"/>
    <w:rsid w:val="00A35DD9"/>
    <w:rsid w:val="00A37D86"/>
    <w:rsid w:val="00A37E64"/>
    <w:rsid w:val="00A40625"/>
    <w:rsid w:val="00A4172A"/>
    <w:rsid w:val="00A419E7"/>
    <w:rsid w:val="00A41D14"/>
    <w:rsid w:val="00A41E9F"/>
    <w:rsid w:val="00A4241F"/>
    <w:rsid w:val="00A42B37"/>
    <w:rsid w:val="00A43306"/>
    <w:rsid w:val="00A434D0"/>
    <w:rsid w:val="00A43B7F"/>
    <w:rsid w:val="00A442C7"/>
    <w:rsid w:val="00A44372"/>
    <w:rsid w:val="00A444C7"/>
    <w:rsid w:val="00A44A0C"/>
    <w:rsid w:val="00A452E2"/>
    <w:rsid w:val="00A452F1"/>
    <w:rsid w:val="00A453A1"/>
    <w:rsid w:val="00A45BEB"/>
    <w:rsid w:val="00A45DE1"/>
    <w:rsid w:val="00A464AF"/>
    <w:rsid w:val="00A46CA2"/>
    <w:rsid w:val="00A476BB"/>
    <w:rsid w:val="00A478C6"/>
    <w:rsid w:val="00A5191D"/>
    <w:rsid w:val="00A51E5C"/>
    <w:rsid w:val="00A525F9"/>
    <w:rsid w:val="00A52C6F"/>
    <w:rsid w:val="00A536D6"/>
    <w:rsid w:val="00A537AF"/>
    <w:rsid w:val="00A5499D"/>
    <w:rsid w:val="00A554D0"/>
    <w:rsid w:val="00A55518"/>
    <w:rsid w:val="00A561CA"/>
    <w:rsid w:val="00A56796"/>
    <w:rsid w:val="00A56E74"/>
    <w:rsid w:val="00A57307"/>
    <w:rsid w:val="00A574DE"/>
    <w:rsid w:val="00A57554"/>
    <w:rsid w:val="00A575B5"/>
    <w:rsid w:val="00A5765B"/>
    <w:rsid w:val="00A6008F"/>
    <w:rsid w:val="00A60903"/>
    <w:rsid w:val="00A60AAA"/>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05AC"/>
    <w:rsid w:val="00A8115E"/>
    <w:rsid w:val="00A81A24"/>
    <w:rsid w:val="00A81D7E"/>
    <w:rsid w:val="00A825A8"/>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3E9A"/>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9DF"/>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D6BF1"/>
    <w:rsid w:val="00AE0099"/>
    <w:rsid w:val="00AE0409"/>
    <w:rsid w:val="00AE0771"/>
    <w:rsid w:val="00AE24B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ACB"/>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085A"/>
    <w:rsid w:val="00B217C1"/>
    <w:rsid w:val="00B21ECF"/>
    <w:rsid w:val="00B2208A"/>
    <w:rsid w:val="00B2249A"/>
    <w:rsid w:val="00B231B4"/>
    <w:rsid w:val="00B241BC"/>
    <w:rsid w:val="00B24627"/>
    <w:rsid w:val="00B26048"/>
    <w:rsid w:val="00B26E7C"/>
    <w:rsid w:val="00B2729C"/>
    <w:rsid w:val="00B275F3"/>
    <w:rsid w:val="00B27E4F"/>
    <w:rsid w:val="00B31311"/>
    <w:rsid w:val="00B3134E"/>
    <w:rsid w:val="00B3168F"/>
    <w:rsid w:val="00B32003"/>
    <w:rsid w:val="00B326BE"/>
    <w:rsid w:val="00B33497"/>
    <w:rsid w:val="00B3426A"/>
    <w:rsid w:val="00B346F3"/>
    <w:rsid w:val="00B34AD6"/>
    <w:rsid w:val="00B3634C"/>
    <w:rsid w:val="00B370D2"/>
    <w:rsid w:val="00B37CB0"/>
    <w:rsid w:val="00B410EF"/>
    <w:rsid w:val="00B41135"/>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40F"/>
    <w:rsid w:val="00B51883"/>
    <w:rsid w:val="00B51B11"/>
    <w:rsid w:val="00B51D55"/>
    <w:rsid w:val="00B51F2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1C2"/>
    <w:rsid w:val="00B67272"/>
    <w:rsid w:val="00B67DA0"/>
    <w:rsid w:val="00B706D9"/>
    <w:rsid w:val="00B70BD9"/>
    <w:rsid w:val="00B719AF"/>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D7B"/>
    <w:rsid w:val="00B77E46"/>
    <w:rsid w:val="00B8005B"/>
    <w:rsid w:val="00B80B7E"/>
    <w:rsid w:val="00B80E8E"/>
    <w:rsid w:val="00B8127F"/>
    <w:rsid w:val="00B814E2"/>
    <w:rsid w:val="00B81514"/>
    <w:rsid w:val="00B818C8"/>
    <w:rsid w:val="00B81C4D"/>
    <w:rsid w:val="00B8208B"/>
    <w:rsid w:val="00B825CA"/>
    <w:rsid w:val="00B826A8"/>
    <w:rsid w:val="00B827FE"/>
    <w:rsid w:val="00B83359"/>
    <w:rsid w:val="00B836CD"/>
    <w:rsid w:val="00B84886"/>
    <w:rsid w:val="00B8489A"/>
    <w:rsid w:val="00B84AA2"/>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3E9"/>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6E17"/>
    <w:rsid w:val="00BA7BF1"/>
    <w:rsid w:val="00BA7F8A"/>
    <w:rsid w:val="00BB1E44"/>
    <w:rsid w:val="00BB28EF"/>
    <w:rsid w:val="00BB2AF9"/>
    <w:rsid w:val="00BB4914"/>
    <w:rsid w:val="00BB4D29"/>
    <w:rsid w:val="00BB4F24"/>
    <w:rsid w:val="00BB56B1"/>
    <w:rsid w:val="00BB6E1F"/>
    <w:rsid w:val="00BB798F"/>
    <w:rsid w:val="00BC0215"/>
    <w:rsid w:val="00BC0A4D"/>
    <w:rsid w:val="00BC0D41"/>
    <w:rsid w:val="00BC10E4"/>
    <w:rsid w:val="00BC1263"/>
    <w:rsid w:val="00BC2408"/>
    <w:rsid w:val="00BC323E"/>
    <w:rsid w:val="00BC3243"/>
    <w:rsid w:val="00BC3610"/>
    <w:rsid w:val="00BC3A25"/>
    <w:rsid w:val="00BC4806"/>
    <w:rsid w:val="00BC4F2B"/>
    <w:rsid w:val="00BC5335"/>
    <w:rsid w:val="00BC542F"/>
    <w:rsid w:val="00BC58A8"/>
    <w:rsid w:val="00BC5E4F"/>
    <w:rsid w:val="00BC66F1"/>
    <w:rsid w:val="00BC6AD0"/>
    <w:rsid w:val="00BC6EF0"/>
    <w:rsid w:val="00BC74BB"/>
    <w:rsid w:val="00BC757E"/>
    <w:rsid w:val="00BD0708"/>
    <w:rsid w:val="00BD13B9"/>
    <w:rsid w:val="00BD15C2"/>
    <w:rsid w:val="00BD2508"/>
    <w:rsid w:val="00BD2EFB"/>
    <w:rsid w:val="00BD4128"/>
    <w:rsid w:val="00BD4322"/>
    <w:rsid w:val="00BD5816"/>
    <w:rsid w:val="00BD5D5A"/>
    <w:rsid w:val="00BD6905"/>
    <w:rsid w:val="00BD6958"/>
    <w:rsid w:val="00BD6D33"/>
    <w:rsid w:val="00BD6D67"/>
    <w:rsid w:val="00BD7588"/>
    <w:rsid w:val="00BD7759"/>
    <w:rsid w:val="00BD7A37"/>
    <w:rsid w:val="00BE04FA"/>
    <w:rsid w:val="00BE136C"/>
    <w:rsid w:val="00BE1937"/>
    <w:rsid w:val="00BE1DBB"/>
    <w:rsid w:val="00BE2194"/>
    <w:rsid w:val="00BE274C"/>
    <w:rsid w:val="00BE2B4E"/>
    <w:rsid w:val="00BE2B9D"/>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6BCF"/>
    <w:rsid w:val="00C071C6"/>
    <w:rsid w:val="00C079DD"/>
    <w:rsid w:val="00C079F1"/>
    <w:rsid w:val="00C07FD6"/>
    <w:rsid w:val="00C10123"/>
    <w:rsid w:val="00C1123A"/>
    <w:rsid w:val="00C11527"/>
    <w:rsid w:val="00C117D6"/>
    <w:rsid w:val="00C1191A"/>
    <w:rsid w:val="00C11D9C"/>
    <w:rsid w:val="00C11FE3"/>
    <w:rsid w:val="00C12215"/>
    <w:rsid w:val="00C125CE"/>
    <w:rsid w:val="00C12E7B"/>
    <w:rsid w:val="00C1374A"/>
    <w:rsid w:val="00C139B0"/>
    <w:rsid w:val="00C15538"/>
    <w:rsid w:val="00C15DCD"/>
    <w:rsid w:val="00C1741F"/>
    <w:rsid w:val="00C175B9"/>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592"/>
    <w:rsid w:val="00C265AC"/>
    <w:rsid w:val="00C267AF"/>
    <w:rsid w:val="00C268B5"/>
    <w:rsid w:val="00C268E8"/>
    <w:rsid w:val="00C26D96"/>
    <w:rsid w:val="00C27189"/>
    <w:rsid w:val="00C273EB"/>
    <w:rsid w:val="00C3047F"/>
    <w:rsid w:val="00C3049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16E2"/>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29DF"/>
    <w:rsid w:val="00C534ED"/>
    <w:rsid w:val="00C53781"/>
    <w:rsid w:val="00C54DEE"/>
    <w:rsid w:val="00C55CB2"/>
    <w:rsid w:val="00C56916"/>
    <w:rsid w:val="00C572AA"/>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DBA"/>
    <w:rsid w:val="00C86F2E"/>
    <w:rsid w:val="00C8761E"/>
    <w:rsid w:val="00C87B5F"/>
    <w:rsid w:val="00C87D5C"/>
    <w:rsid w:val="00C87F76"/>
    <w:rsid w:val="00C902E7"/>
    <w:rsid w:val="00C917FF"/>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581"/>
    <w:rsid w:val="00CA4C8E"/>
    <w:rsid w:val="00CA50CF"/>
    <w:rsid w:val="00CA66FF"/>
    <w:rsid w:val="00CA68AF"/>
    <w:rsid w:val="00CA745F"/>
    <w:rsid w:val="00CA7560"/>
    <w:rsid w:val="00CA7C06"/>
    <w:rsid w:val="00CB0A85"/>
    <w:rsid w:val="00CB0E9E"/>
    <w:rsid w:val="00CB25C6"/>
    <w:rsid w:val="00CB26A5"/>
    <w:rsid w:val="00CB3184"/>
    <w:rsid w:val="00CB3971"/>
    <w:rsid w:val="00CB5452"/>
    <w:rsid w:val="00CB63F5"/>
    <w:rsid w:val="00CB6578"/>
    <w:rsid w:val="00CB70EA"/>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BA4"/>
    <w:rsid w:val="00CC7EFC"/>
    <w:rsid w:val="00CD028E"/>
    <w:rsid w:val="00CD0368"/>
    <w:rsid w:val="00CD070E"/>
    <w:rsid w:val="00CD0C83"/>
    <w:rsid w:val="00CD107E"/>
    <w:rsid w:val="00CD19DF"/>
    <w:rsid w:val="00CD1A64"/>
    <w:rsid w:val="00CD298E"/>
    <w:rsid w:val="00CD2DB4"/>
    <w:rsid w:val="00CD3A84"/>
    <w:rsid w:val="00CD3CBE"/>
    <w:rsid w:val="00CD3FC9"/>
    <w:rsid w:val="00CD4237"/>
    <w:rsid w:val="00CD42AD"/>
    <w:rsid w:val="00CD4AD7"/>
    <w:rsid w:val="00CD4B9C"/>
    <w:rsid w:val="00CD4D38"/>
    <w:rsid w:val="00CD5672"/>
    <w:rsid w:val="00CD5903"/>
    <w:rsid w:val="00CD59DD"/>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073F7"/>
    <w:rsid w:val="00D10159"/>
    <w:rsid w:val="00D10810"/>
    <w:rsid w:val="00D11659"/>
    <w:rsid w:val="00D13879"/>
    <w:rsid w:val="00D13FE2"/>
    <w:rsid w:val="00D1452C"/>
    <w:rsid w:val="00D14917"/>
    <w:rsid w:val="00D1695A"/>
    <w:rsid w:val="00D16C17"/>
    <w:rsid w:val="00D17489"/>
    <w:rsid w:val="00D17A97"/>
    <w:rsid w:val="00D17DE0"/>
    <w:rsid w:val="00D17FA6"/>
    <w:rsid w:val="00D17FF6"/>
    <w:rsid w:val="00D201C1"/>
    <w:rsid w:val="00D20248"/>
    <w:rsid w:val="00D2024A"/>
    <w:rsid w:val="00D21267"/>
    <w:rsid w:val="00D21841"/>
    <w:rsid w:val="00D21852"/>
    <w:rsid w:val="00D21FD2"/>
    <w:rsid w:val="00D2267A"/>
    <w:rsid w:val="00D243E2"/>
    <w:rsid w:val="00D24461"/>
    <w:rsid w:val="00D25154"/>
    <w:rsid w:val="00D30873"/>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1C3"/>
    <w:rsid w:val="00D44AAC"/>
    <w:rsid w:val="00D44FA3"/>
    <w:rsid w:val="00D4521A"/>
    <w:rsid w:val="00D45BD4"/>
    <w:rsid w:val="00D4680C"/>
    <w:rsid w:val="00D46B5B"/>
    <w:rsid w:val="00D470D9"/>
    <w:rsid w:val="00D50C13"/>
    <w:rsid w:val="00D51812"/>
    <w:rsid w:val="00D51D08"/>
    <w:rsid w:val="00D5243D"/>
    <w:rsid w:val="00D52A42"/>
    <w:rsid w:val="00D53AEB"/>
    <w:rsid w:val="00D54021"/>
    <w:rsid w:val="00D54574"/>
    <w:rsid w:val="00D54BA5"/>
    <w:rsid w:val="00D5570F"/>
    <w:rsid w:val="00D56AE9"/>
    <w:rsid w:val="00D56C13"/>
    <w:rsid w:val="00D56F58"/>
    <w:rsid w:val="00D609F1"/>
    <w:rsid w:val="00D61A83"/>
    <w:rsid w:val="00D6246D"/>
    <w:rsid w:val="00D63CD7"/>
    <w:rsid w:val="00D65844"/>
    <w:rsid w:val="00D65BDB"/>
    <w:rsid w:val="00D664F3"/>
    <w:rsid w:val="00D6745B"/>
    <w:rsid w:val="00D677DC"/>
    <w:rsid w:val="00D67E4E"/>
    <w:rsid w:val="00D70450"/>
    <w:rsid w:val="00D71656"/>
    <w:rsid w:val="00D72189"/>
    <w:rsid w:val="00D73A1A"/>
    <w:rsid w:val="00D753A9"/>
    <w:rsid w:val="00D75B7D"/>
    <w:rsid w:val="00D75FA3"/>
    <w:rsid w:val="00D764E4"/>
    <w:rsid w:val="00D76A78"/>
    <w:rsid w:val="00D76F85"/>
    <w:rsid w:val="00D7700A"/>
    <w:rsid w:val="00D770BD"/>
    <w:rsid w:val="00D7750F"/>
    <w:rsid w:val="00D7763D"/>
    <w:rsid w:val="00D77F27"/>
    <w:rsid w:val="00D808EF"/>
    <w:rsid w:val="00D8247A"/>
    <w:rsid w:val="00D82C91"/>
    <w:rsid w:val="00D836BE"/>
    <w:rsid w:val="00D83AD1"/>
    <w:rsid w:val="00D84269"/>
    <w:rsid w:val="00D84321"/>
    <w:rsid w:val="00D846E1"/>
    <w:rsid w:val="00D847FF"/>
    <w:rsid w:val="00D85DE1"/>
    <w:rsid w:val="00D86A30"/>
    <w:rsid w:val="00D86C52"/>
    <w:rsid w:val="00D87500"/>
    <w:rsid w:val="00D87517"/>
    <w:rsid w:val="00D87700"/>
    <w:rsid w:val="00D87B81"/>
    <w:rsid w:val="00D9052F"/>
    <w:rsid w:val="00D90565"/>
    <w:rsid w:val="00D9099A"/>
    <w:rsid w:val="00D9148A"/>
    <w:rsid w:val="00D9156A"/>
    <w:rsid w:val="00D918DD"/>
    <w:rsid w:val="00D91CBF"/>
    <w:rsid w:val="00D92A8A"/>
    <w:rsid w:val="00D93BA6"/>
    <w:rsid w:val="00D9459C"/>
    <w:rsid w:val="00D95A3B"/>
    <w:rsid w:val="00D963AA"/>
    <w:rsid w:val="00D97D60"/>
    <w:rsid w:val="00DA038E"/>
    <w:rsid w:val="00DA1848"/>
    <w:rsid w:val="00DA249B"/>
    <w:rsid w:val="00DA2999"/>
    <w:rsid w:val="00DA2D75"/>
    <w:rsid w:val="00DA36C2"/>
    <w:rsid w:val="00DA3977"/>
    <w:rsid w:val="00DA3DF9"/>
    <w:rsid w:val="00DA4E88"/>
    <w:rsid w:val="00DA5BE6"/>
    <w:rsid w:val="00DA5D5E"/>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5212"/>
    <w:rsid w:val="00DD60A6"/>
    <w:rsid w:val="00DD652F"/>
    <w:rsid w:val="00DD66AA"/>
    <w:rsid w:val="00DD680B"/>
    <w:rsid w:val="00DD7A26"/>
    <w:rsid w:val="00DD7D8F"/>
    <w:rsid w:val="00DD7F2E"/>
    <w:rsid w:val="00DE08EA"/>
    <w:rsid w:val="00DE0A1E"/>
    <w:rsid w:val="00DE0C1A"/>
    <w:rsid w:val="00DE13A0"/>
    <w:rsid w:val="00DE1747"/>
    <w:rsid w:val="00DE1F6D"/>
    <w:rsid w:val="00DE2004"/>
    <w:rsid w:val="00DE20AB"/>
    <w:rsid w:val="00DE263C"/>
    <w:rsid w:val="00DE335E"/>
    <w:rsid w:val="00DE33BA"/>
    <w:rsid w:val="00DE351C"/>
    <w:rsid w:val="00DE3D21"/>
    <w:rsid w:val="00DE3EE3"/>
    <w:rsid w:val="00DE5051"/>
    <w:rsid w:val="00DE5CAF"/>
    <w:rsid w:val="00DE6B8C"/>
    <w:rsid w:val="00DE6D75"/>
    <w:rsid w:val="00DE6E42"/>
    <w:rsid w:val="00DE7193"/>
    <w:rsid w:val="00DF0FED"/>
    <w:rsid w:val="00DF11D5"/>
    <w:rsid w:val="00DF16F9"/>
    <w:rsid w:val="00DF1949"/>
    <w:rsid w:val="00DF2AD8"/>
    <w:rsid w:val="00DF2F53"/>
    <w:rsid w:val="00DF3E48"/>
    <w:rsid w:val="00DF451A"/>
    <w:rsid w:val="00DF58A5"/>
    <w:rsid w:val="00DF6F87"/>
    <w:rsid w:val="00DF7F1B"/>
    <w:rsid w:val="00E01266"/>
    <w:rsid w:val="00E01B6A"/>
    <w:rsid w:val="00E02946"/>
    <w:rsid w:val="00E031A7"/>
    <w:rsid w:val="00E03BBF"/>
    <w:rsid w:val="00E04A48"/>
    <w:rsid w:val="00E06406"/>
    <w:rsid w:val="00E065A1"/>
    <w:rsid w:val="00E07501"/>
    <w:rsid w:val="00E075BC"/>
    <w:rsid w:val="00E07B81"/>
    <w:rsid w:val="00E07D97"/>
    <w:rsid w:val="00E103DC"/>
    <w:rsid w:val="00E11469"/>
    <w:rsid w:val="00E11A12"/>
    <w:rsid w:val="00E12BCA"/>
    <w:rsid w:val="00E12F59"/>
    <w:rsid w:val="00E13AD4"/>
    <w:rsid w:val="00E13DD1"/>
    <w:rsid w:val="00E14459"/>
    <w:rsid w:val="00E14565"/>
    <w:rsid w:val="00E145A1"/>
    <w:rsid w:val="00E158C6"/>
    <w:rsid w:val="00E15C7B"/>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38C"/>
    <w:rsid w:val="00E26A7E"/>
    <w:rsid w:val="00E26F2C"/>
    <w:rsid w:val="00E2713E"/>
    <w:rsid w:val="00E3038E"/>
    <w:rsid w:val="00E30E65"/>
    <w:rsid w:val="00E30FD7"/>
    <w:rsid w:val="00E31557"/>
    <w:rsid w:val="00E31EE1"/>
    <w:rsid w:val="00E31F58"/>
    <w:rsid w:val="00E3230C"/>
    <w:rsid w:val="00E32392"/>
    <w:rsid w:val="00E32AF7"/>
    <w:rsid w:val="00E3359D"/>
    <w:rsid w:val="00E336A9"/>
    <w:rsid w:val="00E34A0B"/>
    <w:rsid w:val="00E34FBB"/>
    <w:rsid w:val="00E3575B"/>
    <w:rsid w:val="00E35B77"/>
    <w:rsid w:val="00E364A0"/>
    <w:rsid w:val="00E36DF0"/>
    <w:rsid w:val="00E371D2"/>
    <w:rsid w:val="00E404C8"/>
    <w:rsid w:val="00E40D05"/>
    <w:rsid w:val="00E41720"/>
    <w:rsid w:val="00E420DD"/>
    <w:rsid w:val="00E4332F"/>
    <w:rsid w:val="00E4357E"/>
    <w:rsid w:val="00E43AB6"/>
    <w:rsid w:val="00E43BCC"/>
    <w:rsid w:val="00E44148"/>
    <w:rsid w:val="00E44A54"/>
    <w:rsid w:val="00E44DFE"/>
    <w:rsid w:val="00E44EE6"/>
    <w:rsid w:val="00E45304"/>
    <w:rsid w:val="00E45D63"/>
    <w:rsid w:val="00E46BF0"/>
    <w:rsid w:val="00E470D5"/>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3EA"/>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3C9"/>
    <w:rsid w:val="00E835C0"/>
    <w:rsid w:val="00E83754"/>
    <w:rsid w:val="00E845CE"/>
    <w:rsid w:val="00E8486F"/>
    <w:rsid w:val="00E8511D"/>
    <w:rsid w:val="00E85535"/>
    <w:rsid w:val="00E86579"/>
    <w:rsid w:val="00E87247"/>
    <w:rsid w:val="00E87294"/>
    <w:rsid w:val="00E8748F"/>
    <w:rsid w:val="00E87EC9"/>
    <w:rsid w:val="00E905CC"/>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3E91"/>
    <w:rsid w:val="00ED40B6"/>
    <w:rsid w:val="00ED4697"/>
    <w:rsid w:val="00ED4BDC"/>
    <w:rsid w:val="00ED55C3"/>
    <w:rsid w:val="00ED6810"/>
    <w:rsid w:val="00ED73F4"/>
    <w:rsid w:val="00ED7772"/>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6EAC"/>
    <w:rsid w:val="00EE70E9"/>
    <w:rsid w:val="00EF08A2"/>
    <w:rsid w:val="00EF0946"/>
    <w:rsid w:val="00EF142B"/>
    <w:rsid w:val="00EF1EA0"/>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1E42"/>
    <w:rsid w:val="00F12080"/>
    <w:rsid w:val="00F12A66"/>
    <w:rsid w:val="00F130E0"/>
    <w:rsid w:val="00F137B6"/>
    <w:rsid w:val="00F13C54"/>
    <w:rsid w:val="00F14C31"/>
    <w:rsid w:val="00F14DA4"/>
    <w:rsid w:val="00F14F33"/>
    <w:rsid w:val="00F15678"/>
    <w:rsid w:val="00F1569A"/>
    <w:rsid w:val="00F1586B"/>
    <w:rsid w:val="00F202BE"/>
    <w:rsid w:val="00F20350"/>
    <w:rsid w:val="00F209E7"/>
    <w:rsid w:val="00F21485"/>
    <w:rsid w:val="00F21BB3"/>
    <w:rsid w:val="00F22897"/>
    <w:rsid w:val="00F23825"/>
    <w:rsid w:val="00F2395C"/>
    <w:rsid w:val="00F23E94"/>
    <w:rsid w:val="00F247C6"/>
    <w:rsid w:val="00F2575A"/>
    <w:rsid w:val="00F2652C"/>
    <w:rsid w:val="00F272D9"/>
    <w:rsid w:val="00F272E1"/>
    <w:rsid w:val="00F27878"/>
    <w:rsid w:val="00F27C83"/>
    <w:rsid w:val="00F30085"/>
    <w:rsid w:val="00F3032A"/>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848"/>
    <w:rsid w:val="00F56928"/>
    <w:rsid w:val="00F57980"/>
    <w:rsid w:val="00F6045D"/>
    <w:rsid w:val="00F60B91"/>
    <w:rsid w:val="00F617A3"/>
    <w:rsid w:val="00F633F1"/>
    <w:rsid w:val="00F63613"/>
    <w:rsid w:val="00F63CDE"/>
    <w:rsid w:val="00F64717"/>
    <w:rsid w:val="00F649BC"/>
    <w:rsid w:val="00F658BE"/>
    <w:rsid w:val="00F659BC"/>
    <w:rsid w:val="00F67280"/>
    <w:rsid w:val="00F674FC"/>
    <w:rsid w:val="00F67953"/>
    <w:rsid w:val="00F70523"/>
    <w:rsid w:val="00F7310D"/>
    <w:rsid w:val="00F743FE"/>
    <w:rsid w:val="00F749A7"/>
    <w:rsid w:val="00F754FE"/>
    <w:rsid w:val="00F759A8"/>
    <w:rsid w:val="00F75B45"/>
    <w:rsid w:val="00F7707A"/>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4939"/>
    <w:rsid w:val="00F94B3F"/>
    <w:rsid w:val="00F94DEB"/>
    <w:rsid w:val="00F96053"/>
    <w:rsid w:val="00F96646"/>
    <w:rsid w:val="00F96ED5"/>
    <w:rsid w:val="00F97061"/>
    <w:rsid w:val="00F97D69"/>
    <w:rsid w:val="00FA0292"/>
    <w:rsid w:val="00FA2B7B"/>
    <w:rsid w:val="00FA2E36"/>
    <w:rsid w:val="00FA2E9F"/>
    <w:rsid w:val="00FA2FA5"/>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0C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163"/>
    <w:rsid w:val="00FD4313"/>
    <w:rsid w:val="00FD4B3D"/>
    <w:rsid w:val="00FD5925"/>
    <w:rsid w:val="00FD6E6E"/>
    <w:rsid w:val="00FE16E2"/>
    <w:rsid w:val="00FE16E7"/>
    <w:rsid w:val="00FE206C"/>
    <w:rsid w:val="00FE23FF"/>
    <w:rsid w:val="00FE3445"/>
    <w:rsid w:val="00FE34BE"/>
    <w:rsid w:val="00FE37FD"/>
    <w:rsid w:val="00FE3960"/>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086DC9"/>
    <w:pPr>
      <w:numPr>
        <w:numId w:val="26"/>
      </w:numPr>
      <w:spacing w:before="80" w:after="200"/>
      <w:jc w:val="center"/>
    </w:pPr>
    <w:rPr>
      <w:rFonts w:eastAsia="SimSun"/>
      <w:noProof/>
      <w:sz w:val="16"/>
      <w:szCs w:val="16"/>
      <w:lang w:eastAsia="en-US"/>
    </w:rPr>
  </w:style>
  <w:style w:type="paragraph" w:customStyle="1" w:styleId="183">
    <w:name w:val="樣式 標題 1 + 套用前:  8 行 套用後:  3 行"/>
    <w:basedOn w:val="1"/>
    <w:rsid w:val="00FC00C8"/>
    <w:pPr>
      <w:spacing w:before="1920" w:after="720"/>
    </w:pPr>
    <w:rPr>
      <w:rFonts w:cs="新細明體"/>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460503">
      <w:bodyDiv w:val="1"/>
      <w:marLeft w:val="0"/>
      <w:marRight w:val="0"/>
      <w:marTop w:val="0"/>
      <w:marBottom w:val="0"/>
      <w:divBdr>
        <w:top w:val="none" w:sz="0" w:space="0" w:color="auto"/>
        <w:left w:val="none" w:sz="0" w:space="0" w:color="auto"/>
        <w:bottom w:val="none" w:sz="0" w:space="0" w:color="auto"/>
        <w:right w:val="none" w:sz="0" w:space="0" w:color="auto"/>
      </w:divBdr>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268633466">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47917974">
      <w:bodyDiv w:val="1"/>
      <w:marLeft w:val="0"/>
      <w:marRight w:val="0"/>
      <w:marTop w:val="0"/>
      <w:marBottom w:val="0"/>
      <w:divBdr>
        <w:top w:val="none" w:sz="0" w:space="0" w:color="auto"/>
        <w:left w:val="none" w:sz="0" w:space="0" w:color="auto"/>
        <w:bottom w:val="none" w:sz="0" w:space="0" w:color="auto"/>
        <w:right w:val="none" w:sz="0" w:space="0" w:color="auto"/>
      </w:divBdr>
    </w:div>
    <w:div w:id="755782905">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0917653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993069009">
      <w:bodyDiv w:val="1"/>
      <w:marLeft w:val="0"/>
      <w:marRight w:val="0"/>
      <w:marTop w:val="0"/>
      <w:marBottom w:val="0"/>
      <w:divBdr>
        <w:top w:val="none" w:sz="0" w:space="0" w:color="auto"/>
        <w:left w:val="none" w:sz="0" w:space="0" w:color="auto"/>
        <w:bottom w:val="none" w:sz="0" w:space="0" w:color="auto"/>
        <w:right w:val="none" w:sz="0" w:space="0" w:color="auto"/>
      </w:divBdr>
    </w:div>
    <w:div w:id="1012604079">
      <w:bodyDiv w:val="1"/>
      <w:marLeft w:val="0"/>
      <w:marRight w:val="0"/>
      <w:marTop w:val="0"/>
      <w:marBottom w:val="0"/>
      <w:divBdr>
        <w:top w:val="none" w:sz="0" w:space="0" w:color="auto"/>
        <w:left w:val="none" w:sz="0" w:space="0" w:color="auto"/>
        <w:bottom w:val="none" w:sz="0" w:space="0" w:color="auto"/>
        <w:right w:val="none" w:sz="0" w:space="0" w:color="auto"/>
      </w:divBdr>
    </w:div>
    <w:div w:id="1023896814">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270969444">
      <w:bodyDiv w:val="1"/>
      <w:marLeft w:val="0"/>
      <w:marRight w:val="0"/>
      <w:marTop w:val="0"/>
      <w:marBottom w:val="0"/>
      <w:divBdr>
        <w:top w:val="none" w:sz="0" w:space="0" w:color="auto"/>
        <w:left w:val="none" w:sz="0" w:space="0" w:color="auto"/>
        <w:bottom w:val="none" w:sz="0" w:space="0" w:color="auto"/>
        <w:right w:val="none" w:sz="0" w:space="0" w:color="auto"/>
      </w:divBdr>
    </w:div>
    <w:div w:id="1281063041">
      <w:bodyDiv w:val="1"/>
      <w:marLeft w:val="0"/>
      <w:marRight w:val="0"/>
      <w:marTop w:val="0"/>
      <w:marBottom w:val="0"/>
      <w:divBdr>
        <w:top w:val="none" w:sz="0" w:space="0" w:color="auto"/>
        <w:left w:val="none" w:sz="0" w:space="0" w:color="auto"/>
        <w:bottom w:val="none" w:sz="0" w:space="0" w:color="auto"/>
        <w:right w:val="none" w:sz="0" w:space="0" w:color="auto"/>
      </w:divBdr>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393579981">
      <w:bodyDiv w:val="1"/>
      <w:marLeft w:val="0"/>
      <w:marRight w:val="0"/>
      <w:marTop w:val="0"/>
      <w:marBottom w:val="0"/>
      <w:divBdr>
        <w:top w:val="none" w:sz="0" w:space="0" w:color="auto"/>
        <w:left w:val="none" w:sz="0" w:space="0" w:color="auto"/>
        <w:bottom w:val="none" w:sz="0" w:space="0" w:color="auto"/>
        <w:right w:val="none" w:sz="0" w:space="0" w:color="auto"/>
      </w:divBdr>
    </w:div>
    <w:div w:id="1410417920">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519006180">
      <w:bodyDiv w:val="1"/>
      <w:marLeft w:val="0"/>
      <w:marRight w:val="0"/>
      <w:marTop w:val="0"/>
      <w:marBottom w:val="0"/>
      <w:divBdr>
        <w:top w:val="none" w:sz="0" w:space="0" w:color="auto"/>
        <w:left w:val="none" w:sz="0" w:space="0" w:color="auto"/>
        <w:bottom w:val="none" w:sz="0" w:space="0" w:color="auto"/>
        <w:right w:val="none" w:sz="0" w:space="0" w:color="auto"/>
      </w:divBdr>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14184579">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31368180">
      <w:bodyDiv w:val="1"/>
      <w:marLeft w:val="0"/>
      <w:marRight w:val="0"/>
      <w:marTop w:val="0"/>
      <w:marBottom w:val="0"/>
      <w:divBdr>
        <w:top w:val="none" w:sz="0" w:space="0" w:color="auto"/>
        <w:left w:val="none" w:sz="0" w:space="0" w:color="auto"/>
        <w:bottom w:val="none" w:sz="0" w:space="0" w:color="auto"/>
        <w:right w:val="none" w:sz="0" w:space="0" w:color="auto"/>
      </w:divBdr>
    </w:div>
    <w:div w:id="1883900487">
      <w:bodyDiv w:val="1"/>
      <w:marLeft w:val="0"/>
      <w:marRight w:val="0"/>
      <w:marTop w:val="0"/>
      <w:marBottom w:val="0"/>
      <w:divBdr>
        <w:top w:val="none" w:sz="0" w:space="0" w:color="auto"/>
        <w:left w:val="none" w:sz="0" w:space="0" w:color="auto"/>
        <w:bottom w:val="none" w:sz="0" w:space="0" w:color="auto"/>
        <w:right w:val="none" w:sz="0" w:space="0" w:color="auto"/>
      </w:divBdr>
    </w:div>
    <w:div w:id="1889876242">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46882081">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 w:id="2039352785">
      <w:bodyDiv w:val="1"/>
      <w:marLeft w:val="0"/>
      <w:marRight w:val="0"/>
      <w:marTop w:val="0"/>
      <w:marBottom w:val="0"/>
      <w:divBdr>
        <w:top w:val="none" w:sz="0" w:space="0" w:color="auto"/>
        <w:left w:val="none" w:sz="0" w:space="0" w:color="auto"/>
        <w:bottom w:val="none" w:sz="0" w:space="0" w:color="auto"/>
        <w:right w:val="none" w:sz="0" w:space="0" w:color="auto"/>
      </w:divBdr>
    </w:div>
    <w:div w:id="20998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wmf"/><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0F74A-5CE5-445B-AA04-B132D8A76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1</TotalTime>
  <Pages>84</Pages>
  <Words>20950</Words>
  <Characters>119415</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40085</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陳雅虹</dc:creator>
  <cp:lastModifiedBy>陳雅虹</cp:lastModifiedBy>
  <cp:revision>136</cp:revision>
  <cp:lastPrinted>2015-06-30T04:25:00Z</cp:lastPrinted>
  <dcterms:created xsi:type="dcterms:W3CDTF">2015-06-29T08:09:00Z</dcterms:created>
  <dcterms:modified xsi:type="dcterms:W3CDTF">2015-07-1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